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43B1CF" w14:textId="1B88294D" w:rsidR="00111271" w:rsidRDefault="00111271" w:rsidP="00D36409">
      <w:pPr>
        <w:spacing w:line="360" w:lineRule="auto"/>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Supplementary Information</w:t>
      </w:r>
    </w:p>
    <w:p w14:paraId="1E5B7125" w14:textId="24FF57E1" w:rsidR="00210D29" w:rsidRDefault="00210D29" w:rsidP="00D36409">
      <w:pPr>
        <w:spacing w:line="360" w:lineRule="auto"/>
        <w:jc w:val="center"/>
        <w:rPr>
          <w:rFonts w:ascii="Times New Roman" w:eastAsia="Times New Roman" w:hAnsi="Times New Roman" w:cs="Times New Roman"/>
          <w:b/>
          <w:bCs/>
          <w:sz w:val="28"/>
          <w:szCs w:val="28"/>
        </w:rPr>
      </w:pPr>
      <w:bookmarkStart w:id="0" w:name="_Hlk109122173"/>
      <w:bookmarkStart w:id="1" w:name="_Hlk109200624"/>
      <w:bookmarkStart w:id="2" w:name="_Hlk107236511"/>
      <w:bookmarkStart w:id="3" w:name="_Hlk109122447"/>
      <w:r>
        <w:rPr>
          <w:rFonts w:ascii="Times New Roman" w:eastAsia="Times New Roman" w:hAnsi="Times New Roman" w:cs="Times New Roman"/>
          <w:b/>
          <w:bCs/>
          <w:sz w:val="28"/>
          <w:szCs w:val="28"/>
        </w:rPr>
        <w:t>The Energetics of High Temperature Oxidation and Formation Mechanisms in Binary Lanthanide Nitrides (</w:t>
      </w:r>
      <w:r>
        <w:rPr>
          <w:rFonts w:ascii="Times New Roman" w:eastAsia="Times New Roman" w:hAnsi="Times New Roman" w:cs="Times New Roman"/>
          <w:b/>
          <w:bCs/>
          <w:i/>
          <w:iCs/>
          <w:sz w:val="28"/>
          <w:szCs w:val="28"/>
        </w:rPr>
        <w:t>Ln</w:t>
      </w:r>
      <w:r>
        <w:rPr>
          <w:rFonts w:ascii="Times New Roman" w:eastAsia="Times New Roman" w:hAnsi="Times New Roman" w:cs="Times New Roman"/>
          <w:b/>
          <w:bCs/>
          <w:sz w:val="28"/>
          <w:szCs w:val="28"/>
        </w:rPr>
        <w:t xml:space="preserve">N) </w:t>
      </w:r>
    </w:p>
    <w:bookmarkEnd w:id="0"/>
    <w:bookmarkEnd w:id="1"/>
    <w:p w14:paraId="653423B5" w14:textId="617C2721" w:rsidR="00F51678" w:rsidRPr="00497E96" w:rsidRDefault="00F51678" w:rsidP="00D36409">
      <w:pPr>
        <w:spacing w:line="360" w:lineRule="auto"/>
        <w:jc w:val="center"/>
        <w:rPr>
          <w:rFonts w:ascii="Times New Roman" w:eastAsia="Times New Roman" w:hAnsi="Times New Roman" w:cs="Times New Roman"/>
          <w:sz w:val="20"/>
          <w:szCs w:val="20"/>
        </w:rPr>
      </w:pPr>
      <w:r w:rsidRPr="00497E96">
        <w:rPr>
          <w:rFonts w:ascii="Times New Roman" w:eastAsia="Times New Roman" w:hAnsi="Times New Roman" w:cs="Times New Roman"/>
          <w:sz w:val="20"/>
          <w:szCs w:val="20"/>
        </w:rPr>
        <w:t>Pascal Uhlemann,</w:t>
      </w:r>
      <w:r w:rsidRPr="00497E96">
        <w:rPr>
          <w:rFonts w:ascii="Times New Roman" w:eastAsia="Times New Roman" w:hAnsi="Times New Roman" w:cs="Times New Roman"/>
          <w:sz w:val="20"/>
          <w:szCs w:val="20"/>
          <w:vertAlign w:val="superscript"/>
        </w:rPr>
        <w:t>1</w:t>
      </w:r>
      <w:r w:rsidRPr="00497E96">
        <w:rPr>
          <w:rFonts w:ascii="Times New Roman" w:eastAsia="Times New Roman" w:hAnsi="Times New Roman" w:cs="Times New Roman"/>
          <w:sz w:val="20"/>
          <w:szCs w:val="20"/>
        </w:rPr>
        <w:t>* W. Vance,</w:t>
      </w:r>
      <w:r w:rsidRPr="00497E96">
        <w:rPr>
          <w:rFonts w:ascii="Times New Roman" w:eastAsia="Times New Roman" w:hAnsi="Times New Roman" w:cs="Times New Roman"/>
          <w:sz w:val="20"/>
          <w:szCs w:val="20"/>
          <w:vertAlign w:val="superscript"/>
        </w:rPr>
        <w:t>2</w:t>
      </w:r>
      <w:r w:rsidRPr="00497E96">
        <w:rPr>
          <w:rFonts w:ascii="Times New Roman" w:eastAsia="Times New Roman" w:hAnsi="Times New Roman" w:cs="Times New Roman"/>
          <w:sz w:val="20"/>
          <w:szCs w:val="20"/>
        </w:rPr>
        <w:t xml:space="preserve"> M.</w:t>
      </w:r>
      <w:r w:rsidR="005A45C7">
        <w:rPr>
          <w:rFonts w:ascii="Times New Roman" w:eastAsia="Times New Roman" w:hAnsi="Times New Roman" w:cs="Times New Roman"/>
          <w:sz w:val="20"/>
          <w:szCs w:val="20"/>
        </w:rPr>
        <w:t xml:space="preserve"> P.</w:t>
      </w:r>
      <w:r w:rsidRPr="00497E96">
        <w:rPr>
          <w:rFonts w:ascii="Times New Roman" w:eastAsia="Times New Roman" w:hAnsi="Times New Roman" w:cs="Times New Roman"/>
          <w:sz w:val="20"/>
          <w:szCs w:val="20"/>
        </w:rPr>
        <w:t xml:space="preserve"> Heaney,</w:t>
      </w:r>
      <w:r w:rsidRPr="00497E96">
        <w:rPr>
          <w:rFonts w:ascii="Times New Roman" w:eastAsia="Times New Roman" w:hAnsi="Times New Roman" w:cs="Times New Roman"/>
          <w:sz w:val="20"/>
          <w:szCs w:val="20"/>
          <w:vertAlign w:val="superscript"/>
        </w:rPr>
        <w:t>2</w:t>
      </w:r>
      <w:r w:rsidRPr="00497E96">
        <w:rPr>
          <w:rFonts w:ascii="Times New Roman" w:eastAsia="Times New Roman" w:hAnsi="Times New Roman" w:cs="Times New Roman"/>
          <w:sz w:val="20"/>
          <w:szCs w:val="20"/>
        </w:rPr>
        <w:t xml:space="preserve"> N. Yaw,</w:t>
      </w:r>
      <w:r w:rsidRPr="00497E96">
        <w:rPr>
          <w:rFonts w:ascii="Times New Roman" w:eastAsia="Times New Roman" w:hAnsi="Times New Roman" w:cs="Times New Roman"/>
          <w:sz w:val="20"/>
          <w:szCs w:val="20"/>
          <w:vertAlign w:val="superscript"/>
        </w:rPr>
        <w:t>2</w:t>
      </w:r>
      <w:r w:rsidRPr="00497E96">
        <w:rPr>
          <w:rFonts w:ascii="Times New Roman" w:eastAsia="Times New Roman" w:hAnsi="Times New Roman" w:cs="Times New Roman"/>
          <w:sz w:val="20"/>
          <w:szCs w:val="20"/>
        </w:rPr>
        <w:t xml:space="preserve"> C. Schreinemachers,</w:t>
      </w:r>
      <w:r w:rsidRPr="00497E96">
        <w:rPr>
          <w:rFonts w:ascii="Times New Roman" w:eastAsia="Times New Roman" w:hAnsi="Times New Roman" w:cs="Times New Roman"/>
          <w:sz w:val="20"/>
          <w:szCs w:val="20"/>
          <w:vertAlign w:val="superscript"/>
        </w:rPr>
        <w:t>1</w:t>
      </w:r>
      <w:r w:rsidRPr="00497E96">
        <w:rPr>
          <w:rFonts w:ascii="Times New Roman" w:eastAsia="Times New Roman" w:hAnsi="Times New Roman" w:cs="Times New Roman"/>
          <w:sz w:val="20"/>
          <w:szCs w:val="20"/>
        </w:rPr>
        <w:t xml:space="preserve"> P. Kegler,</w:t>
      </w:r>
      <w:r w:rsidRPr="00497E96">
        <w:rPr>
          <w:rFonts w:ascii="Times New Roman" w:eastAsia="Times New Roman" w:hAnsi="Times New Roman" w:cs="Times New Roman"/>
          <w:sz w:val="20"/>
          <w:szCs w:val="20"/>
          <w:vertAlign w:val="superscript"/>
        </w:rPr>
        <w:t>1</w:t>
      </w:r>
      <w:r w:rsidRPr="00497E96">
        <w:rPr>
          <w:rFonts w:ascii="Times New Roman" w:eastAsia="Times New Roman" w:hAnsi="Times New Roman" w:cs="Times New Roman"/>
          <w:sz w:val="20"/>
          <w:szCs w:val="20"/>
        </w:rPr>
        <w:t xml:space="preserve"> P. Höhn,</w:t>
      </w:r>
      <w:r w:rsidRPr="00497E96">
        <w:rPr>
          <w:rFonts w:ascii="Times New Roman" w:eastAsia="Times New Roman" w:hAnsi="Times New Roman" w:cs="Times New Roman"/>
          <w:sz w:val="20"/>
          <w:szCs w:val="20"/>
          <w:vertAlign w:val="superscript"/>
        </w:rPr>
        <w:t>3</w:t>
      </w:r>
      <w:r w:rsidRPr="00497E96">
        <w:rPr>
          <w:rFonts w:ascii="Times New Roman" w:eastAsia="Times New Roman" w:hAnsi="Times New Roman" w:cs="Times New Roman"/>
          <w:sz w:val="20"/>
          <w:szCs w:val="20"/>
        </w:rPr>
        <w:t xml:space="preserve"> X. Guo,</w:t>
      </w:r>
      <w:r w:rsidRPr="00497E96">
        <w:rPr>
          <w:rFonts w:ascii="Times New Roman" w:eastAsia="Times New Roman" w:hAnsi="Times New Roman" w:cs="Times New Roman"/>
          <w:sz w:val="20"/>
          <w:szCs w:val="20"/>
          <w:vertAlign w:val="superscript"/>
        </w:rPr>
        <w:t>2</w:t>
      </w:r>
      <w:r w:rsidRPr="00497E96">
        <w:rPr>
          <w:rFonts w:ascii="Times New Roman" w:eastAsia="Times New Roman" w:hAnsi="Times New Roman" w:cs="Times New Roman"/>
          <w:sz w:val="20"/>
          <w:szCs w:val="20"/>
        </w:rPr>
        <w:t>* G. Modolo,</w:t>
      </w:r>
      <w:r w:rsidRPr="00497E96">
        <w:rPr>
          <w:rFonts w:ascii="Times New Roman" w:eastAsia="Times New Roman" w:hAnsi="Times New Roman" w:cs="Times New Roman"/>
          <w:sz w:val="20"/>
          <w:szCs w:val="20"/>
          <w:vertAlign w:val="superscript"/>
        </w:rPr>
        <w:t xml:space="preserve">1 </w:t>
      </w:r>
      <w:r w:rsidRPr="00497E96">
        <w:rPr>
          <w:rFonts w:ascii="Times New Roman" w:eastAsia="Times New Roman" w:hAnsi="Times New Roman" w:cs="Times New Roman"/>
          <w:sz w:val="20"/>
          <w:szCs w:val="20"/>
        </w:rPr>
        <w:t>and</w:t>
      </w:r>
      <w:r w:rsidRPr="00497E96">
        <w:rPr>
          <w:rFonts w:ascii="Times New Roman" w:eastAsia="Times New Roman" w:hAnsi="Times New Roman" w:cs="Times New Roman"/>
          <w:sz w:val="20"/>
          <w:szCs w:val="20"/>
          <w:vertAlign w:val="superscript"/>
        </w:rPr>
        <w:t xml:space="preserve"> </w:t>
      </w:r>
      <w:r w:rsidRPr="00497E96">
        <w:rPr>
          <w:rFonts w:ascii="Times New Roman" w:eastAsia="Times New Roman" w:hAnsi="Times New Roman" w:cs="Times New Roman"/>
          <w:sz w:val="20"/>
          <w:szCs w:val="20"/>
        </w:rPr>
        <w:t>G. L. Murphy</w:t>
      </w:r>
      <w:r w:rsidRPr="00497E96">
        <w:rPr>
          <w:rFonts w:ascii="Times New Roman" w:eastAsia="Times New Roman" w:hAnsi="Times New Roman" w:cs="Times New Roman"/>
          <w:sz w:val="20"/>
          <w:szCs w:val="20"/>
          <w:vertAlign w:val="superscript"/>
        </w:rPr>
        <w:t>1</w:t>
      </w:r>
      <w:r w:rsidRPr="00497E96">
        <w:rPr>
          <w:rFonts w:ascii="Times New Roman" w:hAnsi="Times New Roman" w:cs="Times New Roman"/>
          <w:iCs/>
          <w:color w:val="000000" w:themeColor="text1"/>
          <w:sz w:val="20"/>
          <w:szCs w:val="20"/>
        </w:rPr>
        <w:t>*</w:t>
      </w:r>
    </w:p>
    <w:p w14:paraId="1C4AB757" w14:textId="77777777" w:rsidR="00F51678" w:rsidRPr="00497E96" w:rsidRDefault="00F51678" w:rsidP="00D36409">
      <w:pPr>
        <w:spacing w:line="360" w:lineRule="auto"/>
        <w:jc w:val="center"/>
        <w:rPr>
          <w:rFonts w:ascii="Times New Roman" w:hAnsi="Times New Roman" w:cs="Times New Roman"/>
          <w:i/>
          <w:iCs/>
          <w:sz w:val="20"/>
          <w:szCs w:val="20"/>
        </w:rPr>
      </w:pPr>
      <w:bookmarkStart w:id="4" w:name="_Hlk107236554"/>
      <w:bookmarkEnd w:id="2"/>
      <w:r w:rsidRPr="00497E96">
        <w:rPr>
          <w:rFonts w:ascii="Times New Roman" w:hAnsi="Times New Roman" w:cs="Times New Roman"/>
          <w:iCs/>
          <w:sz w:val="20"/>
          <w:szCs w:val="20"/>
          <w:vertAlign w:val="superscript"/>
        </w:rPr>
        <w:t>1</w:t>
      </w:r>
      <w:r w:rsidRPr="00497E96">
        <w:rPr>
          <w:rFonts w:ascii="Times New Roman" w:hAnsi="Times New Roman" w:cs="Times New Roman"/>
          <w:i/>
          <w:sz w:val="20"/>
          <w:szCs w:val="20"/>
        </w:rPr>
        <w:t>I</w:t>
      </w:r>
      <w:r w:rsidRPr="00497E96">
        <w:rPr>
          <w:rFonts w:ascii="Times New Roman" w:hAnsi="Times New Roman" w:cs="Times New Roman"/>
          <w:i/>
          <w:iCs/>
          <w:sz w:val="20"/>
          <w:szCs w:val="20"/>
        </w:rPr>
        <w:t>nstitute of Fusion Energy &amp; Nuclear Waste Management (IFN-2), Forschungszentrum Jülich GmbH, 52428, Jülich, Germany</w:t>
      </w:r>
    </w:p>
    <w:p w14:paraId="79683D40" w14:textId="77777777" w:rsidR="00F51678" w:rsidRPr="00497E96" w:rsidRDefault="00F51678" w:rsidP="00D36409">
      <w:pPr>
        <w:spacing w:line="360" w:lineRule="auto"/>
        <w:jc w:val="center"/>
        <w:rPr>
          <w:rFonts w:ascii="Times New Roman" w:hAnsi="Times New Roman" w:cs="Times New Roman"/>
          <w:i/>
          <w:iCs/>
          <w:sz w:val="20"/>
          <w:szCs w:val="20"/>
        </w:rPr>
      </w:pPr>
      <w:r w:rsidRPr="00497E96">
        <w:rPr>
          <w:rFonts w:ascii="Times New Roman" w:hAnsi="Times New Roman" w:cs="Times New Roman"/>
          <w:iCs/>
          <w:sz w:val="20"/>
          <w:szCs w:val="20"/>
          <w:vertAlign w:val="superscript"/>
        </w:rPr>
        <w:t>2</w:t>
      </w:r>
      <w:r w:rsidRPr="00497E96">
        <w:rPr>
          <w:rFonts w:ascii="Times New Roman" w:hAnsi="Times New Roman" w:cs="Times New Roman"/>
          <w:i/>
          <w:iCs/>
          <w:sz w:val="20"/>
          <w:szCs w:val="20"/>
        </w:rPr>
        <w:t>Alexandra Navrotsky Institute for Experimental Thermodynamics, Department of Chemistry, Washington State University, Pullman, Washington 99164, United States</w:t>
      </w:r>
    </w:p>
    <w:p w14:paraId="2F02A661" w14:textId="77777777" w:rsidR="00F51678" w:rsidRPr="00497E96" w:rsidRDefault="00F51678" w:rsidP="00D36409">
      <w:pPr>
        <w:spacing w:line="360" w:lineRule="auto"/>
        <w:jc w:val="center"/>
        <w:rPr>
          <w:rFonts w:ascii="Times New Roman" w:hAnsi="Times New Roman" w:cs="Times New Roman"/>
          <w:iCs/>
          <w:color w:val="000000" w:themeColor="text1"/>
          <w:sz w:val="20"/>
          <w:szCs w:val="20"/>
        </w:rPr>
      </w:pPr>
      <w:r w:rsidRPr="00497E96">
        <w:rPr>
          <w:rFonts w:ascii="Times New Roman" w:hAnsi="Times New Roman" w:cs="Times New Roman"/>
          <w:i/>
          <w:iCs/>
          <w:sz w:val="20"/>
          <w:szCs w:val="20"/>
        </w:rPr>
        <w:t xml:space="preserve"> </w:t>
      </w:r>
      <w:r w:rsidRPr="00497E96">
        <w:rPr>
          <w:rFonts w:ascii="Times New Roman" w:hAnsi="Times New Roman" w:cs="Times New Roman"/>
          <w:iCs/>
          <w:sz w:val="20"/>
          <w:szCs w:val="20"/>
          <w:vertAlign w:val="superscript"/>
        </w:rPr>
        <w:t>3</w:t>
      </w:r>
      <w:r w:rsidRPr="00497E96">
        <w:rPr>
          <w:rFonts w:ascii="Times New Roman" w:hAnsi="Times New Roman" w:cs="Times New Roman"/>
          <w:i/>
          <w:iCs/>
          <w:sz w:val="20"/>
          <w:szCs w:val="20"/>
        </w:rPr>
        <w:t>Max-Planck-Institute for Chemical Physics of Solids, 01187 Dresden, Germany</w:t>
      </w:r>
      <w:r w:rsidRPr="00497E96">
        <w:rPr>
          <w:rFonts w:ascii="Times New Roman" w:hAnsi="Times New Roman" w:cs="Times New Roman"/>
          <w:iCs/>
          <w:color w:val="000000" w:themeColor="text1"/>
          <w:sz w:val="20"/>
          <w:szCs w:val="20"/>
        </w:rPr>
        <w:t xml:space="preserve"> </w:t>
      </w:r>
    </w:p>
    <w:p w14:paraId="13B5A0E5" w14:textId="77777777" w:rsidR="00F51678" w:rsidRPr="00497E96" w:rsidRDefault="00F51678" w:rsidP="00D36409">
      <w:pPr>
        <w:spacing w:line="360" w:lineRule="auto"/>
        <w:jc w:val="center"/>
        <w:rPr>
          <w:rFonts w:ascii="Times New Roman" w:hAnsi="Times New Roman" w:cs="Times New Roman"/>
          <w:iCs/>
          <w:color w:val="000000" w:themeColor="text1"/>
          <w:sz w:val="20"/>
          <w:szCs w:val="20"/>
        </w:rPr>
      </w:pPr>
      <w:r w:rsidRPr="00497E96">
        <w:rPr>
          <w:rFonts w:ascii="Times New Roman" w:hAnsi="Times New Roman" w:cs="Times New Roman"/>
          <w:iCs/>
          <w:color w:val="000000" w:themeColor="text1"/>
          <w:sz w:val="20"/>
          <w:szCs w:val="20"/>
        </w:rPr>
        <w:t xml:space="preserve">*corresponding authors: </w:t>
      </w:r>
      <w:r w:rsidRPr="00497E96">
        <w:rPr>
          <w:rFonts w:ascii="Times New Roman" w:eastAsia="Times New Roman" w:hAnsi="Times New Roman" w:cs="Times New Roman"/>
          <w:sz w:val="20"/>
          <w:szCs w:val="20"/>
        </w:rPr>
        <w:t>Pascal Uhlemann (</w:t>
      </w:r>
      <w:hyperlink r:id="rId8" w:history="1">
        <w:r w:rsidRPr="00497E96">
          <w:rPr>
            <w:rStyle w:val="Hyperlink"/>
            <w:rFonts w:ascii="Times New Roman" w:eastAsia="Times New Roman" w:hAnsi="Times New Roman" w:cs="Times New Roman"/>
            <w:sz w:val="20"/>
            <w:szCs w:val="20"/>
          </w:rPr>
          <w:t>p.uhlemann@fz-juelich.de</w:t>
        </w:r>
      </w:hyperlink>
      <w:r w:rsidRPr="00497E96">
        <w:rPr>
          <w:rFonts w:ascii="Times New Roman" w:eastAsia="Times New Roman" w:hAnsi="Times New Roman" w:cs="Times New Roman"/>
          <w:sz w:val="20"/>
          <w:szCs w:val="20"/>
        </w:rPr>
        <w:t>), X. Guo (x.guo@wsu.edu) and</w:t>
      </w:r>
      <w:r w:rsidRPr="00497E96">
        <w:rPr>
          <w:rFonts w:ascii="Times New Roman" w:hAnsi="Times New Roman" w:cs="Times New Roman"/>
          <w:iCs/>
          <w:color w:val="000000" w:themeColor="text1"/>
          <w:sz w:val="20"/>
          <w:szCs w:val="20"/>
        </w:rPr>
        <w:t xml:space="preserve"> G. L. Murphy (</w:t>
      </w:r>
      <w:r w:rsidRPr="00497E96">
        <w:rPr>
          <w:rFonts w:ascii="Times New Roman" w:hAnsi="Times New Roman" w:cs="Times New Roman"/>
          <w:iCs/>
          <w:sz w:val="20"/>
          <w:szCs w:val="20"/>
        </w:rPr>
        <w:t>g.murphy@fz-juelich.de</w:t>
      </w:r>
      <w:r w:rsidRPr="00497E96">
        <w:rPr>
          <w:rFonts w:ascii="Times New Roman" w:hAnsi="Times New Roman" w:cs="Times New Roman"/>
          <w:iCs/>
          <w:color w:val="000000" w:themeColor="text1"/>
          <w:sz w:val="20"/>
          <w:szCs w:val="20"/>
        </w:rPr>
        <w:t>)</w:t>
      </w:r>
    </w:p>
    <w:bookmarkEnd w:id="3"/>
    <w:bookmarkEnd w:id="4"/>
    <w:p w14:paraId="041358D7" w14:textId="77777777" w:rsidR="00111271" w:rsidRDefault="00111271" w:rsidP="00D36409">
      <w:pPr>
        <w:rPr>
          <w:rFonts w:ascii="Times New Roman" w:hAnsi="Times New Roman" w:cs="Times New Roman"/>
          <w:sz w:val="24"/>
          <w:szCs w:val="24"/>
        </w:rPr>
      </w:pPr>
    </w:p>
    <w:p w14:paraId="1FAAD9AB" w14:textId="77777777" w:rsidR="00111271" w:rsidRDefault="00111271" w:rsidP="00D36409">
      <w:pPr>
        <w:rPr>
          <w:rFonts w:ascii="Times New Roman" w:hAnsi="Times New Roman" w:cs="Times New Roman"/>
          <w:sz w:val="24"/>
          <w:szCs w:val="24"/>
        </w:rPr>
      </w:pPr>
    </w:p>
    <w:p w14:paraId="12981AC5" w14:textId="77777777" w:rsidR="00111271" w:rsidRDefault="00111271" w:rsidP="00D36409">
      <w:pPr>
        <w:rPr>
          <w:rFonts w:ascii="Times New Roman" w:hAnsi="Times New Roman" w:cs="Times New Roman"/>
          <w:sz w:val="24"/>
          <w:szCs w:val="24"/>
        </w:rPr>
      </w:pPr>
    </w:p>
    <w:p w14:paraId="08B31416" w14:textId="77777777" w:rsidR="00111271" w:rsidRDefault="00111271" w:rsidP="00D36409">
      <w:pPr>
        <w:rPr>
          <w:rFonts w:ascii="Times New Roman" w:hAnsi="Times New Roman" w:cs="Times New Roman"/>
          <w:sz w:val="24"/>
          <w:szCs w:val="24"/>
        </w:rPr>
      </w:pPr>
    </w:p>
    <w:p w14:paraId="45412E9D" w14:textId="77777777" w:rsidR="00111271" w:rsidRDefault="00111271" w:rsidP="00D36409">
      <w:pPr>
        <w:rPr>
          <w:rFonts w:ascii="Times New Roman" w:hAnsi="Times New Roman" w:cs="Times New Roman"/>
          <w:sz w:val="24"/>
          <w:szCs w:val="24"/>
        </w:rPr>
      </w:pPr>
    </w:p>
    <w:p w14:paraId="2C613CB9" w14:textId="29635E26" w:rsidR="00111271" w:rsidRDefault="00111271" w:rsidP="00D36409">
      <w:pPr>
        <w:rPr>
          <w:rFonts w:ascii="Times New Roman" w:hAnsi="Times New Roman" w:cs="Times New Roman"/>
          <w:sz w:val="24"/>
          <w:szCs w:val="24"/>
        </w:rPr>
      </w:pPr>
      <w:r>
        <w:rPr>
          <w:rFonts w:ascii="Times New Roman" w:hAnsi="Times New Roman" w:cs="Times New Roman"/>
          <w:sz w:val="24"/>
          <w:szCs w:val="24"/>
        </w:rPr>
        <w:br w:type="page"/>
      </w:r>
    </w:p>
    <w:p w14:paraId="3949543D" w14:textId="3E49BCF8" w:rsidR="00384EFF" w:rsidRPr="00F51678" w:rsidRDefault="00384EFF" w:rsidP="00D36409">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 xml:space="preserve">Supplementary Information Note 1 – </w:t>
      </w:r>
      <w:r w:rsidR="00F51678">
        <w:rPr>
          <w:rFonts w:ascii="Times New Roman" w:eastAsia="Times New Roman" w:hAnsi="Times New Roman" w:cs="Times New Roman"/>
          <w:b/>
          <w:bCs/>
          <w:sz w:val="28"/>
          <w:szCs w:val="28"/>
        </w:rPr>
        <w:t>Rietveld refinement of TiO</w:t>
      </w:r>
      <w:r w:rsidR="00F51678">
        <w:rPr>
          <w:rFonts w:ascii="Times New Roman" w:eastAsia="Times New Roman" w:hAnsi="Times New Roman" w:cs="Times New Roman"/>
          <w:b/>
          <w:bCs/>
          <w:sz w:val="28"/>
          <w:szCs w:val="28"/>
          <w:vertAlign w:val="subscript"/>
        </w:rPr>
        <w:t>2</w:t>
      </w:r>
      <w:r w:rsidR="00F51678">
        <w:rPr>
          <w:rFonts w:ascii="Times New Roman" w:eastAsia="Times New Roman" w:hAnsi="Times New Roman" w:cs="Times New Roman"/>
          <w:b/>
          <w:bCs/>
          <w:sz w:val="28"/>
          <w:szCs w:val="28"/>
        </w:rPr>
        <w:t xml:space="preserve"> Rutile structure</w:t>
      </w:r>
    </w:p>
    <w:p w14:paraId="2BE50547" w14:textId="0C02A2F0" w:rsidR="00384EFF" w:rsidRPr="00482961" w:rsidRDefault="00F51678" w:rsidP="00D3640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Figure S1 show the Rietveld refinement of Ti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n rutile structure used to protect the CeN for high-temperature oxide melt calorimetry experiments. The </w:t>
      </w:r>
      <w:r w:rsidR="00207C12">
        <w:rPr>
          <w:rFonts w:ascii="Times New Roman" w:eastAsia="Times New Roman" w:hAnsi="Times New Roman" w:cs="Times New Roman"/>
          <w:sz w:val="24"/>
          <w:szCs w:val="24"/>
        </w:rPr>
        <w:t>results determined from Rietveld analysis as performed in the refinement program GSAS-II</w:t>
      </w:r>
      <w:r w:rsidR="00E66261">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Toby&lt;/Author&gt;&lt;Year&gt;2013&lt;/Year&gt;&lt;RecNum&gt;207&lt;/RecNum&gt;&lt;DisplayText&gt;&lt;style face="superscript"&gt;1&lt;/style&gt;&lt;/DisplayText&gt;&lt;record&gt;&lt;rec-number&gt;207&lt;/rec-number&gt;&lt;foreign-keys&gt;&lt;key app="EN" db-id="5fz2zarvlfarates92r5d02t5svxz9sprwaa" timestamp="1752206251"&gt;207&lt;/key&gt;&lt;/foreign-keys&gt;&lt;ref-type name="Journal Article"&gt;17&lt;/ref-type&gt;&lt;contributors&gt;&lt;authors&gt;&lt;author&gt;Toby, Brian H.&lt;/author&gt;&lt;author&gt;Dreele, Robert B. von&lt;/author&gt;&lt;/authors&gt;&lt;/contributors&gt;&lt;titles&gt;&lt;title&gt;GSAS-II: the genesis of a modern open-source all purpose crystallography software package&lt;/title&gt;&lt;secondary-title&gt;Journal of Applied Crystallography&lt;/secondary-title&gt;&lt;/titles&gt;&lt;periodical&gt;&lt;full-title&gt;Journal of Applied Crystallography&lt;/full-title&gt;&lt;/periodical&gt;&lt;pages&gt;544–549&lt;/pages&gt;&lt;volume&gt;46&lt;/volume&gt;&lt;number&gt;2&lt;/number&gt;&lt;dates&gt;&lt;year&gt;2013&lt;/year&gt;&lt;/dates&gt;&lt;urls&gt;&lt;/urls&gt;&lt;electronic-resource-num&gt;10.1107/s0021889813003531&lt;/electronic-resource-num&gt;&lt;remote-database-name&gt;Ris&lt;/remote-database-name&gt;&lt;/record&gt;&lt;/Cite&gt;&lt;/EndNote&gt;</w:instrText>
      </w:r>
      <w:r w:rsidR="00E66261">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1</w:t>
      </w:r>
      <w:r w:rsidR="00E6626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summarised in Table S1.</w:t>
      </w:r>
      <w:r w:rsidR="0025536C">
        <w:rPr>
          <w:rFonts w:ascii="Times New Roman" w:eastAsia="Times New Roman" w:hAnsi="Times New Roman" w:cs="Times New Roman"/>
          <w:sz w:val="24"/>
          <w:szCs w:val="24"/>
        </w:rPr>
        <w:t xml:space="preserve"> </w:t>
      </w:r>
      <w:r w:rsidR="00482961">
        <w:rPr>
          <w:rFonts w:ascii="Times New Roman" w:eastAsia="Times New Roman" w:hAnsi="Times New Roman" w:cs="Times New Roman"/>
          <w:sz w:val="24"/>
          <w:szCs w:val="24"/>
        </w:rPr>
        <w:t xml:space="preserve">The </w:t>
      </w:r>
      <w:r w:rsidR="00E66261">
        <w:rPr>
          <w:rFonts w:ascii="Times New Roman" w:eastAsia="Times New Roman" w:hAnsi="Times New Roman" w:cs="Times New Roman"/>
          <w:sz w:val="24"/>
          <w:szCs w:val="24"/>
        </w:rPr>
        <w:t>PXRD</w:t>
      </w:r>
      <w:r w:rsidR="00482961">
        <w:rPr>
          <w:rFonts w:ascii="Times New Roman" w:eastAsia="Times New Roman" w:hAnsi="Times New Roman" w:cs="Times New Roman"/>
          <w:sz w:val="24"/>
          <w:szCs w:val="24"/>
        </w:rPr>
        <w:t xml:space="preserve"> of finely ground TiO</w:t>
      </w:r>
      <w:r w:rsidR="00482961">
        <w:rPr>
          <w:rFonts w:ascii="Times New Roman" w:eastAsia="Times New Roman" w:hAnsi="Times New Roman" w:cs="Times New Roman"/>
          <w:sz w:val="24"/>
          <w:szCs w:val="24"/>
          <w:vertAlign w:val="subscript"/>
        </w:rPr>
        <w:t>2</w:t>
      </w:r>
      <w:r w:rsidR="00482961">
        <w:rPr>
          <w:rFonts w:ascii="Times New Roman" w:eastAsia="Times New Roman" w:hAnsi="Times New Roman" w:cs="Times New Roman"/>
          <w:sz w:val="24"/>
          <w:szCs w:val="24"/>
        </w:rPr>
        <w:t xml:space="preserve"> powder was collected on a PANalytical X’Pert PRO diffractometer in Bragg-Brentano configuration equipped with an 1D- X’Celerator detector using </w:t>
      </w:r>
      <w:r w:rsidR="00482961" w:rsidRPr="001328E7">
        <w:rPr>
          <w:rFonts w:ascii="Times New Roman" w:eastAsia="Times New Roman" w:hAnsi="Times New Roman" w:cs="Times New Roman"/>
          <w:sz w:val="24"/>
          <w:szCs w:val="24"/>
        </w:rPr>
        <w:t>CuK</w:t>
      </w:r>
      <w:r w:rsidR="00482961" w:rsidRPr="001328E7">
        <w:rPr>
          <w:rFonts w:ascii="Times New Roman" w:eastAsia="Times New Roman" w:hAnsi="Times New Roman" w:cs="Times New Roman"/>
          <w:sz w:val="24"/>
          <w:szCs w:val="24"/>
          <w:vertAlign w:val="subscript"/>
        </w:rPr>
        <w:t>α1</w:t>
      </w:r>
      <w:r w:rsidR="00482961">
        <w:rPr>
          <w:rFonts w:ascii="Times New Roman" w:eastAsia="Times New Roman" w:hAnsi="Times New Roman" w:cs="Times New Roman"/>
          <w:sz w:val="24"/>
          <w:szCs w:val="24"/>
          <w:vertAlign w:val="subscript"/>
        </w:rPr>
        <w:t>,2</w:t>
      </w:r>
      <w:r w:rsidR="00482961" w:rsidRPr="001328E7">
        <w:rPr>
          <w:rFonts w:ascii="Times New Roman" w:eastAsia="Times New Roman" w:hAnsi="Times New Roman" w:cs="Times New Roman"/>
          <w:sz w:val="24"/>
          <w:szCs w:val="24"/>
        </w:rPr>
        <w:t xml:space="preserve"> radiation</w:t>
      </w:r>
      <w:r w:rsidR="00482961">
        <w:rPr>
          <w:rFonts w:ascii="Times New Roman" w:eastAsia="Times New Roman" w:hAnsi="Times New Roman" w:cs="Times New Roman"/>
          <w:sz w:val="24"/>
          <w:szCs w:val="24"/>
        </w:rPr>
        <w:t xml:space="preserve">. Measurements were performed in the range of </w:t>
      </w:r>
      <w:r w:rsidR="006C6513">
        <w:rPr>
          <w:rFonts w:ascii="Times New Roman" w:eastAsia="Times New Roman" w:hAnsi="Times New Roman" w:cs="Times New Roman"/>
          <w:sz w:val="24"/>
          <w:szCs w:val="24"/>
        </w:rPr>
        <w:t>1</w:t>
      </w:r>
      <w:r w:rsidR="006C6513" w:rsidRPr="006A61F9">
        <w:rPr>
          <w:rFonts w:ascii="Times New Roman" w:eastAsia="Times New Roman" w:hAnsi="Times New Roman" w:cs="Times New Roman"/>
          <w:sz w:val="24"/>
          <w:szCs w:val="24"/>
        </w:rPr>
        <w:t>0° ≤ 2</w:t>
      </w:r>
      <w:r w:rsidR="006C6513" w:rsidRPr="006A61F9">
        <w:rPr>
          <w:rFonts w:ascii="Times New Roman" w:eastAsia="Times New Roman" w:hAnsi="Times New Roman" w:cs="Times New Roman"/>
          <w:i/>
          <w:iCs/>
          <w:sz w:val="24"/>
          <w:szCs w:val="24"/>
        </w:rPr>
        <w:t>θ</w:t>
      </w:r>
      <w:r w:rsidR="006C6513" w:rsidRPr="006A61F9">
        <w:rPr>
          <w:rFonts w:ascii="Times New Roman" w:eastAsia="Times New Roman" w:hAnsi="Times New Roman" w:cs="Times New Roman"/>
          <w:sz w:val="24"/>
          <w:szCs w:val="24"/>
        </w:rPr>
        <w:t> ≤ </w:t>
      </w:r>
      <w:r w:rsidR="006C6513">
        <w:rPr>
          <w:rFonts w:ascii="Times New Roman" w:eastAsia="Times New Roman" w:hAnsi="Times New Roman" w:cs="Times New Roman"/>
          <w:sz w:val="24"/>
          <w:szCs w:val="24"/>
        </w:rPr>
        <w:t>100</w:t>
      </w:r>
      <w:r w:rsidR="006C6513" w:rsidRPr="006A61F9">
        <w:rPr>
          <w:rFonts w:ascii="Times New Roman" w:eastAsia="Times New Roman" w:hAnsi="Times New Roman" w:cs="Times New Roman"/>
          <w:sz w:val="24"/>
          <w:szCs w:val="24"/>
        </w:rPr>
        <w:t>° with a step size of (2</w:t>
      </w:r>
      <w:r w:rsidR="006C6513" w:rsidRPr="006A61F9">
        <w:rPr>
          <w:rFonts w:ascii="Times New Roman" w:eastAsia="Times New Roman" w:hAnsi="Times New Roman" w:cs="Times New Roman"/>
          <w:i/>
          <w:iCs/>
          <w:sz w:val="24"/>
          <w:szCs w:val="24"/>
        </w:rPr>
        <w:t>θ</w:t>
      </w:r>
      <w:r w:rsidR="006C6513" w:rsidRPr="006A61F9">
        <w:rPr>
          <w:rFonts w:ascii="Times New Roman" w:eastAsia="Times New Roman" w:hAnsi="Times New Roman" w:cs="Times New Roman"/>
          <w:sz w:val="24"/>
          <w:szCs w:val="24"/>
        </w:rPr>
        <w:t>) = 0.0</w:t>
      </w:r>
      <w:r w:rsidR="006C6513">
        <w:rPr>
          <w:rFonts w:ascii="Times New Roman" w:eastAsia="Times New Roman" w:hAnsi="Times New Roman" w:cs="Times New Roman"/>
          <w:sz w:val="24"/>
          <w:szCs w:val="24"/>
        </w:rPr>
        <w:t>01</w:t>
      </w:r>
      <w:r w:rsidR="006C6513" w:rsidRPr="006A61F9">
        <w:rPr>
          <w:rFonts w:ascii="Times New Roman" w:eastAsia="Times New Roman" w:hAnsi="Times New Roman" w:cs="Times New Roman"/>
          <w:sz w:val="24"/>
          <w:szCs w:val="24"/>
        </w:rPr>
        <w:t>°</w:t>
      </w:r>
      <w:r w:rsidR="006C6513">
        <w:rPr>
          <w:rFonts w:ascii="Times New Roman" w:eastAsia="Times New Roman" w:hAnsi="Times New Roman" w:cs="Times New Roman"/>
          <w:sz w:val="24"/>
          <w:szCs w:val="24"/>
        </w:rPr>
        <w:t>.</w:t>
      </w:r>
    </w:p>
    <w:p w14:paraId="783B0510" w14:textId="449A9F2E" w:rsidR="00336324" w:rsidRDefault="00850A1E" w:rsidP="00D36409">
      <w:pPr>
        <w:spacing w:line="480" w:lineRule="auto"/>
        <w:jc w:val="center"/>
        <w:rPr>
          <w:rFonts w:ascii="Times New Roman" w:eastAsia="Times New Roman" w:hAnsi="Times New Roman" w:cs="Times New Roman"/>
          <w:sz w:val="24"/>
          <w:szCs w:val="24"/>
        </w:rPr>
      </w:pPr>
      <w:r>
        <w:rPr>
          <w:noProof/>
        </w:rPr>
        <w:drawing>
          <wp:inline distT="0" distB="0" distL="0" distR="0" wp14:anchorId="7AD972B6" wp14:editId="35CFE16C">
            <wp:extent cx="4619625" cy="3535790"/>
            <wp:effectExtent l="0" t="0" r="0" b="7620"/>
            <wp:docPr id="2929999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99935" name=""/>
                    <pic:cNvPicPr/>
                  </pic:nvPicPr>
                  <pic:blipFill>
                    <a:blip r:embed="rId9"/>
                    <a:stretch>
                      <a:fillRect/>
                    </a:stretch>
                  </pic:blipFill>
                  <pic:spPr>
                    <a:xfrm>
                      <a:off x="0" y="0"/>
                      <a:ext cx="4620112" cy="3536163"/>
                    </a:xfrm>
                    <a:prstGeom prst="rect">
                      <a:avLst/>
                    </a:prstGeom>
                  </pic:spPr>
                </pic:pic>
              </a:graphicData>
            </a:graphic>
          </wp:inline>
        </w:drawing>
      </w:r>
    </w:p>
    <w:p w14:paraId="1C4F240E" w14:textId="69F6AB5B" w:rsidR="006C6513" w:rsidRDefault="0013254B" w:rsidP="00397B12">
      <w:pPr>
        <w:spacing w:after="0" w:line="360" w:lineRule="auto"/>
        <w:jc w:val="both"/>
        <w:rPr>
          <w:rFonts w:ascii="Times New Roman" w:eastAsia="Times New Roman" w:hAnsi="Times New Roman" w:cs="Times New Roman"/>
          <w:sz w:val="24"/>
          <w:szCs w:val="24"/>
        </w:rPr>
      </w:pPr>
      <w:r w:rsidRPr="00121CEE">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S1</w:t>
      </w:r>
      <w:r>
        <w:rPr>
          <w:rFonts w:ascii="Times New Roman" w:eastAsia="Times New Roman" w:hAnsi="Times New Roman" w:cs="Times New Roman"/>
          <w:sz w:val="24"/>
          <w:szCs w:val="24"/>
        </w:rPr>
        <w:t xml:space="preserve">. </w:t>
      </w:r>
      <w:r w:rsidRPr="00C2256A">
        <w:rPr>
          <w:rFonts w:ascii="Times New Roman" w:eastAsia="Times New Roman" w:hAnsi="Times New Roman" w:cs="Times New Roman"/>
          <w:sz w:val="24"/>
          <w:szCs w:val="24"/>
        </w:rPr>
        <w:t>Rietveld profile</w:t>
      </w:r>
      <w:r>
        <w:rPr>
          <w:rFonts w:ascii="Times New Roman" w:eastAsia="Times New Roman" w:hAnsi="Times New Roman" w:cs="Times New Roman"/>
          <w:sz w:val="24"/>
          <w:szCs w:val="24"/>
        </w:rPr>
        <w:t xml:space="preserve"> of Ti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sample in Rutile structure used to protect CeN from oxidation upfront dissolution in high temperature oxide melt calorimetry. The black crosses, red and pink lines and vertical blue respectively represent observed data, calculated profile, difference profile and allowed reflections of Ti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sidRPr="00B01C63">
        <w:rPr>
          <w:rFonts w:ascii="Times New Roman" w:eastAsia="Times New Roman" w:hAnsi="Times New Roman" w:cs="Times New Roman"/>
          <w:sz w:val="24"/>
          <w:szCs w:val="24"/>
        </w:rPr>
        <w:t>crystallising</w:t>
      </w:r>
      <w:r>
        <w:rPr>
          <w:rFonts w:ascii="Times New Roman" w:eastAsia="Times New Roman" w:hAnsi="Times New Roman" w:cs="Times New Roman"/>
          <w:sz w:val="24"/>
          <w:szCs w:val="24"/>
        </w:rPr>
        <w:t xml:space="preserve"> in tetragonal </w:t>
      </w:r>
      <w:r w:rsidRPr="007859AF">
        <w:rPr>
          <w:rFonts w:ascii="Times New Roman" w:eastAsia="Times New Roman" w:hAnsi="Times New Roman" w:cs="Times New Roman"/>
          <w:i/>
          <w:sz w:val="24"/>
          <w:szCs w:val="24"/>
        </w:rPr>
        <w:t>P</w:t>
      </w:r>
      <w:r>
        <w:rPr>
          <w:rFonts w:ascii="Times New Roman" w:eastAsia="Times New Roman" w:hAnsi="Times New Roman" w:cs="Times New Roman"/>
          <w:sz w:val="24"/>
          <w:szCs w:val="24"/>
        </w:rPr>
        <w:t>4</w:t>
      </w:r>
      <w:r w:rsidRPr="006C6513">
        <w:rPr>
          <w:rFonts w:ascii="Times New Roman" w:eastAsia="Times New Roman" w:hAnsi="Times New Roman" w:cs="Times New Roman"/>
          <w:sz w:val="24"/>
          <w:szCs w:val="24"/>
        </w:rPr>
        <w:t>2</w:t>
      </w:r>
      <w:r w:rsidRPr="007859AF">
        <w:rPr>
          <w:rFonts w:ascii="Times New Roman" w:eastAsia="Times New Roman" w:hAnsi="Times New Roman" w:cs="Times New Roman"/>
          <w:sz w:val="24"/>
          <w:szCs w:val="24"/>
        </w:rPr>
        <w:t>/</w:t>
      </w:r>
      <w:r w:rsidRPr="007859AF">
        <w:rPr>
          <w:rFonts w:ascii="Times New Roman" w:eastAsia="Times New Roman" w:hAnsi="Times New Roman" w:cs="Times New Roman"/>
          <w:i/>
          <w:sz w:val="24"/>
          <w:szCs w:val="24"/>
        </w:rPr>
        <w:t>m</w:t>
      </w:r>
      <w:r>
        <w:rPr>
          <w:rFonts w:ascii="Times New Roman" w:eastAsia="Times New Roman" w:hAnsi="Times New Roman" w:cs="Times New Roman"/>
          <w:i/>
          <w:sz w:val="24"/>
          <w:szCs w:val="24"/>
        </w:rPr>
        <w:t>nm</w:t>
      </w:r>
      <w:r w:rsidRPr="007859AF">
        <w:rPr>
          <w:rFonts w:ascii="Times New Roman" w:eastAsia="Times New Roman" w:hAnsi="Times New Roman" w:cs="Times New Roman"/>
          <w:sz w:val="24"/>
          <w:szCs w:val="24"/>
        </w:rPr>
        <w:t xml:space="preserve"> </w:t>
      </w:r>
      <w:r>
        <w:rPr>
          <w:rFonts w:ascii="Times New Roman" w:eastAsia="Times New Roman" w:hAnsi="Times New Roman" w:cs="Times New Roman"/>
          <w:iCs/>
          <w:sz w:val="24"/>
          <w:szCs w:val="24"/>
        </w:rPr>
        <w:t>structure.</w:t>
      </w:r>
    </w:p>
    <w:p w14:paraId="466ECD21" w14:textId="01F0519C" w:rsidR="0013254B" w:rsidRPr="0013254B" w:rsidRDefault="0013254B" w:rsidP="00397B12">
      <w:pPr>
        <w:spacing w:after="0" w:line="360" w:lineRule="auto"/>
        <w:jc w:val="both"/>
        <w:rPr>
          <w:rFonts w:ascii="Times New Roman" w:eastAsia="Times New Roman" w:hAnsi="Times New Roman" w:cs="Times New Roman"/>
          <w:b/>
          <w:bCs/>
          <w:sz w:val="24"/>
          <w:szCs w:val="24"/>
        </w:rPr>
      </w:pPr>
      <w:r w:rsidRPr="00497E96">
        <w:rPr>
          <w:rFonts w:ascii="Times New Roman" w:hAnsi="Times New Roman" w:cs="Times New Roman"/>
          <w:b/>
        </w:rPr>
        <w:lastRenderedPageBreak/>
        <w:t xml:space="preserve">Table </w:t>
      </w:r>
      <w:r>
        <w:rPr>
          <w:rFonts w:ascii="Times New Roman" w:hAnsi="Times New Roman" w:cs="Times New Roman"/>
          <w:b/>
        </w:rPr>
        <w:t>S</w:t>
      </w:r>
      <w:r w:rsidRPr="00497E96">
        <w:rPr>
          <w:rFonts w:ascii="Times New Roman" w:hAnsi="Times New Roman" w:cs="Times New Roman"/>
          <w:b/>
        </w:rPr>
        <w:fldChar w:fldCharType="begin"/>
      </w:r>
      <w:r w:rsidRPr="00497E96">
        <w:rPr>
          <w:rFonts w:ascii="Times New Roman" w:hAnsi="Times New Roman" w:cs="Times New Roman"/>
          <w:b/>
        </w:rPr>
        <w:instrText xml:space="preserve"> SEQ Table \* ARABIC </w:instrText>
      </w:r>
      <w:r w:rsidRPr="00497E96">
        <w:rPr>
          <w:rFonts w:ascii="Times New Roman" w:hAnsi="Times New Roman" w:cs="Times New Roman"/>
          <w:b/>
        </w:rPr>
        <w:fldChar w:fldCharType="separate"/>
      </w:r>
      <w:r w:rsidR="00655C64">
        <w:rPr>
          <w:rFonts w:ascii="Times New Roman" w:hAnsi="Times New Roman" w:cs="Times New Roman"/>
          <w:b/>
          <w:noProof/>
        </w:rPr>
        <w:t>1</w:t>
      </w:r>
      <w:r w:rsidRPr="00497E96">
        <w:rPr>
          <w:rFonts w:ascii="Times New Roman" w:hAnsi="Times New Roman" w:cs="Times New Roman"/>
          <w:b/>
        </w:rPr>
        <w:fldChar w:fldCharType="end"/>
      </w:r>
      <w:r>
        <w:rPr>
          <w:rFonts w:ascii="Times New Roman" w:hAnsi="Times New Roman" w:cs="Times New Roman"/>
          <w:b/>
        </w:rPr>
        <w:t>.</w:t>
      </w:r>
      <w:r>
        <w:rPr>
          <w:rFonts w:ascii="Times New Roman" w:hAnsi="Times New Roman" w:cs="Times New Roman"/>
        </w:rPr>
        <w:t xml:space="preserve"> </w:t>
      </w:r>
      <w:r w:rsidRPr="00E531E3">
        <w:rPr>
          <w:rFonts w:ascii="Times New Roman" w:eastAsia="Times New Roman" w:hAnsi="Times New Roman" w:cs="Times New Roman"/>
          <w:sz w:val="24"/>
          <w:szCs w:val="24"/>
        </w:rPr>
        <w:t>Refined lattice parameters determine</w:t>
      </w:r>
      <w:r>
        <w:rPr>
          <w:rFonts w:ascii="Times New Roman" w:eastAsia="Times New Roman" w:hAnsi="Times New Roman" w:cs="Times New Roman"/>
          <w:sz w:val="24"/>
          <w:szCs w:val="24"/>
        </w:rPr>
        <w:t>d</w:t>
      </w:r>
      <w:r w:rsidRPr="00E531E3">
        <w:rPr>
          <w:rFonts w:ascii="Times New Roman" w:eastAsia="Times New Roman" w:hAnsi="Times New Roman" w:cs="Times New Roman"/>
          <w:sz w:val="24"/>
          <w:szCs w:val="24"/>
        </w:rPr>
        <w:t xml:space="preserve"> from Rietveld refinements against PXRD data, associated fitting factors and literature lattice parameters for </w:t>
      </w:r>
      <w:r>
        <w:rPr>
          <w:rFonts w:ascii="Times New Roman" w:eastAsia="Times New Roman" w:hAnsi="Times New Roman" w:cs="Times New Roman"/>
          <w:sz w:val="24"/>
          <w:szCs w:val="24"/>
        </w:rPr>
        <w:t>TiO</w:t>
      </w:r>
      <w:r>
        <w:rPr>
          <w:rFonts w:ascii="Times New Roman" w:eastAsia="Times New Roman" w:hAnsi="Times New Roman" w:cs="Times New Roman"/>
          <w:sz w:val="24"/>
          <w:szCs w:val="24"/>
          <w:vertAlign w:val="subscript"/>
        </w:rPr>
        <w:t xml:space="preserve">2 </w:t>
      </w:r>
      <w:r>
        <w:rPr>
          <w:rFonts w:ascii="Times New Roman" w:eastAsia="Times New Roman" w:hAnsi="Times New Roman" w:cs="Times New Roman"/>
          <w:sz w:val="24"/>
          <w:szCs w:val="24"/>
        </w:rPr>
        <w:t>in Rutile structure</w:t>
      </w:r>
      <w:r w:rsidRPr="00E531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dditional refinement details are shown in Supplementary Information Note 2, Table S2. Note uncertainties are reported directly from the Rietveld analysis with no cor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632"/>
        <w:gridCol w:w="1945"/>
        <w:gridCol w:w="1945"/>
        <w:gridCol w:w="2273"/>
      </w:tblGrid>
      <w:tr w:rsidR="006C6513" w14:paraId="7D45A41E" w14:textId="77777777" w:rsidTr="006C6513">
        <w:tc>
          <w:tcPr>
            <w:tcW w:w="836" w:type="pct"/>
            <w:tcBorders>
              <w:top w:val="single" w:sz="4" w:space="0" w:color="auto"/>
              <w:bottom w:val="single" w:sz="4" w:space="0" w:color="auto"/>
            </w:tcBorders>
          </w:tcPr>
          <w:p w14:paraId="6CE89A79" w14:textId="77777777"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sz w:val="24"/>
                <w:szCs w:val="24"/>
              </w:rPr>
              <w:t>Compound</w:t>
            </w:r>
          </w:p>
        </w:tc>
        <w:tc>
          <w:tcPr>
            <w:tcW w:w="872" w:type="pct"/>
            <w:tcBorders>
              <w:top w:val="single" w:sz="4" w:space="0" w:color="auto"/>
              <w:bottom w:val="single" w:sz="4" w:space="0" w:color="auto"/>
            </w:tcBorders>
          </w:tcPr>
          <w:p w14:paraId="35570AF0" w14:textId="77777777" w:rsidR="006C6513" w:rsidRPr="007859AF" w:rsidRDefault="006C6513" w:rsidP="00D3640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tructure and Space Group</w:t>
            </w:r>
          </w:p>
        </w:tc>
        <w:tc>
          <w:tcPr>
            <w:tcW w:w="1039" w:type="pct"/>
            <w:tcBorders>
              <w:top w:val="single" w:sz="4" w:space="0" w:color="auto"/>
              <w:bottom w:val="single" w:sz="4" w:space="0" w:color="auto"/>
            </w:tcBorders>
          </w:tcPr>
          <w:p w14:paraId="674B67B6" w14:textId="28BA106C"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sz w:val="24"/>
                <w:szCs w:val="24"/>
              </w:rPr>
              <w:t xml:space="preserve">Lattice Parameters </w:t>
            </w:r>
            <w:r w:rsidR="00E66261">
              <w:rPr>
                <w:rFonts w:ascii="Times New Roman" w:eastAsia="Times New Roman" w:hAnsi="Times New Roman" w:cs="Times New Roman"/>
                <w:sz w:val="24"/>
                <w:szCs w:val="24"/>
              </w:rPr>
              <w:t>(</w:t>
            </w:r>
            <w:r w:rsidRPr="007859AF">
              <w:rPr>
                <w:rFonts w:ascii="Times New Roman" w:eastAsia="Times New Roman" w:hAnsi="Times New Roman" w:cs="Times New Roman"/>
                <w:sz w:val="24"/>
                <w:szCs w:val="24"/>
              </w:rPr>
              <w:t>Å</w:t>
            </w:r>
            <w:r w:rsidR="00E66261">
              <w:rPr>
                <w:rFonts w:ascii="Times New Roman" w:eastAsia="Times New Roman" w:hAnsi="Times New Roman" w:cs="Times New Roman"/>
                <w:sz w:val="24"/>
                <w:szCs w:val="24"/>
              </w:rPr>
              <w:t>)</w:t>
            </w:r>
          </w:p>
        </w:tc>
        <w:tc>
          <w:tcPr>
            <w:tcW w:w="1039" w:type="pct"/>
            <w:tcBorders>
              <w:top w:val="single" w:sz="4" w:space="0" w:color="auto"/>
              <w:bottom w:val="single" w:sz="4" w:space="0" w:color="auto"/>
            </w:tcBorders>
          </w:tcPr>
          <w:p w14:paraId="52D698BE" w14:textId="26B43381"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sz w:val="24"/>
                <w:szCs w:val="24"/>
              </w:rPr>
              <w:t>Fitting factors</w:t>
            </w:r>
            <w:r w:rsidR="00E66261">
              <w:rPr>
                <w:rFonts w:ascii="Times New Roman" w:eastAsia="Times New Roman" w:hAnsi="Times New Roman" w:cs="Times New Roman"/>
                <w:sz w:val="24"/>
                <w:szCs w:val="24"/>
              </w:rPr>
              <w:t xml:space="preserve"> (%)</w:t>
            </w:r>
          </w:p>
        </w:tc>
        <w:tc>
          <w:tcPr>
            <w:tcW w:w="1215" w:type="pct"/>
            <w:tcBorders>
              <w:top w:val="single" w:sz="4" w:space="0" w:color="auto"/>
              <w:bottom w:val="single" w:sz="4" w:space="0" w:color="auto"/>
            </w:tcBorders>
          </w:tcPr>
          <w:p w14:paraId="0DAE92E2" w14:textId="15DBA727" w:rsidR="006C6513" w:rsidRPr="007859AF" w:rsidRDefault="006C6513" w:rsidP="00D36409">
            <w:pPr>
              <w:spacing w:line="276" w:lineRule="auto"/>
              <w:jc w:val="center"/>
              <w:rPr>
                <w:rFonts w:ascii="Times New Roman" w:eastAsia="Times New Roman" w:hAnsi="Times New Roman" w:cs="Times New Roman"/>
                <w:sz w:val="24"/>
                <w:szCs w:val="24"/>
              </w:rPr>
            </w:pPr>
            <w:r w:rsidRPr="00704999">
              <w:rPr>
                <w:rFonts w:ascii="Times New Roman" w:eastAsia="Times New Roman" w:hAnsi="Times New Roman" w:cs="Times New Roman"/>
                <w:sz w:val="24"/>
                <w:szCs w:val="24"/>
              </w:rPr>
              <w:t xml:space="preserve">Literature lattice parameter </w:t>
            </w:r>
            <w:r w:rsidR="00E66261">
              <w:rPr>
                <w:rFonts w:ascii="Times New Roman" w:eastAsia="Times New Roman" w:hAnsi="Times New Roman" w:cs="Times New Roman"/>
                <w:sz w:val="24"/>
                <w:szCs w:val="24"/>
              </w:rPr>
              <w:t>(</w:t>
            </w:r>
            <w:r w:rsidRPr="00704999">
              <w:rPr>
                <w:rFonts w:ascii="Times New Roman" w:eastAsia="Times New Roman" w:hAnsi="Times New Roman" w:cs="Times New Roman"/>
                <w:sz w:val="24"/>
                <w:szCs w:val="24"/>
              </w:rPr>
              <w:t>Å</w:t>
            </w:r>
            <w:r w:rsidR="00E66261">
              <w:rPr>
                <w:rFonts w:ascii="Times New Roman" w:eastAsia="Times New Roman" w:hAnsi="Times New Roman" w:cs="Times New Roman"/>
                <w:sz w:val="24"/>
                <w:szCs w:val="24"/>
              </w:rPr>
              <w:t>)</w:t>
            </w:r>
          </w:p>
        </w:tc>
      </w:tr>
      <w:tr w:rsidR="006C6513" w14:paraId="5253C1FB" w14:textId="77777777" w:rsidTr="006C6513">
        <w:trPr>
          <w:trHeight w:val="333"/>
        </w:trPr>
        <w:tc>
          <w:tcPr>
            <w:tcW w:w="836" w:type="pct"/>
            <w:tcBorders>
              <w:top w:val="single" w:sz="4" w:space="0" w:color="auto"/>
              <w:bottom w:val="single" w:sz="4" w:space="0" w:color="auto"/>
            </w:tcBorders>
          </w:tcPr>
          <w:p w14:paraId="73B5FFB1" w14:textId="040AEF54" w:rsidR="006C6513" w:rsidRPr="006C6513" w:rsidRDefault="006C6513" w:rsidP="00D3640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O</w:t>
            </w:r>
            <w:r>
              <w:rPr>
                <w:rFonts w:ascii="Times New Roman" w:eastAsia="Times New Roman" w:hAnsi="Times New Roman" w:cs="Times New Roman"/>
                <w:sz w:val="24"/>
                <w:szCs w:val="24"/>
                <w:vertAlign w:val="subscript"/>
              </w:rPr>
              <w:t>2</w:t>
            </w:r>
          </w:p>
        </w:tc>
        <w:tc>
          <w:tcPr>
            <w:tcW w:w="872" w:type="pct"/>
            <w:tcBorders>
              <w:top w:val="single" w:sz="4" w:space="0" w:color="auto"/>
              <w:bottom w:val="single" w:sz="4" w:space="0" w:color="auto"/>
            </w:tcBorders>
          </w:tcPr>
          <w:p w14:paraId="4D0C9CAE" w14:textId="06D9A433"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i/>
                <w:sz w:val="24"/>
                <w:szCs w:val="24"/>
              </w:rPr>
              <w:t>P</w:t>
            </w:r>
            <w:r>
              <w:rPr>
                <w:rFonts w:ascii="Times New Roman" w:eastAsia="Times New Roman" w:hAnsi="Times New Roman" w:cs="Times New Roman"/>
                <w:sz w:val="24"/>
                <w:szCs w:val="24"/>
              </w:rPr>
              <w:t>4</w:t>
            </w:r>
            <w:r w:rsidRPr="006C6513">
              <w:rPr>
                <w:rFonts w:ascii="Times New Roman" w:eastAsia="Times New Roman" w:hAnsi="Times New Roman" w:cs="Times New Roman"/>
                <w:sz w:val="24"/>
                <w:szCs w:val="24"/>
              </w:rPr>
              <w:t>2</w:t>
            </w:r>
            <w:r w:rsidRPr="007859AF">
              <w:rPr>
                <w:rFonts w:ascii="Times New Roman" w:eastAsia="Times New Roman" w:hAnsi="Times New Roman" w:cs="Times New Roman"/>
                <w:sz w:val="24"/>
                <w:szCs w:val="24"/>
              </w:rPr>
              <w:t>/</w:t>
            </w:r>
            <w:r w:rsidRPr="007859AF">
              <w:rPr>
                <w:rFonts w:ascii="Times New Roman" w:eastAsia="Times New Roman" w:hAnsi="Times New Roman" w:cs="Times New Roman"/>
                <w:i/>
                <w:sz w:val="24"/>
                <w:szCs w:val="24"/>
              </w:rPr>
              <w:t>m</w:t>
            </w:r>
            <w:r>
              <w:rPr>
                <w:rFonts w:ascii="Times New Roman" w:eastAsia="Times New Roman" w:hAnsi="Times New Roman" w:cs="Times New Roman"/>
                <w:i/>
                <w:sz w:val="24"/>
                <w:szCs w:val="24"/>
              </w:rPr>
              <w:t>nm</w:t>
            </w:r>
            <w:r w:rsidRPr="007859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36</w:t>
            </w:r>
            <w:r w:rsidRPr="007859AF">
              <w:rPr>
                <w:rFonts w:ascii="Times New Roman" w:eastAsia="Times New Roman" w:hAnsi="Times New Roman" w:cs="Times New Roman"/>
                <w:sz w:val="24"/>
                <w:szCs w:val="24"/>
              </w:rPr>
              <w:t>)</w:t>
            </w:r>
          </w:p>
        </w:tc>
        <w:tc>
          <w:tcPr>
            <w:tcW w:w="1039" w:type="pct"/>
            <w:tcBorders>
              <w:top w:val="single" w:sz="4" w:space="0" w:color="auto"/>
              <w:bottom w:val="single" w:sz="4" w:space="0" w:color="auto"/>
            </w:tcBorders>
          </w:tcPr>
          <w:p w14:paraId="77E3A676" w14:textId="0D1851B5"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i/>
                <w:sz w:val="24"/>
                <w:szCs w:val="24"/>
              </w:rPr>
              <w:t>a</w:t>
            </w:r>
            <w:r w:rsidRPr="007859AF">
              <w:rPr>
                <w:rFonts w:ascii="Times New Roman" w:eastAsia="Times New Roman" w:hAnsi="Times New Roman" w:cs="Times New Roman"/>
                <w:sz w:val="24"/>
                <w:szCs w:val="24"/>
              </w:rPr>
              <w:t xml:space="preserve"> = </w:t>
            </w:r>
            <w:r w:rsidR="00601FAF">
              <w:rPr>
                <w:rFonts w:ascii="Times New Roman" w:eastAsia="Times New Roman" w:hAnsi="Times New Roman" w:cs="Times New Roman"/>
                <w:sz w:val="24"/>
                <w:szCs w:val="24"/>
              </w:rPr>
              <w:t>4.593310</w:t>
            </w:r>
            <w:r w:rsidRPr="007859AF">
              <w:rPr>
                <w:rFonts w:ascii="Times New Roman" w:eastAsia="Times New Roman" w:hAnsi="Times New Roman" w:cs="Times New Roman"/>
                <w:sz w:val="24"/>
                <w:szCs w:val="24"/>
              </w:rPr>
              <w:t>(</w:t>
            </w:r>
            <w:r w:rsidR="00601FAF">
              <w:rPr>
                <w:rFonts w:ascii="Times New Roman" w:eastAsia="Times New Roman" w:hAnsi="Times New Roman" w:cs="Times New Roman"/>
                <w:sz w:val="24"/>
                <w:szCs w:val="24"/>
              </w:rPr>
              <w:t>18</w:t>
            </w:r>
            <w:r w:rsidRPr="007859AF">
              <w:rPr>
                <w:rFonts w:ascii="Times New Roman" w:eastAsia="Times New Roman" w:hAnsi="Times New Roman" w:cs="Times New Roman"/>
                <w:sz w:val="24"/>
                <w:szCs w:val="24"/>
              </w:rPr>
              <w:t>)</w:t>
            </w:r>
          </w:p>
          <w:p w14:paraId="7375E23E" w14:textId="14FCFC96"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i/>
                <w:sz w:val="24"/>
                <w:szCs w:val="24"/>
              </w:rPr>
              <w:t>c</w:t>
            </w:r>
            <w:r w:rsidRPr="007859AF">
              <w:rPr>
                <w:rFonts w:ascii="Times New Roman" w:eastAsia="Times New Roman" w:hAnsi="Times New Roman" w:cs="Times New Roman"/>
                <w:sz w:val="24"/>
                <w:szCs w:val="24"/>
              </w:rPr>
              <w:t xml:space="preserve"> = </w:t>
            </w:r>
            <w:r w:rsidR="00601FAF">
              <w:rPr>
                <w:rFonts w:ascii="Times New Roman" w:eastAsia="Times New Roman" w:hAnsi="Times New Roman" w:cs="Times New Roman"/>
                <w:sz w:val="24"/>
                <w:szCs w:val="24"/>
              </w:rPr>
              <w:t>2.958805</w:t>
            </w:r>
            <w:r w:rsidRPr="007859AF">
              <w:rPr>
                <w:rFonts w:ascii="Times New Roman" w:eastAsia="Times New Roman" w:hAnsi="Times New Roman" w:cs="Times New Roman"/>
                <w:sz w:val="24"/>
                <w:szCs w:val="24"/>
              </w:rPr>
              <w:t>(</w:t>
            </w:r>
            <w:r w:rsidR="00601FAF">
              <w:rPr>
                <w:rFonts w:ascii="Times New Roman" w:eastAsia="Times New Roman" w:hAnsi="Times New Roman" w:cs="Times New Roman"/>
                <w:sz w:val="24"/>
                <w:szCs w:val="24"/>
              </w:rPr>
              <w:t>16</w:t>
            </w:r>
            <w:r w:rsidRPr="007859AF">
              <w:rPr>
                <w:rFonts w:ascii="Times New Roman" w:eastAsia="Times New Roman" w:hAnsi="Times New Roman" w:cs="Times New Roman"/>
                <w:sz w:val="24"/>
                <w:szCs w:val="24"/>
              </w:rPr>
              <w:t>)</w:t>
            </w:r>
          </w:p>
        </w:tc>
        <w:tc>
          <w:tcPr>
            <w:tcW w:w="1039" w:type="pct"/>
            <w:tcBorders>
              <w:top w:val="single" w:sz="4" w:space="0" w:color="auto"/>
              <w:bottom w:val="single" w:sz="4" w:space="0" w:color="auto"/>
            </w:tcBorders>
          </w:tcPr>
          <w:p w14:paraId="0C755B97" w14:textId="09C70331"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sz w:val="24"/>
                <w:szCs w:val="24"/>
              </w:rPr>
              <w:t xml:space="preserve">R = </w:t>
            </w:r>
            <w:r w:rsidR="00601FAF">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601FAF">
              <w:rPr>
                <w:rFonts w:ascii="Times New Roman" w:eastAsia="Times New Roman" w:hAnsi="Times New Roman" w:cs="Times New Roman"/>
                <w:sz w:val="24"/>
                <w:szCs w:val="24"/>
              </w:rPr>
              <w:t>33</w:t>
            </w:r>
          </w:p>
          <w:p w14:paraId="0D475519" w14:textId="585E3AC0" w:rsidR="006C6513" w:rsidRPr="007859AF" w:rsidRDefault="006C6513" w:rsidP="00D36409">
            <w:pPr>
              <w:spacing w:line="276" w:lineRule="auto"/>
              <w:jc w:val="center"/>
              <w:rPr>
                <w:rFonts w:ascii="Times New Roman" w:eastAsia="Times New Roman" w:hAnsi="Times New Roman" w:cs="Times New Roman"/>
                <w:sz w:val="24"/>
                <w:szCs w:val="24"/>
              </w:rPr>
            </w:pPr>
            <w:r w:rsidRPr="007859AF">
              <w:rPr>
                <w:rFonts w:ascii="Times New Roman" w:eastAsia="Times New Roman" w:hAnsi="Times New Roman" w:cs="Times New Roman"/>
                <w:sz w:val="24"/>
                <w:szCs w:val="24"/>
              </w:rPr>
              <w:t>R</w:t>
            </w:r>
            <w:r w:rsidRPr="007859AF">
              <w:rPr>
                <w:rFonts w:ascii="Times New Roman" w:eastAsia="Times New Roman" w:hAnsi="Times New Roman" w:cs="Times New Roman"/>
                <w:sz w:val="24"/>
                <w:szCs w:val="24"/>
                <w:vertAlign w:val="subscript"/>
              </w:rPr>
              <w:t>w</w:t>
            </w:r>
            <w:r w:rsidRPr="007859AF">
              <w:rPr>
                <w:rFonts w:ascii="Times New Roman" w:eastAsia="Times New Roman" w:hAnsi="Times New Roman" w:cs="Times New Roman"/>
                <w:sz w:val="24"/>
                <w:szCs w:val="24"/>
              </w:rPr>
              <w:t xml:space="preserve"> = </w:t>
            </w:r>
            <w:r w:rsidR="00601FAF">
              <w:rPr>
                <w:rFonts w:ascii="Times New Roman" w:eastAsia="Times New Roman" w:hAnsi="Times New Roman" w:cs="Times New Roman"/>
                <w:sz w:val="24"/>
                <w:szCs w:val="24"/>
              </w:rPr>
              <w:t>11.07</w:t>
            </w:r>
          </w:p>
        </w:tc>
        <w:tc>
          <w:tcPr>
            <w:tcW w:w="1215" w:type="pct"/>
            <w:tcBorders>
              <w:top w:val="single" w:sz="4" w:space="0" w:color="auto"/>
              <w:bottom w:val="single" w:sz="4" w:space="0" w:color="auto"/>
            </w:tcBorders>
          </w:tcPr>
          <w:p w14:paraId="04985E20" w14:textId="1854147A" w:rsidR="006C6513" w:rsidRDefault="006C6513" w:rsidP="00D3640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 4.59245</w:t>
            </w:r>
            <w:r w:rsidRPr="00114319">
              <w:rPr>
                <w:rFonts w:ascii="Times New Roman" w:eastAsia="Times New Roman" w:hAnsi="Times New Roman" w:cs="Times New Roman"/>
                <w:sz w:val="24"/>
                <w:szCs w:val="24"/>
              </w:rPr>
              <w:t>(</w:t>
            </w:r>
            <w:r>
              <w:rPr>
                <w:rFonts w:ascii="Times New Roman" w:eastAsia="Times New Roman" w:hAnsi="Times New Roman" w:cs="Times New Roman"/>
                <w:sz w:val="24"/>
                <w:szCs w:val="24"/>
              </w:rPr>
              <w:t>4</w:t>
            </w:r>
            <w:r w:rsidRPr="00114319">
              <w:rPr>
                <w:rFonts w:ascii="Times New Roman" w:eastAsia="Times New Roman" w:hAnsi="Times New Roman" w:cs="Times New Roman"/>
                <w:sz w:val="24"/>
                <w:szCs w:val="24"/>
              </w:rPr>
              <w:t>)</w:t>
            </w:r>
          </w:p>
          <w:p w14:paraId="48FD4D90" w14:textId="77777777" w:rsidR="006C6513" w:rsidRDefault="006C6513" w:rsidP="00D3640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 2.95732(3)</w:t>
            </w:r>
          </w:p>
          <w:p w14:paraId="46980DBC" w14:textId="3F1A7EF5" w:rsidR="006C6513" w:rsidRPr="00BC5473" w:rsidRDefault="006C6513" w:rsidP="00D3640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FA5BBA">
              <w:rPr>
                <w:rFonts w:ascii="Times New Roman" w:eastAsia="Times New Roman" w:hAnsi="Times New Roman" w:cs="Times New Roman"/>
                <w:sz w:val="24"/>
                <w:szCs w:val="24"/>
              </w:rPr>
              <w:instrText xml:space="preserve"> ADDIN EN.CITE &lt;EndNote&gt;&lt;Cite&gt;&lt;Author&gt;Huang&lt;/Author&gt;&lt;Year&gt;2022&lt;/Year&gt;&lt;RecNum&gt;316&lt;/RecNum&gt;&lt;DisplayText&gt;&lt;style face="superscript"&gt;2&lt;/style&gt;&lt;/DisplayText&gt;&lt;record&gt;&lt;rec-number&gt;316&lt;/rec-number&gt;&lt;foreign-keys&gt;&lt;key app="EN" db-id="5fz2zarvlfarates92r5d02t5svxz9sprwaa" timestamp="1773742935"&gt;316&lt;/key&gt;&lt;/foreign-keys&gt;&lt;ref-type name="Journal Article"&gt;17&lt;/ref-type&gt;&lt;contributors&gt;&lt;authors&gt;&lt;author&gt;Huang, Hailiang&lt;/author&gt;&lt;author&gt;Lin, Tao&lt;/author&gt;&lt;author&gt;Fu, Qi&lt;/author&gt;&lt;author&gt;Chen, Lu&lt;/author&gt;&lt;author&gt;Hou, Qingyu&lt;/author&gt;&lt;author&gt;Li, Cong&lt;/author&gt;&lt;author&gt;Wen, Gehui&lt;/author&gt;&lt;/authors&gt;&lt;/contributors&gt;&lt;titles&gt;&lt;title&gt;&lt;style face="normal" font="default" size="100%"&gt;Structural, Magnetic, and Electronic Properties of the Cr&lt;/style&gt;&lt;style face="subscript" font="default" size="100%"&gt;1-&lt;/style&gt;&lt;style face="italic subscript" font="default" size="100%"&gt;x&lt;/style&gt;&lt;style face="normal" font="default" size="100%"&gt;Ti&lt;/style&gt;&lt;style face="subscript" font="default" size="100%"&gt;x&lt;/style&gt;&lt;style face="normal" font="default" size="100%"&gt;O&lt;/style&gt;&lt;style face="subscript" font="default" size="100%"&gt;2&lt;/style&gt;&lt;style face="normal" font="default" size="100%"&gt; Solid&lt;/style&gt;&lt;/title&gt;&lt;secondary-title&gt;Inorganic Chemistry&lt;/secondary-title&gt;&lt;/titles&gt;&lt;periodical&gt;&lt;full-title&gt;Inorganic Chemistry&lt;/full-title&gt;&lt;/periodical&gt;&lt;pages&gt;1391–1400&lt;/pages&gt;&lt;volume&gt;61&lt;/volume&gt;&lt;number&gt;3&lt;/number&gt;&lt;edition&gt;06.01.2022&lt;/edition&gt;&lt;dates&gt;&lt;year&gt;2022&lt;/year&gt;&lt;/dates&gt;&lt;isbn&gt;0020-1669&lt;/isbn&gt;&lt;urls&gt;&lt;/urls&gt;&lt;custom2&gt;34990143&lt;/custom2&gt;&lt;electronic-resource-num&gt;10.1021/acs.inorgchem.1c02923&lt;/electronic-resource-num&gt;&lt;remote-database-name&gt;PubMed&lt;/remote-database-name&gt;&lt;language&gt;eng&lt;/languag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2</w:t>
            </w:r>
            <w:r>
              <w:rPr>
                <w:rFonts w:ascii="Times New Roman" w:eastAsia="Times New Roman" w:hAnsi="Times New Roman" w:cs="Times New Roman"/>
                <w:sz w:val="24"/>
                <w:szCs w:val="24"/>
              </w:rPr>
              <w:fldChar w:fldCharType="end"/>
            </w:r>
          </w:p>
        </w:tc>
      </w:tr>
    </w:tbl>
    <w:p w14:paraId="2764B042" w14:textId="77777777" w:rsidR="006C6513" w:rsidRDefault="006C6513" w:rsidP="00D36409">
      <w:pPr>
        <w:spacing w:line="480" w:lineRule="auto"/>
        <w:jc w:val="both"/>
        <w:rPr>
          <w:rFonts w:ascii="Times New Roman" w:eastAsia="Times New Roman" w:hAnsi="Times New Roman" w:cs="Times New Roman"/>
          <w:sz w:val="24"/>
          <w:szCs w:val="24"/>
        </w:rPr>
      </w:pPr>
    </w:p>
    <w:p w14:paraId="6E6993D5" w14:textId="63594F5C" w:rsidR="00336324" w:rsidRDefault="00336324"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787E395" w14:textId="77777777" w:rsidR="00336324" w:rsidRDefault="00336324" w:rsidP="00D36409">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Supplementary Information Note 2 – Rietveld refinement parameters</w:t>
      </w:r>
    </w:p>
    <w:p w14:paraId="4332B587" w14:textId="14ABBE83" w:rsidR="00336324" w:rsidRDefault="00336324" w:rsidP="00D3640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Table S2 summarises additional refinement details performed</w:t>
      </w:r>
      <w:r w:rsidR="00207C12">
        <w:rPr>
          <w:rFonts w:ascii="Times New Roman" w:eastAsia="Times New Roman" w:hAnsi="Times New Roman" w:cs="Times New Roman"/>
          <w:sz w:val="24"/>
          <w:szCs w:val="24"/>
        </w:rPr>
        <w:t xml:space="preserve"> using</w:t>
      </w:r>
      <w:r>
        <w:rPr>
          <w:rFonts w:ascii="Times New Roman" w:eastAsia="Times New Roman" w:hAnsi="Times New Roman" w:cs="Times New Roman"/>
          <w:sz w:val="24"/>
          <w:szCs w:val="24"/>
        </w:rPr>
        <w:t xml:space="preserve"> Rietveld analysis </w:t>
      </w:r>
      <w:r w:rsidR="00207C12">
        <w:rPr>
          <w:rFonts w:ascii="Times New Roman" w:eastAsia="Times New Roman" w:hAnsi="Times New Roman" w:cs="Times New Roman"/>
          <w:sz w:val="24"/>
          <w:szCs w:val="24"/>
        </w:rPr>
        <w:t xml:space="preserve">with the program </w:t>
      </w:r>
      <w:r>
        <w:rPr>
          <w:rFonts w:ascii="Times New Roman" w:eastAsia="Times New Roman" w:hAnsi="Times New Roman" w:cs="Times New Roman"/>
          <w:sz w:val="24"/>
          <w:szCs w:val="24"/>
        </w:rPr>
        <w:t>GSAS-II</w:t>
      </w:r>
      <w:r w:rsidR="00E66261">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Toby&lt;/Author&gt;&lt;Year&gt;2013&lt;/Year&gt;&lt;RecNum&gt;207&lt;/RecNum&gt;&lt;DisplayText&gt;&lt;style face="superscript"&gt;1&lt;/style&gt;&lt;/DisplayText&gt;&lt;record&gt;&lt;rec-number&gt;207&lt;/rec-number&gt;&lt;foreign-keys&gt;&lt;key app="EN" db-id="5fz2zarvlfarates92r5d02t5svxz9sprwaa" timestamp="1752206251"&gt;207&lt;/key&gt;&lt;/foreign-keys&gt;&lt;ref-type name="Journal Article"&gt;17&lt;/ref-type&gt;&lt;contributors&gt;&lt;authors&gt;&lt;author&gt;Toby, Brian H.&lt;/author&gt;&lt;author&gt;Dreele, Robert B. von&lt;/author&gt;&lt;/authors&gt;&lt;/contributors&gt;&lt;titles&gt;&lt;title&gt;GSAS-II: the genesis of a modern open-source all purpose crystallography software package&lt;/title&gt;&lt;secondary-title&gt;Journal of Applied Crystallography&lt;/secondary-title&gt;&lt;/titles&gt;&lt;periodical&gt;&lt;full-title&gt;Journal of Applied Crystallography&lt;/full-title&gt;&lt;/periodical&gt;&lt;pages&gt;544–549&lt;/pages&gt;&lt;volume&gt;46&lt;/volume&gt;&lt;number&gt;2&lt;/number&gt;&lt;dates&gt;&lt;year&gt;2013&lt;/year&gt;&lt;/dates&gt;&lt;urls&gt;&lt;/urls&gt;&lt;electronic-resource-num&gt;10.1107/s0021889813003531&lt;/electronic-resource-num&gt;&lt;remote-database-name&gt;Ris&lt;/remote-database-name&gt;&lt;/record&gt;&lt;/Cite&gt;&lt;/EndNote&gt;</w:instrText>
      </w:r>
      <w:r w:rsidR="00E66261">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1</w:t>
      </w:r>
      <w:r w:rsidR="00E66261">
        <w:rPr>
          <w:rFonts w:ascii="Times New Roman" w:eastAsia="Times New Roman" w:hAnsi="Times New Roman" w:cs="Times New Roman"/>
          <w:sz w:val="24"/>
          <w:szCs w:val="24"/>
        </w:rPr>
        <w:fldChar w:fldCharType="end"/>
      </w:r>
      <w:r w:rsidR="00E662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gainst the main compounds determined by PXRD measurements used in this work.</w:t>
      </w:r>
    </w:p>
    <w:p w14:paraId="661B35BE" w14:textId="77777777" w:rsidR="00A71FD5" w:rsidRDefault="00A71FD5" w:rsidP="00D36409">
      <w:pPr>
        <w:spacing w:after="0" w:line="480" w:lineRule="auto"/>
        <w:rPr>
          <w:rFonts w:ascii="Times New Roman" w:eastAsia="Times New Roman" w:hAnsi="Times New Roman" w:cs="Times New Roman"/>
          <w:sz w:val="24"/>
          <w:szCs w:val="24"/>
        </w:rPr>
      </w:pPr>
    </w:p>
    <w:p w14:paraId="0B6AD330" w14:textId="263356F8" w:rsidR="00336324" w:rsidRPr="00130C11" w:rsidRDefault="009523D0" w:rsidP="00397B12">
      <w:pPr>
        <w:spacing w:after="0" w:line="360" w:lineRule="auto"/>
        <w:jc w:val="both"/>
        <w:rPr>
          <w:rFonts w:ascii="Times New Roman" w:eastAsia="Times New Roman" w:hAnsi="Times New Roman" w:cs="Times New Roman"/>
          <w:bCs/>
          <w:sz w:val="24"/>
          <w:szCs w:val="24"/>
        </w:rPr>
      </w:pPr>
      <w:r w:rsidRPr="00497E96">
        <w:rPr>
          <w:rFonts w:ascii="Times New Roman" w:hAnsi="Times New Roman" w:cs="Times New Roman"/>
          <w:b/>
        </w:rPr>
        <w:t xml:space="preserve">Table </w:t>
      </w:r>
      <w:r>
        <w:rPr>
          <w:rFonts w:ascii="Times New Roman" w:hAnsi="Times New Roman" w:cs="Times New Roman"/>
          <w:b/>
        </w:rPr>
        <w:t>S</w:t>
      </w:r>
      <w:r w:rsidRPr="00497E96">
        <w:rPr>
          <w:rFonts w:ascii="Times New Roman" w:hAnsi="Times New Roman" w:cs="Times New Roman"/>
          <w:b/>
        </w:rPr>
        <w:fldChar w:fldCharType="begin"/>
      </w:r>
      <w:r w:rsidRPr="00497E96">
        <w:rPr>
          <w:rFonts w:ascii="Times New Roman" w:hAnsi="Times New Roman" w:cs="Times New Roman"/>
          <w:b/>
        </w:rPr>
        <w:instrText xml:space="preserve"> SEQ Table \* ARABIC </w:instrText>
      </w:r>
      <w:r w:rsidRPr="00497E96">
        <w:rPr>
          <w:rFonts w:ascii="Times New Roman" w:hAnsi="Times New Roman" w:cs="Times New Roman"/>
          <w:b/>
        </w:rPr>
        <w:fldChar w:fldCharType="separate"/>
      </w:r>
      <w:r w:rsidR="00655C64">
        <w:rPr>
          <w:rFonts w:ascii="Times New Roman" w:hAnsi="Times New Roman" w:cs="Times New Roman"/>
          <w:b/>
          <w:noProof/>
        </w:rPr>
        <w:t>2</w:t>
      </w:r>
      <w:r w:rsidRPr="00497E96">
        <w:rPr>
          <w:rFonts w:ascii="Times New Roman" w:hAnsi="Times New Roman" w:cs="Times New Roman"/>
          <w:b/>
        </w:rPr>
        <w:fldChar w:fldCharType="end"/>
      </w:r>
      <w:r>
        <w:rPr>
          <w:rFonts w:ascii="Times New Roman" w:hAnsi="Times New Roman" w:cs="Times New Roman"/>
          <w:b/>
        </w:rPr>
        <w:t>.</w:t>
      </w:r>
      <w:r>
        <w:rPr>
          <w:rFonts w:ascii="Times New Roman" w:hAnsi="Times New Roman" w:cs="Times New Roman"/>
        </w:rPr>
        <w:t xml:space="preserve"> </w:t>
      </w:r>
      <w:r w:rsidR="00336324">
        <w:rPr>
          <w:rFonts w:ascii="Times New Roman" w:eastAsia="Times New Roman" w:hAnsi="Times New Roman" w:cs="Times New Roman"/>
          <w:sz w:val="24"/>
          <w:szCs w:val="24"/>
        </w:rPr>
        <w:t xml:space="preserve">Summary of additional refinement results </w:t>
      </w:r>
      <w:r w:rsidR="00207C12">
        <w:rPr>
          <w:rFonts w:ascii="Times New Roman" w:eastAsia="Times New Roman" w:hAnsi="Times New Roman" w:cs="Times New Roman"/>
          <w:sz w:val="24"/>
          <w:szCs w:val="24"/>
        </w:rPr>
        <w:t>determined from Rietveld analysis using the program GSAS-II</w:t>
      </w:r>
      <w:r w:rsidR="00336324">
        <w:rPr>
          <w:rFonts w:ascii="Times New Roman" w:eastAsia="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336324" w14:paraId="779086AC" w14:textId="77777777" w:rsidTr="002F046B">
        <w:tc>
          <w:tcPr>
            <w:tcW w:w="1250" w:type="pct"/>
            <w:tcBorders>
              <w:top w:val="single" w:sz="4" w:space="0" w:color="auto"/>
              <w:bottom w:val="single" w:sz="4" w:space="0" w:color="auto"/>
            </w:tcBorders>
          </w:tcPr>
          <w:p w14:paraId="1C34956F" w14:textId="77777777" w:rsidR="0033632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hase</w:t>
            </w:r>
          </w:p>
        </w:tc>
        <w:tc>
          <w:tcPr>
            <w:tcW w:w="1250" w:type="pct"/>
            <w:tcBorders>
              <w:top w:val="single" w:sz="4" w:space="0" w:color="auto"/>
              <w:bottom w:val="single" w:sz="4" w:space="0" w:color="auto"/>
            </w:tcBorders>
          </w:tcPr>
          <w:p w14:paraId="28557142" w14:textId="109FC7D3" w:rsidR="00336324" w:rsidRPr="006C5BF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w:t>
            </w:r>
            <w:r>
              <w:rPr>
                <w:rFonts w:ascii="Times New Roman" w:eastAsia="Times New Roman" w:hAnsi="Times New Roman" w:cs="Times New Roman"/>
                <w:bCs/>
                <w:sz w:val="24"/>
                <w:szCs w:val="24"/>
                <w:vertAlign w:val="subscript"/>
              </w:rPr>
              <w:t>w-bkg</w:t>
            </w:r>
            <w:r>
              <w:rPr>
                <w:rFonts w:ascii="Times New Roman" w:eastAsia="Times New Roman" w:hAnsi="Times New Roman" w:cs="Times New Roman"/>
                <w:bCs/>
                <w:sz w:val="24"/>
                <w:szCs w:val="24"/>
              </w:rPr>
              <w:t xml:space="preserve"> </w:t>
            </w:r>
            <w:r w:rsidR="00E66261">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E66261">
              <w:rPr>
                <w:rFonts w:ascii="Times New Roman" w:eastAsia="Times New Roman" w:hAnsi="Times New Roman" w:cs="Times New Roman"/>
                <w:bCs/>
                <w:sz w:val="24"/>
                <w:szCs w:val="24"/>
              </w:rPr>
              <w:t>)</w:t>
            </w:r>
          </w:p>
        </w:tc>
        <w:tc>
          <w:tcPr>
            <w:tcW w:w="1250" w:type="pct"/>
            <w:tcBorders>
              <w:top w:val="single" w:sz="4" w:space="0" w:color="auto"/>
              <w:bottom w:val="single" w:sz="4" w:space="0" w:color="auto"/>
            </w:tcBorders>
          </w:tcPr>
          <w:p w14:paraId="70E6B1B6" w14:textId="5F33ABEA" w:rsidR="00336324" w:rsidRPr="006C5BF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w:t>
            </w:r>
            <w:r>
              <w:rPr>
                <w:rFonts w:ascii="Times New Roman" w:eastAsia="Times New Roman" w:hAnsi="Times New Roman" w:cs="Times New Roman"/>
                <w:bCs/>
                <w:sz w:val="24"/>
                <w:szCs w:val="24"/>
                <w:vertAlign w:val="subscript"/>
              </w:rPr>
              <w:t>w,min</w:t>
            </w:r>
            <w:r>
              <w:rPr>
                <w:rFonts w:ascii="Times New Roman" w:eastAsia="Times New Roman" w:hAnsi="Times New Roman" w:cs="Times New Roman"/>
                <w:bCs/>
                <w:sz w:val="24"/>
                <w:szCs w:val="24"/>
              </w:rPr>
              <w:t xml:space="preserve"> </w:t>
            </w:r>
            <w:r w:rsidR="00E66261">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E66261">
              <w:rPr>
                <w:rFonts w:ascii="Times New Roman" w:eastAsia="Times New Roman" w:hAnsi="Times New Roman" w:cs="Times New Roman"/>
                <w:bCs/>
                <w:sz w:val="24"/>
                <w:szCs w:val="24"/>
              </w:rPr>
              <w:t>)</w:t>
            </w:r>
          </w:p>
        </w:tc>
        <w:tc>
          <w:tcPr>
            <w:tcW w:w="1250" w:type="pct"/>
            <w:tcBorders>
              <w:top w:val="single" w:sz="4" w:space="0" w:color="auto"/>
              <w:bottom w:val="single" w:sz="4" w:space="0" w:color="auto"/>
            </w:tcBorders>
          </w:tcPr>
          <w:p w14:paraId="5D3C90EC" w14:textId="77777777" w:rsidR="0033632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GOF</w:t>
            </w:r>
          </w:p>
        </w:tc>
      </w:tr>
      <w:tr w:rsidR="00336324" w14:paraId="44C68FC1" w14:textId="77777777" w:rsidTr="002F046B">
        <w:tc>
          <w:tcPr>
            <w:tcW w:w="5000" w:type="pct"/>
            <w:gridSpan w:val="4"/>
            <w:tcBorders>
              <w:top w:val="single" w:sz="4" w:space="0" w:color="auto"/>
              <w:bottom w:val="single" w:sz="4" w:space="0" w:color="auto"/>
            </w:tcBorders>
          </w:tcPr>
          <w:p w14:paraId="7E8B659F" w14:textId="77777777" w:rsidR="0033632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ristine Nitride Phases, see Table 1</w:t>
            </w:r>
          </w:p>
        </w:tc>
      </w:tr>
      <w:tr w:rsidR="00336324" w14:paraId="29D5CB71" w14:textId="77777777" w:rsidTr="002F046B">
        <w:tc>
          <w:tcPr>
            <w:tcW w:w="1250" w:type="pct"/>
            <w:tcBorders>
              <w:top w:val="single" w:sz="4" w:space="0" w:color="auto"/>
            </w:tcBorders>
          </w:tcPr>
          <w:p w14:paraId="1085B6DC" w14:textId="1554636A"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N</w:t>
            </w:r>
          </w:p>
        </w:tc>
        <w:tc>
          <w:tcPr>
            <w:tcW w:w="1250" w:type="pct"/>
            <w:tcBorders>
              <w:top w:val="single" w:sz="4" w:space="0" w:color="auto"/>
            </w:tcBorders>
          </w:tcPr>
          <w:p w14:paraId="74C4BDEE" w14:textId="3D884337" w:rsidR="00336324" w:rsidRDefault="00026FFC"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47</w:t>
            </w:r>
          </w:p>
        </w:tc>
        <w:tc>
          <w:tcPr>
            <w:tcW w:w="1250" w:type="pct"/>
            <w:tcBorders>
              <w:top w:val="single" w:sz="4" w:space="0" w:color="auto"/>
            </w:tcBorders>
          </w:tcPr>
          <w:p w14:paraId="3AB75384" w14:textId="752C41DE" w:rsidR="00336324" w:rsidRDefault="00026FFC"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95</w:t>
            </w:r>
          </w:p>
        </w:tc>
        <w:tc>
          <w:tcPr>
            <w:tcW w:w="1250" w:type="pct"/>
            <w:tcBorders>
              <w:top w:val="single" w:sz="4" w:space="0" w:color="auto"/>
            </w:tcBorders>
          </w:tcPr>
          <w:p w14:paraId="260BB2C4" w14:textId="0D32FDD7" w:rsidR="00336324" w:rsidRDefault="00026FFC"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88</w:t>
            </w:r>
          </w:p>
        </w:tc>
      </w:tr>
      <w:tr w:rsidR="00336324" w14:paraId="31C0FDAA" w14:textId="77777777" w:rsidTr="002F046B">
        <w:tc>
          <w:tcPr>
            <w:tcW w:w="1250" w:type="pct"/>
          </w:tcPr>
          <w:p w14:paraId="09EA7769" w14:textId="11A3C4E9"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eN</w:t>
            </w:r>
          </w:p>
        </w:tc>
        <w:tc>
          <w:tcPr>
            <w:tcW w:w="1250" w:type="pct"/>
          </w:tcPr>
          <w:p w14:paraId="02F3A3F5" w14:textId="73EAB0DD"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0</w:t>
            </w:r>
          </w:p>
        </w:tc>
        <w:tc>
          <w:tcPr>
            <w:tcW w:w="1250" w:type="pct"/>
          </w:tcPr>
          <w:p w14:paraId="57E592F1" w14:textId="620CA921"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7</w:t>
            </w:r>
          </w:p>
        </w:tc>
        <w:tc>
          <w:tcPr>
            <w:tcW w:w="1250" w:type="pct"/>
          </w:tcPr>
          <w:p w14:paraId="1D431673" w14:textId="77DE2681"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7</w:t>
            </w:r>
          </w:p>
        </w:tc>
      </w:tr>
      <w:tr w:rsidR="00336324" w14:paraId="4DDF72A3" w14:textId="77777777" w:rsidTr="002F046B">
        <w:tc>
          <w:tcPr>
            <w:tcW w:w="1250" w:type="pct"/>
          </w:tcPr>
          <w:p w14:paraId="53D02BF6" w14:textId="0B502664"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mN</w:t>
            </w:r>
          </w:p>
        </w:tc>
        <w:tc>
          <w:tcPr>
            <w:tcW w:w="1250" w:type="pct"/>
          </w:tcPr>
          <w:p w14:paraId="743367F6" w14:textId="4560006F"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81</w:t>
            </w:r>
          </w:p>
        </w:tc>
        <w:tc>
          <w:tcPr>
            <w:tcW w:w="1250" w:type="pct"/>
          </w:tcPr>
          <w:p w14:paraId="73284246" w14:textId="456241EB" w:rsidR="00E54BDE"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20</w:t>
            </w:r>
          </w:p>
        </w:tc>
        <w:tc>
          <w:tcPr>
            <w:tcW w:w="1250" w:type="pct"/>
          </w:tcPr>
          <w:p w14:paraId="6A8365A6" w14:textId="1E70FCD5"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88</w:t>
            </w:r>
          </w:p>
        </w:tc>
      </w:tr>
      <w:tr w:rsidR="00336324" w14:paraId="07F974E8" w14:textId="77777777" w:rsidTr="002F046B">
        <w:tc>
          <w:tcPr>
            <w:tcW w:w="1250" w:type="pct"/>
          </w:tcPr>
          <w:p w14:paraId="103DAF2F" w14:textId="13BB7D6A"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uN</w:t>
            </w:r>
          </w:p>
        </w:tc>
        <w:tc>
          <w:tcPr>
            <w:tcW w:w="1250" w:type="pct"/>
          </w:tcPr>
          <w:p w14:paraId="29765AFE" w14:textId="30EF1931"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84</w:t>
            </w:r>
          </w:p>
        </w:tc>
        <w:tc>
          <w:tcPr>
            <w:tcW w:w="1250" w:type="pct"/>
          </w:tcPr>
          <w:p w14:paraId="3C8D8F9A" w14:textId="53A67B16"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70</w:t>
            </w:r>
          </w:p>
        </w:tc>
        <w:tc>
          <w:tcPr>
            <w:tcW w:w="1250" w:type="pct"/>
          </w:tcPr>
          <w:p w14:paraId="1DCACBCF" w14:textId="56C8A61E"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84</w:t>
            </w:r>
          </w:p>
        </w:tc>
      </w:tr>
      <w:tr w:rsidR="00336324" w14:paraId="41012C21" w14:textId="77777777" w:rsidTr="002F046B">
        <w:tc>
          <w:tcPr>
            <w:tcW w:w="1250" w:type="pct"/>
          </w:tcPr>
          <w:p w14:paraId="08069E4F" w14:textId="11A4DAAD"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rN</w:t>
            </w:r>
          </w:p>
        </w:tc>
        <w:tc>
          <w:tcPr>
            <w:tcW w:w="1250" w:type="pct"/>
          </w:tcPr>
          <w:p w14:paraId="00F3EEC1" w14:textId="04A45A41"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83</w:t>
            </w:r>
          </w:p>
        </w:tc>
        <w:tc>
          <w:tcPr>
            <w:tcW w:w="1250" w:type="pct"/>
          </w:tcPr>
          <w:p w14:paraId="291B227A" w14:textId="0E9FE70D"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40</w:t>
            </w:r>
          </w:p>
        </w:tc>
        <w:tc>
          <w:tcPr>
            <w:tcW w:w="1250" w:type="pct"/>
          </w:tcPr>
          <w:p w14:paraId="11067D4A" w14:textId="7B3092FA" w:rsidR="00336324" w:rsidRDefault="00E54BDE"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73</w:t>
            </w:r>
          </w:p>
        </w:tc>
      </w:tr>
      <w:tr w:rsidR="00336324" w14:paraId="0CE5C4A0" w14:textId="77777777" w:rsidTr="002F046B">
        <w:tc>
          <w:tcPr>
            <w:tcW w:w="1250" w:type="pct"/>
            <w:tcBorders>
              <w:bottom w:val="single" w:sz="4" w:space="0" w:color="auto"/>
            </w:tcBorders>
          </w:tcPr>
          <w:p w14:paraId="573D99CC" w14:textId="1ADF1FC6"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YbN</w:t>
            </w:r>
          </w:p>
        </w:tc>
        <w:tc>
          <w:tcPr>
            <w:tcW w:w="1250" w:type="pct"/>
            <w:tcBorders>
              <w:bottom w:val="single" w:sz="4" w:space="0" w:color="auto"/>
            </w:tcBorders>
          </w:tcPr>
          <w:p w14:paraId="7141F9C1" w14:textId="7DABC810" w:rsidR="00336324" w:rsidRDefault="00C238A9"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95</w:t>
            </w:r>
          </w:p>
        </w:tc>
        <w:tc>
          <w:tcPr>
            <w:tcW w:w="1250" w:type="pct"/>
            <w:tcBorders>
              <w:bottom w:val="single" w:sz="4" w:space="0" w:color="auto"/>
            </w:tcBorders>
          </w:tcPr>
          <w:p w14:paraId="0B17485E" w14:textId="38FBA77D" w:rsidR="00336324" w:rsidRDefault="00C238A9"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9</w:t>
            </w:r>
          </w:p>
        </w:tc>
        <w:tc>
          <w:tcPr>
            <w:tcW w:w="1250" w:type="pct"/>
            <w:tcBorders>
              <w:bottom w:val="single" w:sz="4" w:space="0" w:color="auto"/>
            </w:tcBorders>
          </w:tcPr>
          <w:p w14:paraId="173FFD51" w14:textId="1399CB66" w:rsidR="00336324" w:rsidRDefault="00C238A9"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85</w:t>
            </w:r>
          </w:p>
        </w:tc>
      </w:tr>
      <w:tr w:rsidR="00336324" w14:paraId="65BADF05" w14:textId="77777777" w:rsidTr="002F046B">
        <w:tc>
          <w:tcPr>
            <w:tcW w:w="5000" w:type="pct"/>
            <w:gridSpan w:val="4"/>
            <w:tcBorders>
              <w:top w:val="single" w:sz="4" w:space="0" w:color="auto"/>
              <w:bottom w:val="single" w:sz="4" w:space="0" w:color="auto"/>
            </w:tcBorders>
          </w:tcPr>
          <w:p w14:paraId="3484CD0B" w14:textId="77777777" w:rsidR="00336324" w:rsidRDefault="00336324"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igh Temperature Oxidised Phases, see Table S2</w:t>
            </w:r>
          </w:p>
        </w:tc>
      </w:tr>
      <w:tr w:rsidR="00336324" w14:paraId="226249C1" w14:textId="77777777" w:rsidTr="002F046B">
        <w:tc>
          <w:tcPr>
            <w:tcW w:w="1250" w:type="pct"/>
            <w:tcBorders>
              <w:top w:val="single" w:sz="4" w:space="0" w:color="auto"/>
            </w:tcBorders>
          </w:tcPr>
          <w:p w14:paraId="4D0AB7F7" w14:textId="6C1E4A7A" w:rsidR="00336324" w:rsidRPr="004F5EE1"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sz w:val="24"/>
                <w:szCs w:val="24"/>
              </w:rPr>
              <w:t>L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250" w:type="pct"/>
            <w:tcBorders>
              <w:top w:val="single" w:sz="4" w:space="0" w:color="auto"/>
            </w:tcBorders>
          </w:tcPr>
          <w:p w14:paraId="2F406B87" w14:textId="6C890F9B"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57</w:t>
            </w:r>
          </w:p>
        </w:tc>
        <w:tc>
          <w:tcPr>
            <w:tcW w:w="1250" w:type="pct"/>
            <w:tcBorders>
              <w:top w:val="single" w:sz="4" w:space="0" w:color="auto"/>
            </w:tcBorders>
          </w:tcPr>
          <w:p w14:paraId="5569E9FE" w14:textId="6E69C282"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1</w:t>
            </w:r>
          </w:p>
        </w:tc>
        <w:tc>
          <w:tcPr>
            <w:tcW w:w="1250" w:type="pct"/>
            <w:tcBorders>
              <w:top w:val="single" w:sz="4" w:space="0" w:color="auto"/>
            </w:tcBorders>
          </w:tcPr>
          <w:p w14:paraId="5B4287D8" w14:textId="35E32254"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0</w:t>
            </w:r>
          </w:p>
        </w:tc>
      </w:tr>
      <w:tr w:rsidR="00336324" w14:paraId="7CCEC318" w14:textId="77777777" w:rsidTr="002F046B">
        <w:tc>
          <w:tcPr>
            <w:tcW w:w="1250" w:type="pct"/>
          </w:tcPr>
          <w:p w14:paraId="2FB43440" w14:textId="6F0325CE" w:rsidR="00336324" w:rsidRPr="004F5EE1"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eO</w:t>
            </w:r>
            <w:r>
              <w:rPr>
                <w:rFonts w:ascii="Times New Roman" w:eastAsia="Times New Roman" w:hAnsi="Times New Roman" w:cs="Times New Roman"/>
                <w:bCs/>
                <w:sz w:val="24"/>
                <w:szCs w:val="24"/>
                <w:vertAlign w:val="subscript"/>
              </w:rPr>
              <w:t>2</w:t>
            </w:r>
          </w:p>
        </w:tc>
        <w:tc>
          <w:tcPr>
            <w:tcW w:w="1250" w:type="pct"/>
          </w:tcPr>
          <w:p w14:paraId="2F454B80" w14:textId="2721D1D6"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31</w:t>
            </w:r>
          </w:p>
        </w:tc>
        <w:tc>
          <w:tcPr>
            <w:tcW w:w="1250" w:type="pct"/>
          </w:tcPr>
          <w:p w14:paraId="106E3596" w14:textId="53FD7F56"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1</w:t>
            </w:r>
          </w:p>
        </w:tc>
        <w:tc>
          <w:tcPr>
            <w:tcW w:w="1250" w:type="pct"/>
          </w:tcPr>
          <w:p w14:paraId="6F0A64ED" w14:textId="51F9D33C"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6</w:t>
            </w:r>
          </w:p>
        </w:tc>
      </w:tr>
      <w:tr w:rsidR="00336324" w14:paraId="5B4919F8" w14:textId="77777777" w:rsidTr="002F046B">
        <w:tc>
          <w:tcPr>
            <w:tcW w:w="1250" w:type="pct"/>
          </w:tcPr>
          <w:p w14:paraId="231F583F" w14:textId="550C76B6" w:rsidR="00336324" w:rsidRPr="004F5EE1"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m</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O</w:t>
            </w:r>
            <w:r>
              <w:rPr>
                <w:rFonts w:ascii="Times New Roman" w:eastAsia="Times New Roman" w:hAnsi="Times New Roman" w:cs="Times New Roman"/>
                <w:bCs/>
                <w:sz w:val="24"/>
                <w:szCs w:val="24"/>
                <w:vertAlign w:val="subscript"/>
              </w:rPr>
              <w:t>3</w:t>
            </w:r>
          </w:p>
        </w:tc>
        <w:tc>
          <w:tcPr>
            <w:tcW w:w="1250" w:type="pct"/>
          </w:tcPr>
          <w:p w14:paraId="04892B5A" w14:textId="5912A2AB"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w:t>
            </w:r>
          </w:p>
        </w:tc>
        <w:tc>
          <w:tcPr>
            <w:tcW w:w="1250" w:type="pct"/>
          </w:tcPr>
          <w:p w14:paraId="1D50D398" w14:textId="6393ED73"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3</w:t>
            </w:r>
          </w:p>
        </w:tc>
        <w:tc>
          <w:tcPr>
            <w:tcW w:w="1250" w:type="pct"/>
          </w:tcPr>
          <w:p w14:paraId="40D23507" w14:textId="23784D76"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4</w:t>
            </w:r>
          </w:p>
        </w:tc>
      </w:tr>
      <w:tr w:rsidR="00336324" w14:paraId="201C9A7B" w14:textId="77777777" w:rsidTr="002F046B">
        <w:tc>
          <w:tcPr>
            <w:tcW w:w="1250" w:type="pct"/>
          </w:tcPr>
          <w:p w14:paraId="1E76236D" w14:textId="6C0467D9" w:rsidR="00336324" w:rsidRPr="004F5EE1"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u</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O</w:t>
            </w:r>
            <w:r>
              <w:rPr>
                <w:rFonts w:ascii="Times New Roman" w:eastAsia="Times New Roman" w:hAnsi="Times New Roman" w:cs="Times New Roman"/>
                <w:bCs/>
                <w:sz w:val="24"/>
                <w:szCs w:val="24"/>
                <w:vertAlign w:val="subscript"/>
              </w:rPr>
              <w:t>3</w:t>
            </w:r>
          </w:p>
        </w:tc>
        <w:tc>
          <w:tcPr>
            <w:tcW w:w="1250" w:type="pct"/>
          </w:tcPr>
          <w:p w14:paraId="3539C864" w14:textId="51E6C2DA"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8</w:t>
            </w:r>
          </w:p>
        </w:tc>
        <w:tc>
          <w:tcPr>
            <w:tcW w:w="1250" w:type="pct"/>
          </w:tcPr>
          <w:p w14:paraId="04C97C39" w14:textId="1B39E829"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3</w:t>
            </w:r>
          </w:p>
        </w:tc>
        <w:tc>
          <w:tcPr>
            <w:tcW w:w="1250" w:type="pct"/>
          </w:tcPr>
          <w:p w14:paraId="40AF4CA8" w14:textId="385E0962"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8</w:t>
            </w:r>
          </w:p>
        </w:tc>
      </w:tr>
      <w:tr w:rsidR="00336324" w14:paraId="454F3BEF" w14:textId="77777777" w:rsidTr="002F046B">
        <w:tc>
          <w:tcPr>
            <w:tcW w:w="1250" w:type="pct"/>
          </w:tcPr>
          <w:p w14:paraId="045F252C" w14:textId="57D03CD1" w:rsidR="00336324" w:rsidRPr="004F5EE1"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r</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O</w:t>
            </w:r>
            <w:r>
              <w:rPr>
                <w:rFonts w:ascii="Times New Roman" w:eastAsia="Times New Roman" w:hAnsi="Times New Roman" w:cs="Times New Roman"/>
                <w:bCs/>
                <w:sz w:val="24"/>
                <w:szCs w:val="24"/>
                <w:vertAlign w:val="subscript"/>
              </w:rPr>
              <w:t>3</w:t>
            </w:r>
          </w:p>
        </w:tc>
        <w:tc>
          <w:tcPr>
            <w:tcW w:w="1250" w:type="pct"/>
          </w:tcPr>
          <w:p w14:paraId="5121BD35" w14:textId="5E0FDCBF"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62</w:t>
            </w:r>
          </w:p>
        </w:tc>
        <w:tc>
          <w:tcPr>
            <w:tcW w:w="1250" w:type="pct"/>
          </w:tcPr>
          <w:p w14:paraId="16648B40" w14:textId="28D59E1B"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2</w:t>
            </w:r>
          </w:p>
        </w:tc>
        <w:tc>
          <w:tcPr>
            <w:tcW w:w="1250" w:type="pct"/>
          </w:tcPr>
          <w:p w14:paraId="2A3EC66E" w14:textId="505F29C9"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9</w:t>
            </w:r>
          </w:p>
        </w:tc>
      </w:tr>
      <w:tr w:rsidR="00336324" w14:paraId="18613D8F" w14:textId="77777777" w:rsidTr="00601FAF">
        <w:tc>
          <w:tcPr>
            <w:tcW w:w="1250" w:type="pct"/>
            <w:tcBorders>
              <w:bottom w:val="single" w:sz="4" w:space="0" w:color="auto"/>
            </w:tcBorders>
          </w:tcPr>
          <w:p w14:paraId="4E94CFB6" w14:textId="64B2FE6C" w:rsidR="00336324" w:rsidRPr="004F5EE1" w:rsidRDefault="004F5EE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b</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250" w:type="pct"/>
            <w:tcBorders>
              <w:bottom w:val="single" w:sz="4" w:space="0" w:color="auto"/>
            </w:tcBorders>
          </w:tcPr>
          <w:p w14:paraId="3DF14552" w14:textId="7498AA4C"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19</w:t>
            </w:r>
          </w:p>
        </w:tc>
        <w:tc>
          <w:tcPr>
            <w:tcW w:w="1250" w:type="pct"/>
            <w:tcBorders>
              <w:bottom w:val="single" w:sz="4" w:space="0" w:color="auto"/>
            </w:tcBorders>
          </w:tcPr>
          <w:p w14:paraId="6BFD2A36" w14:textId="1D11D8D3"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5</w:t>
            </w:r>
          </w:p>
        </w:tc>
        <w:tc>
          <w:tcPr>
            <w:tcW w:w="1250" w:type="pct"/>
            <w:tcBorders>
              <w:bottom w:val="single" w:sz="4" w:space="0" w:color="auto"/>
            </w:tcBorders>
          </w:tcPr>
          <w:p w14:paraId="6A494822" w14:textId="7754CB50" w:rsidR="00336324" w:rsidRDefault="004F5EE1"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37</w:t>
            </w:r>
          </w:p>
        </w:tc>
      </w:tr>
      <w:tr w:rsidR="00601FAF" w14:paraId="05965DF6" w14:textId="77777777" w:rsidTr="00601FAF">
        <w:tc>
          <w:tcPr>
            <w:tcW w:w="5000" w:type="pct"/>
            <w:gridSpan w:val="4"/>
            <w:tcBorders>
              <w:top w:val="single" w:sz="4" w:space="0" w:color="auto"/>
              <w:bottom w:val="single" w:sz="4" w:space="0" w:color="auto"/>
            </w:tcBorders>
          </w:tcPr>
          <w:p w14:paraId="1E56DE2E" w14:textId="77045F58" w:rsidR="00601FAF" w:rsidRPr="00601FAF" w:rsidRDefault="00601FAF"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iO</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 xml:space="preserve"> in Rutile structure</w:t>
            </w:r>
          </w:p>
        </w:tc>
      </w:tr>
      <w:tr w:rsidR="00601FAF" w14:paraId="7FE2EC0A" w14:textId="77777777" w:rsidTr="00601FAF">
        <w:tc>
          <w:tcPr>
            <w:tcW w:w="1250" w:type="pct"/>
            <w:tcBorders>
              <w:top w:val="single" w:sz="4" w:space="0" w:color="auto"/>
              <w:bottom w:val="single" w:sz="4" w:space="0" w:color="auto"/>
            </w:tcBorders>
          </w:tcPr>
          <w:p w14:paraId="2B6401AA" w14:textId="34B389F7" w:rsidR="00601FAF" w:rsidRPr="00601FAF" w:rsidRDefault="00601FAF"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O</w:t>
            </w:r>
            <w:r>
              <w:rPr>
                <w:rFonts w:ascii="Times New Roman" w:eastAsia="Times New Roman" w:hAnsi="Times New Roman" w:cs="Times New Roman"/>
                <w:sz w:val="24"/>
                <w:szCs w:val="24"/>
                <w:vertAlign w:val="subscript"/>
              </w:rPr>
              <w:t>2</w:t>
            </w:r>
          </w:p>
        </w:tc>
        <w:tc>
          <w:tcPr>
            <w:tcW w:w="1250" w:type="pct"/>
            <w:tcBorders>
              <w:top w:val="single" w:sz="4" w:space="0" w:color="auto"/>
              <w:bottom w:val="single" w:sz="4" w:space="0" w:color="auto"/>
            </w:tcBorders>
          </w:tcPr>
          <w:p w14:paraId="36A0ACB4" w14:textId="06679665" w:rsidR="00601FAF" w:rsidRDefault="00601FAF"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07</w:t>
            </w:r>
          </w:p>
        </w:tc>
        <w:tc>
          <w:tcPr>
            <w:tcW w:w="1250" w:type="pct"/>
            <w:tcBorders>
              <w:top w:val="single" w:sz="4" w:space="0" w:color="auto"/>
              <w:bottom w:val="single" w:sz="4" w:space="0" w:color="auto"/>
            </w:tcBorders>
          </w:tcPr>
          <w:p w14:paraId="4D0E35FA" w14:textId="3FF4C7D1" w:rsidR="00601FAF" w:rsidRDefault="00601FAF"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9.07</w:t>
            </w:r>
          </w:p>
        </w:tc>
        <w:tc>
          <w:tcPr>
            <w:tcW w:w="1250" w:type="pct"/>
            <w:tcBorders>
              <w:top w:val="single" w:sz="4" w:space="0" w:color="auto"/>
              <w:bottom w:val="single" w:sz="4" w:space="0" w:color="auto"/>
            </w:tcBorders>
          </w:tcPr>
          <w:p w14:paraId="3539A7B0" w14:textId="63A45CD6" w:rsidR="00601FAF" w:rsidRDefault="00601FAF" w:rsidP="00D36409">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2</w:t>
            </w:r>
          </w:p>
        </w:tc>
      </w:tr>
    </w:tbl>
    <w:p w14:paraId="65835E6E" w14:textId="77777777" w:rsidR="00336324" w:rsidRPr="00DB7627" w:rsidRDefault="00336324" w:rsidP="00D36409">
      <w:pPr>
        <w:spacing w:after="0" w:line="480" w:lineRule="auto"/>
        <w:rPr>
          <w:rFonts w:ascii="Times New Roman" w:eastAsia="Times New Roman" w:hAnsi="Times New Roman" w:cs="Times New Roman"/>
          <w:bCs/>
          <w:sz w:val="24"/>
          <w:szCs w:val="24"/>
        </w:rPr>
      </w:pPr>
    </w:p>
    <w:p w14:paraId="7446555C" w14:textId="4A2B5AF7" w:rsidR="00210D29" w:rsidRDefault="00210D29"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C387FCC" w14:textId="2073F9BB" w:rsidR="00430D7D" w:rsidRDefault="00210D29" w:rsidP="00D36409">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 xml:space="preserve">Supplementary Information Note </w:t>
      </w:r>
      <w:r w:rsidR="00A71FD5">
        <w:rPr>
          <w:rFonts w:ascii="Times New Roman" w:eastAsia="Times New Roman" w:hAnsi="Times New Roman" w:cs="Times New Roman"/>
          <w:b/>
          <w:bCs/>
          <w:sz w:val="28"/>
          <w:szCs w:val="28"/>
        </w:rPr>
        <w:t>3</w:t>
      </w:r>
      <w:r>
        <w:rPr>
          <w:rFonts w:ascii="Times New Roman" w:eastAsia="Times New Roman" w:hAnsi="Times New Roman" w:cs="Times New Roman"/>
          <w:b/>
          <w:bCs/>
          <w:sz w:val="28"/>
          <w:szCs w:val="28"/>
        </w:rPr>
        <w:t xml:space="preserve"> – </w:t>
      </w:r>
      <w:r w:rsidR="003A1036">
        <w:rPr>
          <w:rFonts w:ascii="Times New Roman" w:eastAsia="Times New Roman" w:hAnsi="Times New Roman" w:cs="Times New Roman"/>
          <w:b/>
          <w:bCs/>
          <w:sz w:val="28"/>
          <w:szCs w:val="28"/>
        </w:rPr>
        <w:t xml:space="preserve">Enthalpies </w:t>
      </w:r>
    </w:p>
    <w:p w14:paraId="3D887A11" w14:textId="107CB195" w:rsidR="001A68C8" w:rsidRPr="001E3BA0" w:rsidRDefault="001A68C8" w:rsidP="00D3640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Table S</w:t>
      </w:r>
      <w:r w:rsidR="0013254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summarises additional </w:t>
      </w:r>
      <w:r w:rsidR="00593C16">
        <w:rPr>
          <w:rFonts w:ascii="Times New Roman" w:eastAsia="Times New Roman" w:hAnsi="Times New Roman" w:cs="Times New Roman"/>
          <w:sz w:val="24"/>
          <w:szCs w:val="24"/>
        </w:rPr>
        <w:t>enthalpies</w:t>
      </w:r>
      <w:r w:rsidR="00207C12">
        <w:rPr>
          <w:rFonts w:ascii="Times New Roman" w:eastAsia="Times New Roman" w:hAnsi="Times New Roman" w:cs="Times New Roman"/>
          <w:sz w:val="24"/>
          <w:szCs w:val="24"/>
        </w:rPr>
        <w:t xml:space="preserve"> determined</w:t>
      </w:r>
      <w:r>
        <w:rPr>
          <w:rFonts w:ascii="Times New Roman" w:eastAsia="Times New Roman" w:hAnsi="Times New Roman" w:cs="Times New Roman"/>
          <w:sz w:val="24"/>
          <w:szCs w:val="24"/>
        </w:rPr>
        <w:t xml:space="preserve"> </w:t>
      </w:r>
      <w:r w:rsidR="00207C12">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w:t>
      </w:r>
      <w:r w:rsidR="00593C16">
        <w:rPr>
          <w:rFonts w:ascii="Times New Roman" w:eastAsia="Times New Roman" w:hAnsi="Times New Roman" w:cs="Times New Roman"/>
          <w:sz w:val="24"/>
          <w:szCs w:val="24"/>
        </w:rPr>
        <w:t>high temperature oxide melt calorimetry measurements, as well as literature data which was used to calculate the formation enthalpies of</w:t>
      </w:r>
      <w:r w:rsidR="00207C12">
        <w:rPr>
          <w:rFonts w:ascii="Times New Roman" w:eastAsia="Times New Roman" w:hAnsi="Times New Roman" w:cs="Times New Roman"/>
          <w:sz w:val="24"/>
          <w:szCs w:val="24"/>
        </w:rPr>
        <w:t xml:space="preserve"> the</w:t>
      </w:r>
      <w:r w:rsidR="00593C16">
        <w:rPr>
          <w:rFonts w:ascii="Times New Roman" w:eastAsia="Times New Roman" w:hAnsi="Times New Roman" w:cs="Times New Roman"/>
          <w:sz w:val="24"/>
          <w:szCs w:val="24"/>
        </w:rPr>
        <w:t xml:space="preserve"> </w:t>
      </w:r>
      <w:r w:rsidR="00593C16">
        <w:rPr>
          <w:rFonts w:ascii="Times New Roman" w:eastAsia="Times New Roman" w:hAnsi="Times New Roman" w:cs="Times New Roman"/>
          <w:i/>
          <w:sz w:val="24"/>
          <w:szCs w:val="24"/>
        </w:rPr>
        <w:t>Ln</w:t>
      </w:r>
      <w:r w:rsidR="00593C16">
        <w:rPr>
          <w:rFonts w:ascii="Times New Roman" w:eastAsia="Times New Roman" w:hAnsi="Times New Roman" w:cs="Times New Roman"/>
          <w:sz w:val="24"/>
          <w:szCs w:val="24"/>
        </w:rPr>
        <w:t>N</w:t>
      </w:r>
      <w:r w:rsidR="00207C12">
        <w:rPr>
          <w:rFonts w:ascii="Times New Roman" w:eastAsia="Times New Roman" w:hAnsi="Times New Roman" w:cs="Times New Roman"/>
          <w:sz w:val="24"/>
          <w:szCs w:val="24"/>
        </w:rPr>
        <w:t xml:space="preserve"> compounds</w:t>
      </w:r>
      <w:r w:rsidR="00593C16">
        <w:rPr>
          <w:rFonts w:ascii="Times New Roman" w:eastAsia="Times New Roman" w:hAnsi="Times New Roman" w:cs="Times New Roman"/>
          <w:sz w:val="24"/>
          <w:szCs w:val="24"/>
        </w:rPr>
        <w:t>.</w:t>
      </w:r>
      <w:r w:rsidR="001E3BA0">
        <w:rPr>
          <w:rFonts w:ascii="Times New Roman" w:eastAsia="Times New Roman" w:hAnsi="Times New Roman" w:cs="Times New Roman"/>
          <w:sz w:val="24"/>
          <w:szCs w:val="24"/>
        </w:rPr>
        <w:t xml:space="preserve"> Figure S2 compares calculated formation enthalpies of</w:t>
      </w:r>
      <w:r w:rsidR="00207C12">
        <w:rPr>
          <w:rFonts w:ascii="Times New Roman" w:eastAsia="Times New Roman" w:hAnsi="Times New Roman" w:cs="Times New Roman"/>
          <w:sz w:val="24"/>
          <w:szCs w:val="24"/>
        </w:rPr>
        <w:t xml:space="preserve"> the</w:t>
      </w:r>
      <w:r w:rsidR="001E3BA0">
        <w:rPr>
          <w:rFonts w:ascii="Times New Roman" w:eastAsia="Times New Roman" w:hAnsi="Times New Roman" w:cs="Times New Roman"/>
          <w:sz w:val="24"/>
          <w:szCs w:val="24"/>
        </w:rPr>
        <w:t xml:space="preserve"> </w:t>
      </w:r>
      <w:r w:rsidR="001E3BA0">
        <w:rPr>
          <w:rFonts w:ascii="Times New Roman" w:eastAsia="Times New Roman" w:hAnsi="Times New Roman" w:cs="Times New Roman"/>
          <w:i/>
          <w:sz w:val="24"/>
          <w:szCs w:val="24"/>
        </w:rPr>
        <w:t>Ln</w:t>
      </w:r>
      <w:r w:rsidR="001E3BA0">
        <w:rPr>
          <w:rFonts w:ascii="Times New Roman" w:eastAsia="Times New Roman" w:hAnsi="Times New Roman" w:cs="Times New Roman"/>
          <w:sz w:val="24"/>
          <w:szCs w:val="24"/>
        </w:rPr>
        <w:t>N</w:t>
      </w:r>
      <w:r w:rsidR="00207C12">
        <w:rPr>
          <w:rFonts w:ascii="Times New Roman" w:eastAsia="Times New Roman" w:hAnsi="Times New Roman" w:cs="Times New Roman"/>
          <w:sz w:val="24"/>
          <w:szCs w:val="24"/>
        </w:rPr>
        <w:t xml:space="preserve"> compounds that were measured</w:t>
      </w:r>
      <w:r w:rsidR="001E3BA0">
        <w:rPr>
          <w:rFonts w:ascii="Times New Roman" w:eastAsia="Times New Roman" w:hAnsi="Times New Roman" w:cs="Times New Roman"/>
          <w:sz w:val="24"/>
          <w:szCs w:val="24"/>
        </w:rPr>
        <w:t xml:space="preserve"> against literature date determined via Knudsen Cell effusion mass spectrometry (KEMS).</w:t>
      </w:r>
      <w:r w:rsidR="00C143B6">
        <w:rPr>
          <w:rFonts w:ascii="Times New Roman" w:eastAsia="Times New Roman" w:hAnsi="Times New Roman" w:cs="Times New Roman"/>
          <w:sz w:val="24"/>
          <w:szCs w:val="24"/>
        </w:rPr>
        <w:fldChar w:fldCharType="begin"/>
      </w:r>
      <w:r w:rsidR="00FA5BBA">
        <w:rPr>
          <w:rFonts w:ascii="Times New Roman" w:eastAsia="Times New Roman" w:hAnsi="Times New Roman" w:cs="Times New Roman"/>
          <w:sz w:val="24"/>
          <w:szCs w:val="24"/>
        </w:rPr>
        <w:instrText xml:space="preserve"> ADDIN EN.CITE &lt;EndNote&gt;&lt;Cite&gt;&lt;Author&gt;Kordis&lt;/Author&gt;&lt;Year&gt;1977&lt;/Year&gt;&lt;RecNum&gt;118&lt;/RecNum&gt;&lt;DisplayText&gt;&lt;style face="superscript"&gt;3&lt;/style&gt;&lt;/DisplayText&gt;&lt;record&gt;&lt;rec-number&gt;118&lt;/rec-number&gt;&lt;foreign-keys&gt;&lt;key app="EN" db-id="5fz2zarvlfarates92r5d02t5svxz9sprwaa" timestamp="1752206251"&gt;118&lt;/key&gt;&lt;/foreign-keys&gt;&lt;ref-type name="Journal Article"&gt;17&lt;/ref-type&gt;&lt;contributors&gt;&lt;authors&gt;&lt;author&gt;Kordis, J.&lt;/author&gt;&lt;author&gt;Gingerich, K. A.&lt;/author&gt;&lt;/authors&gt;&lt;/contributors&gt;&lt;titles&gt;&lt;title&gt;Heats of vaporization and standard heats of formation of rare earth mononitrides&lt;/title&gt;&lt;secondary-title&gt;Journal of Nuclear Materials&lt;/secondary-title&gt;&lt;/titles&gt;&lt;periodical&gt;&lt;full-title&gt;Journal of Nuclear Materials&lt;/full-title&gt;&lt;/periodical&gt;&lt;pages&gt;197–199&lt;/pages&gt;&lt;volume&gt;66&lt;/volume&gt;&lt;number&gt;1–2&lt;/number&gt;&lt;dates&gt;&lt;year&gt;1977&lt;/year&gt;&lt;/dates&gt;&lt;urls&gt;&lt;/urls&gt;&lt;electronic-resource-num&gt;10.1016/0022-3115(77)90147-7&lt;/electronic-resource-num&gt;&lt;remote-database-name&gt;Ris&lt;/remote-database-name&gt;&lt;/record&gt;&lt;/Cite&gt;&lt;/EndNote&gt;</w:instrText>
      </w:r>
      <w:r w:rsidR="00C143B6">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3</w:t>
      </w:r>
      <w:r w:rsidR="00C143B6">
        <w:rPr>
          <w:rFonts w:ascii="Times New Roman" w:eastAsia="Times New Roman" w:hAnsi="Times New Roman" w:cs="Times New Roman"/>
          <w:sz w:val="24"/>
          <w:szCs w:val="24"/>
        </w:rPr>
        <w:fldChar w:fldCharType="end"/>
      </w:r>
    </w:p>
    <w:p w14:paraId="5BEAAADE" w14:textId="33C23A07" w:rsidR="003A1036" w:rsidRPr="00E065D0" w:rsidRDefault="009523D0" w:rsidP="00397B12">
      <w:pPr>
        <w:spacing w:after="0" w:line="360" w:lineRule="auto"/>
        <w:jc w:val="both"/>
        <w:rPr>
          <w:rFonts w:ascii="Times New Roman" w:eastAsia="Times New Roman" w:hAnsi="Times New Roman" w:cs="Times New Roman"/>
          <w:sz w:val="24"/>
          <w:szCs w:val="24"/>
        </w:rPr>
      </w:pPr>
      <w:r w:rsidRPr="00497E96">
        <w:rPr>
          <w:rFonts w:ascii="Times New Roman" w:hAnsi="Times New Roman" w:cs="Times New Roman"/>
          <w:b/>
        </w:rPr>
        <w:t xml:space="preserve">Table </w:t>
      </w:r>
      <w:r>
        <w:rPr>
          <w:rFonts w:ascii="Times New Roman" w:hAnsi="Times New Roman" w:cs="Times New Roman"/>
          <w:b/>
        </w:rPr>
        <w:t>S</w:t>
      </w:r>
      <w:r w:rsidRPr="00497E96">
        <w:rPr>
          <w:rFonts w:ascii="Times New Roman" w:hAnsi="Times New Roman" w:cs="Times New Roman"/>
          <w:b/>
        </w:rPr>
        <w:fldChar w:fldCharType="begin"/>
      </w:r>
      <w:r w:rsidRPr="00497E96">
        <w:rPr>
          <w:rFonts w:ascii="Times New Roman" w:hAnsi="Times New Roman" w:cs="Times New Roman"/>
          <w:b/>
        </w:rPr>
        <w:instrText xml:space="preserve"> SEQ Table \* ARABIC </w:instrText>
      </w:r>
      <w:r w:rsidRPr="00497E96">
        <w:rPr>
          <w:rFonts w:ascii="Times New Roman" w:hAnsi="Times New Roman" w:cs="Times New Roman"/>
          <w:b/>
        </w:rPr>
        <w:fldChar w:fldCharType="separate"/>
      </w:r>
      <w:r w:rsidR="00655C64">
        <w:rPr>
          <w:rFonts w:ascii="Times New Roman" w:hAnsi="Times New Roman" w:cs="Times New Roman"/>
          <w:b/>
          <w:noProof/>
        </w:rPr>
        <w:t>3</w:t>
      </w:r>
      <w:r w:rsidRPr="00497E96">
        <w:rPr>
          <w:rFonts w:ascii="Times New Roman" w:hAnsi="Times New Roman" w:cs="Times New Roman"/>
          <w:b/>
        </w:rPr>
        <w:fldChar w:fldCharType="end"/>
      </w:r>
      <w:r w:rsidRPr="00497E96">
        <w:rPr>
          <w:rFonts w:ascii="Times New Roman" w:hAnsi="Times New Roman" w:cs="Times New Roman"/>
        </w:rPr>
        <w:t>:</w:t>
      </w:r>
      <w:r>
        <w:rPr>
          <w:rFonts w:ascii="Times New Roman" w:hAnsi="Times New Roman" w:cs="Times New Roman"/>
        </w:rPr>
        <w:t xml:space="preserve"> </w:t>
      </w:r>
      <w:r w:rsidR="001A68C8">
        <w:rPr>
          <w:rFonts w:ascii="Times New Roman" w:eastAsia="Times New Roman" w:hAnsi="Times New Roman" w:cs="Times New Roman"/>
          <w:sz w:val="24"/>
          <w:szCs w:val="24"/>
        </w:rPr>
        <w:t>Summary of</w:t>
      </w:r>
      <w:r w:rsidR="00E065D0">
        <w:rPr>
          <w:rFonts w:ascii="Times New Roman" w:eastAsia="Times New Roman" w:hAnsi="Times New Roman" w:cs="Times New Roman"/>
          <w:sz w:val="24"/>
          <w:szCs w:val="24"/>
        </w:rPr>
        <w:t xml:space="preserve"> enthalpies from literature and </w:t>
      </w:r>
      <w:r w:rsidR="00E2313C">
        <w:rPr>
          <w:rFonts w:ascii="Times New Roman" w:eastAsia="Times New Roman" w:hAnsi="Times New Roman" w:cs="Times New Roman"/>
          <w:sz w:val="24"/>
          <w:szCs w:val="24"/>
        </w:rPr>
        <w:t xml:space="preserve">experimentally </w:t>
      </w:r>
      <w:r w:rsidR="00E065D0">
        <w:rPr>
          <w:rFonts w:ascii="Times New Roman" w:eastAsia="Times New Roman" w:hAnsi="Times New Roman" w:cs="Times New Roman"/>
          <w:sz w:val="24"/>
          <w:szCs w:val="24"/>
        </w:rPr>
        <w:t xml:space="preserve">determined to calculate </w:t>
      </w:r>
      <w:r w:rsidR="00E065D0" w:rsidRPr="005C77ED">
        <w:rPr>
          <w:rFonts w:ascii="Times New Roman" w:eastAsia="Times New Roman" w:hAnsi="Times New Roman" w:cs="Times New Roman"/>
          <w:sz w:val="24"/>
          <w:szCs w:val="24"/>
        </w:rPr>
        <w:t>Δ</w:t>
      </w:r>
      <w:r w:rsidR="00E065D0" w:rsidRPr="005C77ED">
        <w:rPr>
          <w:rFonts w:ascii="Times New Roman" w:eastAsia="Times New Roman" w:hAnsi="Times New Roman" w:cs="Times New Roman"/>
          <w:i/>
          <w:sz w:val="24"/>
          <w:szCs w:val="24"/>
        </w:rPr>
        <w:t>H</w:t>
      </w:r>
      <w:r w:rsidR="00E065D0" w:rsidRPr="005C77ED">
        <w:rPr>
          <w:rFonts w:ascii="Times New Roman" w:eastAsia="Times New Roman" w:hAnsi="Times New Roman" w:cs="Times New Roman"/>
          <w:sz w:val="24"/>
          <w:szCs w:val="24"/>
          <w:vertAlign w:val="subscript"/>
        </w:rPr>
        <w:t>f</w:t>
      </w:r>
      <w:r w:rsidR="00E065D0" w:rsidRPr="005C77ED">
        <w:rPr>
          <w:rFonts w:ascii="Times New Roman" w:eastAsia="Times New Roman" w:hAnsi="Times New Roman" w:cs="Times New Roman"/>
          <w:sz w:val="24"/>
          <w:szCs w:val="24"/>
          <w:vertAlign w:val="superscript"/>
        </w:rPr>
        <w:t>°</w:t>
      </w:r>
      <w:r w:rsidR="00E065D0">
        <w:rPr>
          <w:rFonts w:ascii="Times New Roman" w:eastAsia="Times New Roman" w:hAnsi="Times New Roman" w:cs="Times New Roman"/>
          <w:sz w:val="24"/>
          <w:szCs w:val="24"/>
        </w:rPr>
        <w:t>(</w:t>
      </w:r>
      <w:r w:rsidR="00E065D0">
        <w:rPr>
          <w:rFonts w:ascii="Times New Roman" w:eastAsia="Times New Roman" w:hAnsi="Times New Roman" w:cs="Times New Roman"/>
          <w:i/>
          <w:sz w:val="24"/>
          <w:szCs w:val="24"/>
        </w:rPr>
        <w:t>Ln</w:t>
      </w:r>
      <w:r w:rsidR="00E065D0">
        <w:rPr>
          <w:rFonts w:ascii="Times New Roman" w:eastAsia="Times New Roman" w:hAnsi="Times New Roman" w:cs="Times New Roman"/>
          <w:sz w:val="24"/>
          <w:szCs w:val="24"/>
        </w:rPr>
        <w:t>N).</w:t>
      </w:r>
      <w:r w:rsidR="001A68C8">
        <w:rPr>
          <w:rFonts w:ascii="Times New Roman" w:eastAsia="Times New Roman" w:hAnsi="Times New Roman" w:cs="Times New Roman"/>
          <w:sz w:val="24"/>
          <w:szCs w:val="24"/>
        </w:rPr>
        <w:t xml:space="preserve"> </w:t>
      </w:r>
      <w:r w:rsidR="00E065D0">
        <w:rPr>
          <w:rFonts w:ascii="Times New Roman" w:eastAsia="Times New Roman" w:hAnsi="Times New Roman" w:cs="Times New Roman"/>
          <w:sz w:val="24"/>
          <w:szCs w:val="24"/>
        </w:rPr>
        <w:t>Fo</w:t>
      </w:r>
      <w:r w:rsidR="001A68C8">
        <w:rPr>
          <w:rFonts w:ascii="Times New Roman" w:eastAsia="Times New Roman" w:hAnsi="Times New Roman" w:cs="Times New Roman"/>
          <w:sz w:val="24"/>
          <w:szCs w:val="24"/>
        </w:rPr>
        <w:t xml:space="preserve">rmation enthalpies for lanthanide oxides </w:t>
      </w:r>
      <w:r w:rsidR="001A68C8" w:rsidRPr="005C77ED">
        <w:rPr>
          <w:rFonts w:ascii="Times New Roman" w:eastAsia="Times New Roman" w:hAnsi="Times New Roman" w:cs="Times New Roman"/>
          <w:sz w:val="24"/>
          <w:szCs w:val="24"/>
        </w:rPr>
        <w:t>Δ</w:t>
      </w:r>
      <w:r w:rsidR="001A68C8" w:rsidRPr="005C77ED">
        <w:rPr>
          <w:rFonts w:ascii="Times New Roman" w:eastAsia="Times New Roman" w:hAnsi="Times New Roman" w:cs="Times New Roman"/>
          <w:i/>
          <w:sz w:val="24"/>
          <w:szCs w:val="24"/>
        </w:rPr>
        <w:t>H</w:t>
      </w:r>
      <w:r w:rsidR="001A68C8" w:rsidRPr="005C77ED">
        <w:rPr>
          <w:rFonts w:ascii="Times New Roman" w:eastAsia="Times New Roman" w:hAnsi="Times New Roman" w:cs="Times New Roman"/>
          <w:sz w:val="24"/>
          <w:szCs w:val="24"/>
          <w:vertAlign w:val="subscript"/>
        </w:rPr>
        <w:t>f</w:t>
      </w:r>
      <w:r w:rsidR="001A68C8" w:rsidRPr="005C77ED">
        <w:rPr>
          <w:rFonts w:ascii="Times New Roman" w:eastAsia="Times New Roman" w:hAnsi="Times New Roman" w:cs="Times New Roman"/>
          <w:sz w:val="24"/>
          <w:szCs w:val="24"/>
          <w:vertAlign w:val="superscript"/>
        </w:rPr>
        <w:t>°</w:t>
      </w:r>
      <w:r w:rsidR="001A68C8" w:rsidRPr="005C77ED">
        <w:rPr>
          <w:rFonts w:ascii="Times New Roman" w:eastAsia="Times New Roman" w:hAnsi="Times New Roman" w:cs="Times New Roman"/>
          <w:sz w:val="24"/>
          <w:szCs w:val="24"/>
        </w:rPr>
        <w:t xml:space="preserve"> (</w:t>
      </w:r>
      <w:r w:rsidR="001A68C8" w:rsidRPr="005C77ED">
        <w:rPr>
          <w:rFonts w:ascii="Times New Roman" w:eastAsia="Times New Roman" w:hAnsi="Times New Roman" w:cs="Times New Roman"/>
          <w:i/>
          <w:sz w:val="24"/>
          <w:szCs w:val="24"/>
        </w:rPr>
        <w:t>Ln</w:t>
      </w:r>
      <w:r w:rsidR="001A68C8" w:rsidRPr="005C77ED">
        <w:rPr>
          <w:rFonts w:ascii="Times New Roman" w:eastAsia="Times New Roman" w:hAnsi="Times New Roman" w:cs="Times New Roman"/>
          <w:sz w:val="24"/>
          <w:szCs w:val="24"/>
          <w:vertAlign w:val="subscript"/>
        </w:rPr>
        <w:t>2</w:t>
      </w:r>
      <w:r w:rsidR="001A68C8" w:rsidRPr="005C77ED">
        <w:rPr>
          <w:rFonts w:ascii="Times New Roman" w:eastAsia="Times New Roman" w:hAnsi="Times New Roman" w:cs="Times New Roman"/>
          <w:sz w:val="24"/>
          <w:szCs w:val="24"/>
        </w:rPr>
        <w:t>O</w:t>
      </w:r>
      <w:r w:rsidR="001A68C8" w:rsidRPr="005C77ED">
        <w:rPr>
          <w:rFonts w:ascii="Times New Roman" w:eastAsia="Times New Roman" w:hAnsi="Times New Roman" w:cs="Times New Roman"/>
          <w:sz w:val="24"/>
          <w:szCs w:val="24"/>
          <w:vertAlign w:val="subscript"/>
        </w:rPr>
        <w:t>3</w:t>
      </w:r>
      <w:r w:rsidR="001A68C8" w:rsidRPr="005C77ED">
        <w:rPr>
          <w:rFonts w:ascii="Times New Roman" w:eastAsia="Times New Roman" w:hAnsi="Times New Roman" w:cs="Times New Roman"/>
          <w:sz w:val="24"/>
          <w:szCs w:val="24"/>
        </w:rPr>
        <w:t>/</w:t>
      </w:r>
      <w:r w:rsidR="001A68C8" w:rsidRPr="005C77ED">
        <w:rPr>
          <w:rFonts w:ascii="Times New Roman" w:eastAsia="Times New Roman" w:hAnsi="Times New Roman" w:cs="Times New Roman"/>
          <w:i/>
          <w:sz w:val="24"/>
          <w:szCs w:val="24"/>
        </w:rPr>
        <w:t>Ln</w:t>
      </w:r>
      <w:r w:rsidR="001A68C8" w:rsidRPr="005C77ED">
        <w:rPr>
          <w:rFonts w:ascii="Times New Roman" w:eastAsia="Times New Roman" w:hAnsi="Times New Roman" w:cs="Times New Roman"/>
          <w:sz w:val="24"/>
          <w:szCs w:val="24"/>
        </w:rPr>
        <w:t>O</w:t>
      </w:r>
      <w:r w:rsidR="001A68C8" w:rsidRPr="005C77ED">
        <w:rPr>
          <w:rFonts w:ascii="Times New Roman" w:eastAsia="Times New Roman" w:hAnsi="Times New Roman" w:cs="Times New Roman"/>
          <w:sz w:val="24"/>
          <w:szCs w:val="24"/>
          <w:vertAlign w:val="subscript"/>
        </w:rPr>
        <w:t>2</w:t>
      </w:r>
      <w:r w:rsidR="001A68C8" w:rsidRPr="005C77ED">
        <w:rPr>
          <w:rFonts w:ascii="Times New Roman" w:eastAsia="Times New Roman" w:hAnsi="Times New Roman" w:cs="Times New Roman"/>
          <w:sz w:val="24"/>
          <w:szCs w:val="24"/>
        </w:rPr>
        <w:t>)</w:t>
      </w:r>
      <w:r w:rsidR="00E065D0">
        <w:rPr>
          <w:rFonts w:ascii="Times New Roman" w:eastAsia="Times New Roman" w:hAnsi="Times New Roman" w:cs="Times New Roman"/>
          <w:sz w:val="24"/>
          <w:szCs w:val="24"/>
        </w:rPr>
        <w:t xml:space="preserve"> and</w:t>
      </w:r>
      <w:r w:rsidR="001A68C8">
        <w:rPr>
          <w:rFonts w:ascii="Times New Roman" w:eastAsia="Times New Roman" w:hAnsi="Times New Roman" w:cs="Times New Roman"/>
          <w:sz w:val="24"/>
          <w:szCs w:val="24"/>
        </w:rPr>
        <w:t xml:space="preserve"> </w:t>
      </w:r>
      <w:r w:rsidR="00E66261">
        <w:rPr>
          <w:rFonts w:ascii="Times New Roman" w:eastAsia="Times New Roman" w:hAnsi="Times New Roman" w:cs="Times New Roman"/>
          <w:sz w:val="24"/>
          <w:szCs w:val="24"/>
        </w:rPr>
        <w:t>dissolution enthalpies of</w:t>
      </w:r>
      <w:r w:rsidR="001A68C8">
        <w:rPr>
          <w:rFonts w:ascii="Times New Roman" w:eastAsia="Times New Roman" w:hAnsi="Times New Roman" w:cs="Times New Roman"/>
          <w:sz w:val="24"/>
          <w:szCs w:val="24"/>
        </w:rPr>
        <w:t xml:space="preserve"> lanthanide oxides in sodium molybdate at 700°C </w:t>
      </w:r>
      <w:r w:rsidR="001A68C8" w:rsidRPr="005C77ED">
        <w:rPr>
          <w:rFonts w:ascii="Times New Roman" w:eastAsia="Times New Roman" w:hAnsi="Times New Roman" w:cs="Times New Roman"/>
          <w:sz w:val="24"/>
          <w:szCs w:val="24"/>
        </w:rPr>
        <w:t>Δ</w:t>
      </w:r>
      <w:r w:rsidR="001A68C8" w:rsidRPr="005C77ED">
        <w:rPr>
          <w:rFonts w:ascii="Times New Roman" w:eastAsia="Times New Roman" w:hAnsi="Times New Roman" w:cs="Times New Roman"/>
          <w:i/>
          <w:sz w:val="24"/>
          <w:szCs w:val="24"/>
        </w:rPr>
        <w:t>H</w:t>
      </w:r>
      <w:r w:rsidR="001A68C8" w:rsidRPr="005C77ED">
        <w:rPr>
          <w:rFonts w:ascii="Times New Roman" w:eastAsia="Times New Roman" w:hAnsi="Times New Roman" w:cs="Times New Roman"/>
          <w:sz w:val="24"/>
          <w:szCs w:val="24"/>
          <w:vertAlign w:val="subscript"/>
        </w:rPr>
        <w:t>2</w:t>
      </w:r>
      <w:r w:rsidR="001A68C8">
        <w:rPr>
          <w:rFonts w:ascii="Times New Roman" w:eastAsia="Times New Roman" w:hAnsi="Times New Roman" w:cs="Times New Roman"/>
          <w:sz w:val="24"/>
          <w:szCs w:val="24"/>
        </w:rPr>
        <w:t xml:space="preserve"> </w:t>
      </w:r>
      <w:r w:rsidR="00E065D0">
        <w:rPr>
          <w:rFonts w:ascii="Times New Roman" w:eastAsia="Times New Roman" w:hAnsi="Times New Roman" w:cs="Times New Roman"/>
          <w:sz w:val="24"/>
          <w:szCs w:val="24"/>
        </w:rPr>
        <w:t>were received from literature. D</w:t>
      </w:r>
      <w:r w:rsidR="00593C16">
        <w:rPr>
          <w:rFonts w:ascii="Times New Roman" w:eastAsia="Times New Roman" w:hAnsi="Times New Roman" w:cs="Times New Roman"/>
          <w:sz w:val="24"/>
          <w:szCs w:val="24"/>
        </w:rPr>
        <w:t xml:space="preserve">issolution enthalpies for </w:t>
      </w:r>
      <w:r w:rsidR="00593C16">
        <w:rPr>
          <w:rFonts w:ascii="Times New Roman" w:eastAsia="Times New Roman" w:hAnsi="Times New Roman" w:cs="Times New Roman"/>
          <w:i/>
          <w:sz w:val="24"/>
          <w:szCs w:val="24"/>
        </w:rPr>
        <w:t>Ln</w:t>
      </w:r>
      <w:r w:rsidR="00593C16">
        <w:rPr>
          <w:rFonts w:ascii="Times New Roman" w:eastAsia="Times New Roman" w:hAnsi="Times New Roman" w:cs="Times New Roman"/>
          <w:sz w:val="24"/>
          <w:szCs w:val="24"/>
        </w:rPr>
        <w:t>N</w:t>
      </w:r>
      <w:r w:rsidR="001A68C8">
        <w:rPr>
          <w:rFonts w:ascii="Times New Roman" w:eastAsia="Times New Roman" w:hAnsi="Times New Roman" w:cs="Times New Roman"/>
          <w:sz w:val="24"/>
          <w:szCs w:val="24"/>
        </w:rPr>
        <w:t xml:space="preserve"> </w:t>
      </w:r>
      <w:r w:rsidR="001A68C8" w:rsidRPr="005C77ED">
        <w:rPr>
          <w:rFonts w:ascii="Times New Roman" w:eastAsia="Times New Roman" w:hAnsi="Times New Roman" w:cs="Times New Roman"/>
          <w:sz w:val="24"/>
          <w:szCs w:val="24"/>
        </w:rPr>
        <w:t>Δ</w:t>
      </w:r>
      <w:r w:rsidR="001A68C8" w:rsidRPr="005C77ED">
        <w:rPr>
          <w:rFonts w:ascii="Times New Roman" w:eastAsia="Times New Roman" w:hAnsi="Times New Roman" w:cs="Times New Roman"/>
          <w:i/>
          <w:sz w:val="24"/>
          <w:szCs w:val="24"/>
        </w:rPr>
        <w:t>H</w:t>
      </w:r>
      <w:r w:rsidR="001A68C8" w:rsidRPr="005C77ED">
        <w:rPr>
          <w:rFonts w:ascii="Times New Roman" w:eastAsia="Times New Roman" w:hAnsi="Times New Roman" w:cs="Times New Roman"/>
          <w:sz w:val="24"/>
          <w:szCs w:val="24"/>
          <w:vertAlign w:val="subscript"/>
        </w:rPr>
        <w:t>ds</w:t>
      </w:r>
      <w:r w:rsidR="001A68C8" w:rsidRPr="005C77ED">
        <w:rPr>
          <w:rFonts w:ascii="Times New Roman" w:eastAsia="Times New Roman" w:hAnsi="Times New Roman" w:cs="Times New Roman"/>
          <w:sz w:val="24"/>
          <w:szCs w:val="24"/>
        </w:rPr>
        <w:t xml:space="preserve"> (</w:t>
      </w:r>
      <w:r w:rsidR="001A68C8" w:rsidRPr="005C77ED">
        <w:rPr>
          <w:rFonts w:ascii="Times New Roman" w:eastAsia="Times New Roman" w:hAnsi="Times New Roman" w:cs="Times New Roman"/>
          <w:i/>
          <w:sz w:val="24"/>
          <w:szCs w:val="24"/>
        </w:rPr>
        <w:t>Ln</w:t>
      </w:r>
      <w:r w:rsidR="001A68C8" w:rsidRPr="005C77ED">
        <w:rPr>
          <w:rFonts w:ascii="Times New Roman" w:eastAsia="Times New Roman" w:hAnsi="Times New Roman" w:cs="Times New Roman"/>
          <w:sz w:val="24"/>
          <w:szCs w:val="24"/>
        </w:rPr>
        <w:t>N)</w:t>
      </w:r>
      <w:r w:rsidR="001A68C8">
        <w:rPr>
          <w:rFonts w:ascii="Times New Roman" w:eastAsia="Times New Roman" w:hAnsi="Times New Roman" w:cs="Times New Roman"/>
          <w:sz w:val="24"/>
          <w:szCs w:val="24"/>
        </w:rPr>
        <w:t xml:space="preserve"> and </w:t>
      </w:r>
      <w:r w:rsidR="00593C16">
        <w:rPr>
          <w:rFonts w:ascii="Times New Roman" w:eastAsia="Times New Roman" w:hAnsi="Times New Roman" w:cs="Times New Roman"/>
          <w:sz w:val="24"/>
          <w:szCs w:val="24"/>
        </w:rPr>
        <w:t xml:space="preserve">oxidation enthalpies for </w:t>
      </w:r>
      <w:r w:rsidR="00593C16">
        <w:rPr>
          <w:rFonts w:ascii="Times New Roman" w:eastAsia="Times New Roman" w:hAnsi="Times New Roman" w:cs="Times New Roman"/>
          <w:i/>
          <w:sz w:val="24"/>
          <w:szCs w:val="24"/>
        </w:rPr>
        <w:t>Ln</w:t>
      </w:r>
      <w:r w:rsidR="00593C16">
        <w:rPr>
          <w:rFonts w:ascii="Times New Roman" w:eastAsia="Times New Roman" w:hAnsi="Times New Roman" w:cs="Times New Roman"/>
          <w:sz w:val="24"/>
          <w:szCs w:val="24"/>
        </w:rPr>
        <w:t>N at 700°C in sodium molybdate</w:t>
      </w:r>
      <w:r w:rsidR="001A68C8">
        <w:rPr>
          <w:rFonts w:ascii="Times New Roman" w:eastAsia="Times New Roman" w:hAnsi="Times New Roman" w:cs="Times New Roman"/>
          <w:sz w:val="24"/>
          <w:szCs w:val="24"/>
        </w:rPr>
        <w:t xml:space="preserve"> </w:t>
      </w:r>
      <w:r w:rsidR="001A68C8" w:rsidRPr="005C77ED">
        <w:rPr>
          <w:rFonts w:ascii="Times New Roman" w:eastAsia="Times New Roman" w:hAnsi="Times New Roman" w:cs="Times New Roman"/>
          <w:sz w:val="24"/>
          <w:szCs w:val="24"/>
        </w:rPr>
        <w:t>Δ</w:t>
      </w:r>
      <w:r w:rsidR="001A68C8" w:rsidRPr="005C77ED">
        <w:rPr>
          <w:rFonts w:ascii="Times New Roman" w:eastAsia="Times New Roman" w:hAnsi="Times New Roman" w:cs="Times New Roman"/>
          <w:i/>
          <w:sz w:val="24"/>
          <w:szCs w:val="24"/>
        </w:rPr>
        <w:t>H</w:t>
      </w:r>
      <w:r w:rsidR="001A68C8" w:rsidRPr="005C77ED">
        <w:rPr>
          <w:rFonts w:ascii="Times New Roman" w:eastAsia="Times New Roman" w:hAnsi="Times New Roman" w:cs="Times New Roman"/>
          <w:sz w:val="24"/>
          <w:szCs w:val="24"/>
          <w:vertAlign w:val="subscript"/>
        </w:rPr>
        <w:t>ox</w:t>
      </w:r>
      <w:r w:rsidR="001A68C8" w:rsidRPr="005C77ED">
        <w:rPr>
          <w:rFonts w:ascii="Times New Roman" w:eastAsia="Times New Roman" w:hAnsi="Times New Roman" w:cs="Times New Roman"/>
          <w:sz w:val="24"/>
          <w:szCs w:val="24"/>
        </w:rPr>
        <w:t xml:space="preserve"> (</w:t>
      </w:r>
      <w:r w:rsidR="001A68C8" w:rsidRPr="005C77ED">
        <w:rPr>
          <w:rFonts w:ascii="Times New Roman" w:eastAsia="Times New Roman" w:hAnsi="Times New Roman" w:cs="Times New Roman"/>
          <w:i/>
          <w:sz w:val="24"/>
          <w:szCs w:val="24"/>
        </w:rPr>
        <w:t>Ln</w:t>
      </w:r>
      <w:r w:rsidR="001A68C8" w:rsidRPr="005C77ED">
        <w:rPr>
          <w:rFonts w:ascii="Times New Roman" w:eastAsia="Times New Roman" w:hAnsi="Times New Roman" w:cs="Times New Roman"/>
          <w:sz w:val="24"/>
          <w:szCs w:val="24"/>
        </w:rPr>
        <w:t>N)</w:t>
      </w:r>
      <w:r w:rsidR="001A68C8">
        <w:rPr>
          <w:rFonts w:ascii="Times New Roman" w:eastAsia="Times New Roman" w:hAnsi="Times New Roman" w:cs="Times New Roman"/>
          <w:sz w:val="24"/>
          <w:szCs w:val="24"/>
        </w:rPr>
        <w:t xml:space="preserve"> </w:t>
      </w:r>
      <w:r w:rsidR="00593C16">
        <w:rPr>
          <w:rFonts w:ascii="Times New Roman" w:eastAsia="Times New Roman" w:hAnsi="Times New Roman" w:cs="Times New Roman"/>
          <w:sz w:val="24"/>
          <w:szCs w:val="24"/>
        </w:rPr>
        <w:t xml:space="preserve">with their </w:t>
      </w:r>
      <w:r w:rsidR="00E2313C">
        <w:rPr>
          <w:rFonts w:ascii="Times New Roman" w:eastAsia="Times New Roman" w:hAnsi="Times New Roman" w:cs="Times New Roman"/>
          <w:sz w:val="24"/>
          <w:szCs w:val="24"/>
        </w:rPr>
        <w:t>associated</w:t>
      </w:r>
      <w:r w:rsidR="00593C16">
        <w:rPr>
          <w:rFonts w:ascii="Times New Roman" w:eastAsia="Times New Roman" w:hAnsi="Times New Roman" w:cs="Times New Roman"/>
          <w:sz w:val="24"/>
          <w:szCs w:val="24"/>
        </w:rPr>
        <w:t xml:space="preserve"> errors </w:t>
      </w:r>
      <w:r w:rsidR="00E065D0">
        <w:rPr>
          <w:rFonts w:ascii="Times New Roman" w:eastAsia="Times New Roman" w:hAnsi="Times New Roman" w:cs="Times New Roman"/>
          <w:sz w:val="24"/>
          <w:szCs w:val="24"/>
        </w:rPr>
        <w:t>were experimentally determined in this investigation</w:t>
      </w:r>
      <w:r w:rsidR="00593C16">
        <w:rPr>
          <w:rFonts w:ascii="Times New Roman" w:eastAsia="Times New Roman" w:hAnsi="Times New Roman" w:cs="Times New Roman"/>
          <w:sz w:val="24"/>
          <w:szCs w:val="24"/>
        </w:rPr>
        <w:t>.</w:t>
      </w:r>
      <w:r w:rsidR="00807277">
        <w:rPr>
          <w:rFonts w:ascii="Times New Roman" w:eastAsia="Times New Roman" w:hAnsi="Times New Roman" w:cs="Times New Roman"/>
          <w:sz w:val="24"/>
          <w:szCs w:val="24"/>
        </w:rPr>
        <w:t xml:space="preserve"> All values are summarized in kJ mol</w:t>
      </w:r>
      <w:r w:rsidR="00807277">
        <w:rPr>
          <w:rFonts w:ascii="Times New Roman" w:eastAsia="Times New Roman" w:hAnsi="Times New Roman" w:cs="Times New Roman"/>
          <w:sz w:val="24"/>
          <w:szCs w:val="24"/>
          <w:vertAlign w:val="superscript"/>
        </w:rPr>
        <w:t>-1</w:t>
      </w:r>
      <w:r w:rsidR="00807277">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1941"/>
        <w:gridCol w:w="1701"/>
        <w:gridCol w:w="1134"/>
        <w:gridCol w:w="1134"/>
        <w:gridCol w:w="1133"/>
        <w:gridCol w:w="993"/>
        <w:gridCol w:w="713"/>
      </w:tblGrid>
      <w:tr w:rsidR="00593C16" w14:paraId="2A32AF35" w14:textId="77777777" w:rsidTr="00F72DF1">
        <w:tc>
          <w:tcPr>
            <w:tcW w:w="611" w:type="dxa"/>
            <w:tcBorders>
              <w:top w:val="single" w:sz="4" w:space="0" w:color="auto"/>
              <w:bottom w:val="single" w:sz="4" w:space="0" w:color="auto"/>
            </w:tcBorders>
          </w:tcPr>
          <w:p w14:paraId="4CAE392E" w14:textId="4EA4718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i/>
                <w:sz w:val="24"/>
                <w:szCs w:val="24"/>
              </w:rPr>
              <w:t>Ln</w:t>
            </w:r>
          </w:p>
        </w:tc>
        <w:tc>
          <w:tcPr>
            <w:tcW w:w="1941" w:type="dxa"/>
            <w:tcBorders>
              <w:top w:val="single" w:sz="4" w:space="0" w:color="auto"/>
              <w:bottom w:val="single" w:sz="4" w:space="0" w:color="auto"/>
            </w:tcBorders>
          </w:tcPr>
          <w:p w14:paraId="52D46B02" w14:textId="27EB1E5C"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f</w:t>
            </w:r>
            <w:r w:rsidRPr="005C77ED">
              <w:rPr>
                <w:rFonts w:ascii="Times New Roman" w:eastAsia="Times New Roman" w:hAnsi="Times New Roman" w:cs="Times New Roman"/>
                <w:sz w:val="24"/>
                <w:szCs w:val="24"/>
                <w:vertAlign w:val="superscript"/>
              </w:rPr>
              <w:t>°</w:t>
            </w:r>
            <w:r w:rsidRPr="005C77ED">
              <w:rPr>
                <w:rFonts w:ascii="Times New Roman" w:eastAsia="Times New Roman" w:hAnsi="Times New Roman" w:cs="Times New Roman"/>
                <w:sz w:val="24"/>
                <w:szCs w:val="24"/>
              </w:rPr>
              <w:t xml:space="preserve"> (</w:t>
            </w:r>
            <w:r w:rsidRPr="005C77ED">
              <w:rPr>
                <w:rFonts w:ascii="Times New Roman" w:eastAsia="Times New Roman" w:hAnsi="Times New Roman" w:cs="Times New Roman"/>
                <w:i/>
                <w:sz w:val="24"/>
                <w:szCs w:val="24"/>
              </w:rPr>
              <w:t>Ln</w:t>
            </w:r>
            <w:r w:rsidRPr="005C77ED">
              <w:rPr>
                <w:rFonts w:ascii="Times New Roman" w:eastAsia="Times New Roman" w:hAnsi="Times New Roman" w:cs="Times New Roman"/>
                <w:sz w:val="24"/>
                <w:szCs w:val="24"/>
                <w:vertAlign w:val="subscript"/>
              </w:rPr>
              <w:t>2</w:t>
            </w:r>
            <w:r w:rsidRPr="005C77ED">
              <w:rPr>
                <w:rFonts w:ascii="Times New Roman" w:eastAsia="Times New Roman" w:hAnsi="Times New Roman" w:cs="Times New Roman"/>
                <w:sz w:val="24"/>
                <w:szCs w:val="24"/>
              </w:rPr>
              <w:t>O</w:t>
            </w:r>
            <w:r w:rsidRPr="005C77ED">
              <w:rPr>
                <w:rFonts w:ascii="Times New Roman" w:eastAsia="Times New Roman" w:hAnsi="Times New Roman" w:cs="Times New Roman"/>
                <w:sz w:val="24"/>
                <w:szCs w:val="24"/>
                <w:vertAlign w:val="subscript"/>
              </w:rPr>
              <w:t>3</w:t>
            </w:r>
            <w:r w:rsidRPr="005C77ED">
              <w:rPr>
                <w:rFonts w:ascii="Times New Roman" w:eastAsia="Times New Roman" w:hAnsi="Times New Roman" w:cs="Times New Roman"/>
                <w:sz w:val="24"/>
                <w:szCs w:val="24"/>
              </w:rPr>
              <w:t>/</w:t>
            </w:r>
            <w:r w:rsidRPr="005C77ED">
              <w:rPr>
                <w:rFonts w:ascii="Times New Roman" w:eastAsia="Times New Roman" w:hAnsi="Times New Roman" w:cs="Times New Roman"/>
                <w:i/>
                <w:sz w:val="24"/>
                <w:szCs w:val="24"/>
              </w:rPr>
              <w:t>Ln</w:t>
            </w:r>
            <w:r w:rsidRPr="005C77ED">
              <w:rPr>
                <w:rFonts w:ascii="Times New Roman" w:eastAsia="Times New Roman" w:hAnsi="Times New Roman" w:cs="Times New Roman"/>
                <w:sz w:val="24"/>
                <w:szCs w:val="24"/>
              </w:rPr>
              <w:t>O</w:t>
            </w:r>
            <w:r w:rsidRPr="005C77ED">
              <w:rPr>
                <w:rFonts w:ascii="Times New Roman" w:eastAsia="Times New Roman" w:hAnsi="Times New Roman" w:cs="Times New Roman"/>
                <w:sz w:val="24"/>
                <w:szCs w:val="24"/>
                <w:vertAlign w:val="subscript"/>
              </w:rPr>
              <w:t>2</w:t>
            </w:r>
            <w:r w:rsidRPr="005C77ED">
              <w:rPr>
                <w:rFonts w:ascii="Times New Roman" w:eastAsia="Times New Roman" w:hAnsi="Times New Roman" w:cs="Times New Roman"/>
                <w:sz w:val="24"/>
                <w:szCs w:val="24"/>
              </w:rPr>
              <w:t>)</w:t>
            </w:r>
          </w:p>
        </w:tc>
        <w:tc>
          <w:tcPr>
            <w:tcW w:w="1701" w:type="dxa"/>
            <w:tcBorders>
              <w:top w:val="single" w:sz="4" w:space="0" w:color="auto"/>
              <w:bottom w:val="single" w:sz="4" w:space="0" w:color="auto"/>
            </w:tcBorders>
          </w:tcPr>
          <w:p w14:paraId="3A1A08A3" w14:textId="01F8891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2</w:t>
            </w:r>
          </w:p>
        </w:tc>
        <w:tc>
          <w:tcPr>
            <w:tcW w:w="1134" w:type="dxa"/>
            <w:tcBorders>
              <w:top w:val="single" w:sz="4" w:space="0" w:color="auto"/>
              <w:bottom w:val="single" w:sz="4" w:space="0" w:color="auto"/>
            </w:tcBorders>
          </w:tcPr>
          <w:p w14:paraId="13CA380C" w14:textId="36B0E14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ds</w:t>
            </w:r>
            <w:r w:rsidRPr="005C77ED">
              <w:rPr>
                <w:rFonts w:ascii="Times New Roman" w:eastAsia="Times New Roman" w:hAnsi="Times New Roman" w:cs="Times New Roman"/>
                <w:sz w:val="24"/>
                <w:szCs w:val="24"/>
              </w:rPr>
              <w:t xml:space="preserve"> (</w:t>
            </w:r>
            <w:r w:rsidRPr="005C77ED">
              <w:rPr>
                <w:rFonts w:ascii="Times New Roman" w:eastAsia="Times New Roman" w:hAnsi="Times New Roman" w:cs="Times New Roman"/>
                <w:i/>
                <w:sz w:val="24"/>
                <w:szCs w:val="24"/>
              </w:rPr>
              <w:t>Ln</w:t>
            </w:r>
            <w:r w:rsidRPr="005C77ED">
              <w:rPr>
                <w:rFonts w:ascii="Times New Roman" w:eastAsia="Times New Roman" w:hAnsi="Times New Roman" w:cs="Times New Roman"/>
                <w:sz w:val="24"/>
                <w:szCs w:val="24"/>
              </w:rPr>
              <w:t>N)</w:t>
            </w:r>
          </w:p>
        </w:tc>
        <w:tc>
          <w:tcPr>
            <w:tcW w:w="1134" w:type="dxa"/>
            <w:tcBorders>
              <w:top w:val="single" w:sz="4" w:space="0" w:color="auto"/>
              <w:bottom w:val="single" w:sz="4" w:space="0" w:color="auto"/>
            </w:tcBorders>
          </w:tcPr>
          <w:p w14:paraId="6D5DA93C" w14:textId="3ABEF5B3" w:rsidR="005C77ED" w:rsidRPr="00F72DF1"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2</w:t>
            </w:r>
            <w:r w:rsidRPr="005C77ED">
              <w:rPr>
                <w:rFonts w:ascii="Times New Roman" w:eastAsia="Times New Roman" w:hAnsi="Times New Roman" w:cs="Times New Roman"/>
                <w:sz w:val="24"/>
                <w:szCs w:val="24"/>
                <w:lang w:val="el-GR"/>
              </w:rPr>
              <w:t>σ(</w:t>
            </w: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ds</w:t>
            </w:r>
            <w:r w:rsidRPr="005C77ED">
              <w:rPr>
                <w:rFonts w:ascii="Times New Roman" w:eastAsia="Times New Roman" w:hAnsi="Times New Roman" w:cs="Times New Roman"/>
                <w:sz w:val="24"/>
                <w:szCs w:val="24"/>
              </w:rPr>
              <w:t>)</w:t>
            </w:r>
          </w:p>
        </w:tc>
        <w:tc>
          <w:tcPr>
            <w:tcW w:w="1133" w:type="dxa"/>
            <w:tcBorders>
              <w:top w:val="single" w:sz="4" w:space="0" w:color="auto"/>
              <w:bottom w:val="single" w:sz="4" w:space="0" w:color="auto"/>
            </w:tcBorders>
          </w:tcPr>
          <w:p w14:paraId="4FD4EE3D" w14:textId="4AE4B88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ox</w:t>
            </w:r>
            <w:r w:rsidRPr="005C77ED">
              <w:rPr>
                <w:rFonts w:ascii="Times New Roman" w:eastAsia="Times New Roman" w:hAnsi="Times New Roman" w:cs="Times New Roman"/>
                <w:sz w:val="24"/>
                <w:szCs w:val="24"/>
              </w:rPr>
              <w:t xml:space="preserve"> (</w:t>
            </w:r>
            <w:r w:rsidRPr="005C77ED">
              <w:rPr>
                <w:rFonts w:ascii="Times New Roman" w:eastAsia="Times New Roman" w:hAnsi="Times New Roman" w:cs="Times New Roman"/>
                <w:i/>
                <w:sz w:val="24"/>
                <w:szCs w:val="24"/>
              </w:rPr>
              <w:t>Ln</w:t>
            </w:r>
            <w:r w:rsidRPr="005C77ED">
              <w:rPr>
                <w:rFonts w:ascii="Times New Roman" w:eastAsia="Times New Roman" w:hAnsi="Times New Roman" w:cs="Times New Roman"/>
                <w:sz w:val="24"/>
                <w:szCs w:val="24"/>
              </w:rPr>
              <w:t>N)</w:t>
            </w:r>
          </w:p>
        </w:tc>
        <w:tc>
          <w:tcPr>
            <w:tcW w:w="993" w:type="dxa"/>
            <w:tcBorders>
              <w:top w:val="single" w:sz="4" w:space="0" w:color="auto"/>
              <w:bottom w:val="single" w:sz="4" w:space="0" w:color="auto"/>
            </w:tcBorders>
          </w:tcPr>
          <w:p w14:paraId="6984380F" w14:textId="43871CF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lang w:val="el-GR"/>
              </w:rPr>
              <w:t>σ(</w:t>
            </w: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ox</w:t>
            </w:r>
            <w:r w:rsidRPr="005C77ED">
              <w:rPr>
                <w:rFonts w:ascii="Times New Roman" w:eastAsia="Times New Roman" w:hAnsi="Times New Roman" w:cs="Times New Roman"/>
                <w:sz w:val="24"/>
                <w:szCs w:val="24"/>
              </w:rPr>
              <w:t>)</w:t>
            </w:r>
          </w:p>
        </w:tc>
        <w:tc>
          <w:tcPr>
            <w:tcW w:w="713" w:type="dxa"/>
            <w:tcBorders>
              <w:top w:val="single" w:sz="4" w:space="0" w:color="auto"/>
              <w:bottom w:val="single" w:sz="4" w:space="0" w:color="auto"/>
            </w:tcBorders>
          </w:tcPr>
          <w:p w14:paraId="36C477BF" w14:textId="04548C03"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Ref</w:t>
            </w:r>
          </w:p>
        </w:tc>
      </w:tr>
      <w:tr w:rsidR="00593C16" w14:paraId="44DE490E" w14:textId="77777777" w:rsidTr="00F72DF1">
        <w:tc>
          <w:tcPr>
            <w:tcW w:w="611" w:type="dxa"/>
            <w:tcBorders>
              <w:top w:val="single" w:sz="4" w:space="0" w:color="auto"/>
            </w:tcBorders>
          </w:tcPr>
          <w:p w14:paraId="75784F67" w14:textId="330F997C"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La</w:t>
            </w:r>
          </w:p>
        </w:tc>
        <w:tc>
          <w:tcPr>
            <w:tcW w:w="1941" w:type="dxa"/>
            <w:tcBorders>
              <w:top w:val="single" w:sz="4" w:space="0" w:color="auto"/>
            </w:tcBorders>
          </w:tcPr>
          <w:p w14:paraId="238B29BE" w14:textId="417AB81E"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791.6 ± 2.0</w:t>
            </w:r>
          </w:p>
        </w:tc>
        <w:tc>
          <w:tcPr>
            <w:tcW w:w="1701" w:type="dxa"/>
            <w:tcBorders>
              <w:top w:val="single" w:sz="4" w:space="0" w:color="auto"/>
            </w:tcBorders>
          </w:tcPr>
          <w:p w14:paraId="2CCD134D" w14:textId="014E48A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90.70 ± 2.46</w:t>
            </w:r>
          </w:p>
        </w:tc>
        <w:tc>
          <w:tcPr>
            <w:tcW w:w="1134" w:type="dxa"/>
            <w:tcBorders>
              <w:top w:val="single" w:sz="4" w:space="0" w:color="auto"/>
            </w:tcBorders>
          </w:tcPr>
          <w:p w14:paraId="526A2A11" w14:textId="3A296B7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96.52</w:t>
            </w:r>
          </w:p>
        </w:tc>
        <w:tc>
          <w:tcPr>
            <w:tcW w:w="1134" w:type="dxa"/>
            <w:tcBorders>
              <w:top w:val="single" w:sz="4" w:space="0" w:color="auto"/>
            </w:tcBorders>
          </w:tcPr>
          <w:p w14:paraId="51464629" w14:textId="612ED61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2.92</w:t>
            </w:r>
          </w:p>
        </w:tc>
        <w:tc>
          <w:tcPr>
            <w:tcW w:w="1133" w:type="dxa"/>
            <w:tcBorders>
              <w:top w:val="single" w:sz="4" w:space="0" w:color="auto"/>
            </w:tcBorders>
          </w:tcPr>
          <w:p w14:paraId="4DDCB7C0" w14:textId="7B501CD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78.88</w:t>
            </w:r>
          </w:p>
        </w:tc>
        <w:tc>
          <w:tcPr>
            <w:tcW w:w="993" w:type="dxa"/>
            <w:tcBorders>
              <w:top w:val="single" w:sz="4" w:space="0" w:color="auto"/>
            </w:tcBorders>
          </w:tcPr>
          <w:p w14:paraId="6BDF30A3" w14:textId="2F4AFF2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3.0</w:t>
            </w:r>
          </w:p>
        </w:tc>
        <w:tc>
          <w:tcPr>
            <w:tcW w:w="713" w:type="dxa"/>
            <w:tcBorders>
              <w:top w:val="single" w:sz="4" w:space="0" w:color="auto"/>
            </w:tcBorders>
          </w:tcPr>
          <w:p w14:paraId="278217F8" w14:textId="3F7E6FD9"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401E3A35" w14:textId="77777777" w:rsidTr="00F72DF1">
        <w:tc>
          <w:tcPr>
            <w:tcW w:w="611" w:type="dxa"/>
          </w:tcPr>
          <w:p w14:paraId="1EA56E43" w14:textId="5FE0272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Ce</w:t>
            </w:r>
          </w:p>
        </w:tc>
        <w:tc>
          <w:tcPr>
            <w:tcW w:w="1941" w:type="dxa"/>
          </w:tcPr>
          <w:p w14:paraId="4B83C174" w14:textId="20D69FE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090.4 ± 0.8</w:t>
            </w:r>
          </w:p>
        </w:tc>
        <w:tc>
          <w:tcPr>
            <w:tcW w:w="1701" w:type="dxa"/>
          </w:tcPr>
          <w:p w14:paraId="18A15310" w14:textId="0C02B1AE"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73.39 ± 1.65</w:t>
            </w:r>
          </w:p>
        </w:tc>
        <w:tc>
          <w:tcPr>
            <w:tcW w:w="1134" w:type="dxa"/>
          </w:tcPr>
          <w:p w14:paraId="7FFC5112" w14:textId="620D5AEC"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40.08</w:t>
            </w:r>
          </w:p>
        </w:tc>
        <w:tc>
          <w:tcPr>
            <w:tcW w:w="1134" w:type="dxa"/>
          </w:tcPr>
          <w:p w14:paraId="2EBDD88C" w14:textId="5CD8550C"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7.92</w:t>
            </w:r>
          </w:p>
        </w:tc>
        <w:tc>
          <w:tcPr>
            <w:tcW w:w="1133" w:type="dxa"/>
          </w:tcPr>
          <w:p w14:paraId="0DBF0B97" w14:textId="4B6FB58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702.05</w:t>
            </w:r>
          </w:p>
        </w:tc>
        <w:tc>
          <w:tcPr>
            <w:tcW w:w="993" w:type="dxa"/>
          </w:tcPr>
          <w:p w14:paraId="4E0629D3" w14:textId="6B2B91C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8.1</w:t>
            </w:r>
          </w:p>
        </w:tc>
        <w:tc>
          <w:tcPr>
            <w:tcW w:w="713" w:type="dxa"/>
          </w:tcPr>
          <w:p w14:paraId="752C50A2" w14:textId="15271312"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2A7D5A7D" w14:textId="77777777" w:rsidTr="00F72DF1">
        <w:tc>
          <w:tcPr>
            <w:tcW w:w="611" w:type="dxa"/>
          </w:tcPr>
          <w:p w14:paraId="06B09399" w14:textId="74E78E2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Pr</w:t>
            </w:r>
          </w:p>
        </w:tc>
        <w:tc>
          <w:tcPr>
            <w:tcW w:w="1941" w:type="dxa"/>
          </w:tcPr>
          <w:p w14:paraId="3F1B092F" w14:textId="04526314"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954.2 ± 5.0</w:t>
            </w:r>
          </w:p>
        </w:tc>
        <w:tc>
          <w:tcPr>
            <w:tcW w:w="1701" w:type="dxa"/>
          </w:tcPr>
          <w:p w14:paraId="0B3C172F" w14:textId="6EA98CAF"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29.71 ± 1.35</w:t>
            </w:r>
          </w:p>
        </w:tc>
        <w:tc>
          <w:tcPr>
            <w:tcW w:w="1134" w:type="dxa"/>
          </w:tcPr>
          <w:p w14:paraId="1B522804" w14:textId="3565F8A3"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74.08</w:t>
            </w:r>
          </w:p>
        </w:tc>
        <w:tc>
          <w:tcPr>
            <w:tcW w:w="1134" w:type="dxa"/>
          </w:tcPr>
          <w:p w14:paraId="7E53AD80" w14:textId="724390A3"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5.31</w:t>
            </w:r>
          </w:p>
        </w:tc>
        <w:tc>
          <w:tcPr>
            <w:tcW w:w="1133" w:type="dxa"/>
          </w:tcPr>
          <w:p w14:paraId="39D5CEEF" w14:textId="1793F04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32.96</w:t>
            </w:r>
          </w:p>
        </w:tc>
        <w:tc>
          <w:tcPr>
            <w:tcW w:w="993" w:type="dxa"/>
          </w:tcPr>
          <w:p w14:paraId="7C1566B7" w14:textId="0184368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5.4</w:t>
            </w:r>
          </w:p>
        </w:tc>
        <w:tc>
          <w:tcPr>
            <w:tcW w:w="713" w:type="dxa"/>
          </w:tcPr>
          <w:p w14:paraId="5A708A7A" w14:textId="1CEE6F84"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Morss&lt;/Author&gt;&lt;Year&gt;2004&lt;/Year&gt;&lt;RecNum&gt;299&lt;/RecNum&gt;&lt;DisplayText&gt;&lt;style face="superscript"&gt;6,7&lt;/style&gt;&lt;/DisplayText&gt;&lt;record&gt;&lt;rec-number&gt;299&lt;/rec-number&gt;&lt;foreign-keys&gt;&lt;key app="EN" db-id="5fz2zarvlfarates92r5d02t5svxz9sprwaa" timestamp="1773072384"&gt;299&lt;/key&gt;&lt;/foreign-keys&gt;&lt;ref-type name="Book Section"&gt;5&lt;/ref-type&gt;&lt;contributors&gt;&lt;authors&gt;&lt;author&gt;Morss, L. R.&lt;/author&gt;&lt;author&gt;Konings, R. J. M.&lt;/author&gt;&lt;/authors&gt;&lt;secondary-authors&gt;&lt;author&gt;Adachi, G.&lt;/author&gt;&lt;author&gt;Imanaka, N.&lt;/author&gt;&lt;author&gt;Kang, Z. C.&lt;/author&gt;&lt;/secondary-authors&gt;&lt;/contributors&gt;&lt;titles&gt;&lt;title&gt;Thermochemistry of Binary Rare Earth Oxides&lt;/title&gt;&lt;secondary-title&gt;Binary Rare Earth Oxides&lt;/secondary-title&gt;&lt;/titles&gt;&lt;pages&gt;163–188&lt;/pages&gt;&lt;dates&gt;&lt;year&gt;2004&lt;/year&gt;&lt;/dates&gt;&lt;pub-location&gt;Dordrecht&lt;/pub-location&gt;&lt;publisher&gt;Springer Netherlands&lt;/publisher&gt;&lt;isbn&gt;978-1-4020-2568-6&lt;/isbn&gt;&lt;urls&gt;&lt;/urls&gt;&lt;electronic-resource-num&gt;10.1007/1-4020-2569-6_7&lt;/electronic-resource-num&gt;&lt;remote-database-name&gt;CrossRef&lt;/remote-database-name&gt;&lt;/record&gt;&lt;/Cite&gt;&lt;Cite&gt;&lt;Author&gt;Ushakov&lt;/Author&gt;&lt;Year&gt;2002&lt;/Year&gt;&lt;RecNum&gt;301&lt;/RecNum&gt;&lt;record&gt;&lt;rec-number&gt;301&lt;/rec-number&gt;&lt;foreign-keys&gt;&lt;key app="EN" db-id="5fz2zarvlfarates92r5d02t5svxz9sprwaa" timestamp="1773072384"&gt;301&lt;/key&gt;&lt;/foreign-keys&gt;&lt;ref-type name="Journal Article"&gt;17&lt;/ref-type&gt;&lt;contributors&gt;&lt;authors&gt;&lt;author&gt;Ushakov, S. V.&lt;/author&gt;&lt;author&gt;Cheng, J.&lt;/author&gt;&lt;author&gt;Navrotsky, A.&lt;/author&gt;&lt;author&gt;Wu, J. R.&lt;/author&gt;&lt;author&gt;Haile, S. M.&lt;/author&gt;&lt;/authors&gt;&lt;/contributors&gt;&lt;titles&gt;&lt;title&gt;Formation Enthalpies of Tetravalent Lanthanide Perovskites by High Temperature Oxide Melt Solution Calorimetry&lt;/title&gt;&lt;secondary-title&gt;MRS Proceedings&lt;/secondary-title&gt;&lt;/titles&gt;&lt;periodical&gt;&lt;full-title&gt;MRS Proceedings&lt;/full-title&gt;&lt;/periodical&gt;&lt;volume&gt;718&lt;/volume&gt;&lt;dates&gt;&lt;year&gt;2002&lt;/year&gt;&lt;/dates&gt;&lt;isbn&gt;0272-9172&lt;/isbn&gt;&lt;urls&gt;&lt;/urls&gt;&lt;electronic-resource-num&gt;10.1557/proc-718-d7.17&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6,7</w:t>
            </w:r>
            <w:r>
              <w:rPr>
                <w:rFonts w:ascii="Times New Roman" w:eastAsia="Times New Roman" w:hAnsi="Times New Roman" w:cs="Times New Roman"/>
                <w:sz w:val="24"/>
                <w:szCs w:val="24"/>
              </w:rPr>
              <w:fldChar w:fldCharType="end"/>
            </w:r>
          </w:p>
        </w:tc>
      </w:tr>
      <w:tr w:rsidR="00593C16" w14:paraId="1A11947D" w14:textId="77777777" w:rsidTr="00F72DF1">
        <w:tc>
          <w:tcPr>
            <w:tcW w:w="611" w:type="dxa"/>
          </w:tcPr>
          <w:p w14:paraId="5BECA310" w14:textId="61060A3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Nd</w:t>
            </w:r>
          </w:p>
        </w:tc>
        <w:tc>
          <w:tcPr>
            <w:tcW w:w="1941" w:type="dxa"/>
          </w:tcPr>
          <w:p w14:paraId="2038778E" w14:textId="4F6485A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13.1 ± 0.8</w:t>
            </w:r>
          </w:p>
        </w:tc>
        <w:tc>
          <w:tcPr>
            <w:tcW w:w="1701" w:type="dxa"/>
          </w:tcPr>
          <w:p w14:paraId="314F34CA" w14:textId="30523BA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63.36 ± 3.44</w:t>
            </w:r>
          </w:p>
        </w:tc>
        <w:tc>
          <w:tcPr>
            <w:tcW w:w="1134" w:type="dxa"/>
          </w:tcPr>
          <w:p w14:paraId="46A8F7AF" w14:textId="2400441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35.30</w:t>
            </w:r>
          </w:p>
        </w:tc>
        <w:tc>
          <w:tcPr>
            <w:tcW w:w="1134" w:type="dxa"/>
          </w:tcPr>
          <w:p w14:paraId="43ED8F2C" w14:textId="2510B0E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8.82</w:t>
            </w:r>
          </w:p>
        </w:tc>
        <w:tc>
          <w:tcPr>
            <w:tcW w:w="1133" w:type="dxa"/>
          </w:tcPr>
          <w:p w14:paraId="5B32C74B" w14:textId="2174E34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31.33</w:t>
            </w:r>
          </w:p>
        </w:tc>
        <w:tc>
          <w:tcPr>
            <w:tcW w:w="993" w:type="dxa"/>
          </w:tcPr>
          <w:p w14:paraId="4BA32133" w14:textId="482C3AD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9.0</w:t>
            </w:r>
          </w:p>
        </w:tc>
        <w:tc>
          <w:tcPr>
            <w:tcW w:w="713" w:type="dxa"/>
          </w:tcPr>
          <w:p w14:paraId="46147677" w14:textId="7DBB9C20"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Data xml:space="preserve">PEVuZE5vdGU+PENpdGU+PEF1dGhvcj5IdW50ZWxhYXI8L0F1dGhvcj48WWVhcj4yMDAwPC9ZZWFy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</w:fldData>
              </w:fldChar>
            </w:r>
            <w:r w:rsidR="00FA5BBA">
              <w:rPr>
                <w:rFonts w:ascii="Times New Roman" w:eastAsia="Times New Roman" w:hAnsi="Times New Roman" w:cs="Times New Roman"/>
                <w:sz w:val="24"/>
                <w:szCs w:val="24"/>
              </w:rPr>
              <w:instrText xml:space="preserve"> ADDIN EN.CITE </w:instrText>
            </w:r>
            <w:r w:rsidR="00FA5BBA">
              <w:rPr>
                <w:rFonts w:ascii="Times New Roman" w:eastAsia="Times New Roman" w:hAnsi="Times New Roman" w:cs="Times New Roman"/>
                <w:sz w:val="24"/>
                <w:szCs w:val="24"/>
              </w:rPr>
              <w:fldChar w:fldCharType="begin">
                <w:fldData xml:space="preserve">PEVuZE5vdGU+PENpdGU+PEF1dGhvcj5IdW50ZWxhYXI8L0F1dGhvcj48WWVhcj4yMDAwPC9ZZWFy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</w:fldData>
              </w:fldChar>
            </w:r>
            <w:r w:rsidR="00FA5BBA">
              <w:rPr>
                <w:rFonts w:ascii="Times New Roman" w:eastAsia="Times New Roman" w:hAnsi="Times New Roman" w:cs="Times New Roman"/>
                <w:sz w:val="24"/>
                <w:szCs w:val="24"/>
              </w:rPr>
              <w:instrText xml:space="preserve"> ADDIN EN.CITE.DATA </w:instrText>
            </w:r>
            <w:r w:rsidR="00FA5BBA">
              <w:rPr>
                <w:rFonts w:ascii="Times New Roman" w:eastAsia="Times New Roman" w:hAnsi="Times New Roman" w:cs="Times New Roman"/>
                <w:sz w:val="24"/>
                <w:szCs w:val="24"/>
              </w:rPr>
            </w:r>
            <w:r w:rsidR="00FA5B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5,8</w:t>
            </w:r>
            <w:r>
              <w:rPr>
                <w:rFonts w:ascii="Times New Roman" w:eastAsia="Times New Roman" w:hAnsi="Times New Roman" w:cs="Times New Roman"/>
                <w:sz w:val="24"/>
                <w:szCs w:val="24"/>
              </w:rPr>
              <w:fldChar w:fldCharType="end"/>
            </w:r>
          </w:p>
        </w:tc>
      </w:tr>
      <w:tr w:rsidR="00593C16" w14:paraId="3C74DC98" w14:textId="77777777" w:rsidTr="00F72DF1">
        <w:tc>
          <w:tcPr>
            <w:tcW w:w="611" w:type="dxa"/>
          </w:tcPr>
          <w:p w14:paraId="68FDF4D0" w14:textId="5184532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Sm</w:t>
            </w:r>
          </w:p>
        </w:tc>
        <w:tc>
          <w:tcPr>
            <w:tcW w:w="1941" w:type="dxa"/>
          </w:tcPr>
          <w:p w14:paraId="71A5C9C5" w14:textId="276D9D64"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 xml:space="preserve">-1823.0 ± 4.0 </w:t>
            </w:r>
            <w:r w:rsidRPr="005C77ED">
              <w:rPr>
                <w:rFonts w:ascii="Times New Roman" w:eastAsia="Times New Roman" w:hAnsi="Times New Roman" w:cs="Times New Roman"/>
                <w:sz w:val="24"/>
                <w:szCs w:val="24"/>
                <w:vertAlign w:val="superscript"/>
              </w:rPr>
              <w:t>(m)</w:t>
            </w:r>
          </w:p>
        </w:tc>
        <w:tc>
          <w:tcPr>
            <w:tcW w:w="1701" w:type="dxa"/>
          </w:tcPr>
          <w:p w14:paraId="003A6E3A" w14:textId="46A1E150"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53.62 ± 2.86</w:t>
            </w:r>
          </w:p>
        </w:tc>
        <w:tc>
          <w:tcPr>
            <w:tcW w:w="1134" w:type="dxa"/>
          </w:tcPr>
          <w:p w14:paraId="5CA34AA9" w14:textId="39409C5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24.61</w:t>
            </w:r>
          </w:p>
        </w:tc>
        <w:tc>
          <w:tcPr>
            <w:tcW w:w="1134" w:type="dxa"/>
          </w:tcPr>
          <w:p w14:paraId="3D993EA2" w14:textId="0C5F792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1.02</w:t>
            </w:r>
          </w:p>
        </w:tc>
        <w:tc>
          <w:tcPr>
            <w:tcW w:w="1133" w:type="dxa"/>
          </w:tcPr>
          <w:p w14:paraId="7F7419F2" w14:textId="1C3EEED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25.52</w:t>
            </w:r>
          </w:p>
        </w:tc>
        <w:tc>
          <w:tcPr>
            <w:tcW w:w="993" w:type="dxa"/>
          </w:tcPr>
          <w:p w14:paraId="6FF45CD3" w14:textId="63DA68F4"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1.1</w:t>
            </w:r>
          </w:p>
        </w:tc>
        <w:tc>
          <w:tcPr>
            <w:tcW w:w="713" w:type="dxa"/>
          </w:tcPr>
          <w:p w14:paraId="24145E5D" w14:textId="7D2E3718"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194D482E" w14:textId="77777777" w:rsidTr="00F72DF1">
        <w:tc>
          <w:tcPr>
            <w:tcW w:w="611" w:type="dxa"/>
          </w:tcPr>
          <w:p w14:paraId="4D7CDD0B" w14:textId="54594B74"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Eu</w:t>
            </w:r>
          </w:p>
        </w:tc>
        <w:tc>
          <w:tcPr>
            <w:tcW w:w="1941" w:type="dxa"/>
          </w:tcPr>
          <w:p w14:paraId="4A38D679" w14:textId="43312FD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 xml:space="preserve">-1662.5 ± 6.0 </w:t>
            </w:r>
            <w:r w:rsidRPr="005C77ED">
              <w:rPr>
                <w:rFonts w:ascii="Times New Roman" w:eastAsia="Times New Roman" w:hAnsi="Times New Roman" w:cs="Times New Roman"/>
                <w:sz w:val="24"/>
                <w:szCs w:val="24"/>
                <w:vertAlign w:val="superscript"/>
              </w:rPr>
              <w:t>(c)</w:t>
            </w:r>
          </w:p>
        </w:tc>
        <w:tc>
          <w:tcPr>
            <w:tcW w:w="1701" w:type="dxa"/>
          </w:tcPr>
          <w:p w14:paraId="0188B3E1" w14:textId="3676E03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29.24 ± 2.12</w:t>
            </w:r>
          </w:p>
        </w:tc>
        <w:tc>
          <w:tcPr>
            <w:tcW w:w="1134" w:type="dxa"/>
          </w:tcPr>
          <w:p w14:paraId="746982FF" w14:textId="7EB99C3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89.87</w:t>
            </w:r>
          </w:p>
        </w:tc>
        <w:tc>
          <w:tcPr>
            <w:tcW w:w="1134" w:type="dxa"/>
          </w:tcPr>
          <w:p w14:paraId="3DFCD4A5" w14:textId="45B7312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49</w:t>
            </w:r>
          </w:p>
        </w:tc>
        <w:tc>
          <w:tcPr>
            <w:tcW w:w="1133" w:type="dxa"/>
          </w:tcPr>
          <w:p w14:paraId="0ED35CB0" w14:textId="355D4064"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02.97</w:t>
            </w:r>
          </w:p>
        </w:tc>
        <w:tc>
          <w:tcPr>
            <w:tcW w:w="993" w:type="dxa"/>
          </w:tcPr>
          <w:p w14:paraId="09270D58" w14:textId="4CF940F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6</w:t>
            </w:r>
          </w:p>
        </w:tc>
        <w:tc>
          <w:tcPr>
            <w:tcW w:w="713" w:type="dxa"/>
          </w:tcPr>
          <w:p w14:paraId="5D97881A" w14:textId="31074071"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4732CCBD" w14:textId="77777777" w:rsidTr="00F72DF1">
        <w:tc>
          <w:tcPr>
            <w:tcW w:w="611" w:type="dxa"/>
          </w:tcPr>
          <w:p w14:paraId="520F7C3E" w14:textId="0D3CC2EE"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Gd</w:t>
            </w:r>
          </w:p>
        </w:tc>
        <w:tc>
          <w:tcPr>
            <w:tcW w:w="1941" w:type="dxa"/>
          </w:tcPr>
          <w:p w14:paraId="371E3575" w14:textId="04BE926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 xml:space="preserve">-1854.0 ± 15.0 </w:t>
            </w:r>
            <w:r w:rsidRPr="005C77ED">
              <w:rPr>
                <w:rFonts w:ascii="Times New Roman" w:eastAsia="Times New Roman" w:hAnsi="Times New Roman" w:cs="Times New Roman"/>
                <w:sz w:val="24"/>
                <w:szCs w:val="24"/>
                <w:vertAlign w:val="superscript"/>
              </w:rPr>
              <w:t>(c)</w:t>
            </w:r>
          </w:p>
        </w:tc>
        <w:tc>
          <w:tcPr>
            <w:tcW w:w="1701" w:type="dxa"/>
          </w:tcPr>
          <w:p w14:paraId="1CF5A8AA" w14:textId="6F6BD05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48.54 ± 1.60</w:t>
            </w:r>
          </w:p>
        </w:tc>
        <w:tc>
          <w:tcPr>
            <w:tcW w:w="1134" w:type="dxa"/>
          </w:tcPr>
          <w:p w14:paraId="17544F76" w14:textId="31AB3DE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55.27</w:t>
            </w:r>
          </w:p>
        </w:tc>
        <w:tc>
          <w:tcPr>
            <w:tcW w:w="1134" w:type="dxa"/>
          </w:tcPr>
          <w:p w14:paraId="0953C03B" w14:textId="1FE534D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6.17</w:t>
            </w:r>
          </w:p>
        </w:tc>
        <w:tc>
          <w:tcPr>
            <w:tcW w:w="1133" w:type="dxa"/>
          </w:tcPr>
          <w:p w14:paraId="18792335" w14:textId="557BFC1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58.72</w:t>
            </w:r>
          </w:p>
        </w:tc>
        <w:tc>
          <w:tcPr>
            <w:tcW w:w="993" w:type="dxa"/>
          </w:tcPr>
          <w:p w14:paraId="059B8F02" w14:textId="113D316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6.2</w:t>
            </w:r>
          </w:p>
        </w:tc>
        <w:tc>
          <w:tcPr>
            <w:tcW w:w="713" w:type="dxa"/>
          </w:tcPr>
          <w:p w14:paraId="7A486AB6" w14:textId="4CD30CD7"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Morss&lt;/Author&gt;&lt;Year&gt;2004&lt;/Year&gt;&lt;RecNum&gt;299&lt;/RecNum&gt;&lt;DisplayText&gt;&lt;style face="superscript"&gt;5,6&lt;/style&gt;&lt;/DisplayText&gt;&lt;record&gt;&lt;rec-number&gt;299&lt;/rec-number&gt;&lt;foreign-keys&gt;&lt;key app="EN" db-id="5fz2zarvlfarates92r5d02t5svxz9sprwaa" timestamp="1773072384"&gt;299&lt;/key&gt;&lt;/foreign-keys&gt;&lt;ref-type name="Book Section"&gt;5&lt;/ref-type&gt;&lt;contributors&gt;&lt;authors&gt;&lt;author&gt;Morss, L. R.&lt;/author&gt;&lt;author&gt;Konings, R. J. M.&lt;/author&gt;&lt;/authors&gt;&lt;secondary-authors&gt;&lt;author&gt;Adachi, G.&lt;/author&gt;&lt;author&gt;Imanaka, N.&lt;/author&gt;&lt;author&gt;Kang, Z. C.&lt;/author&gt;&lt;/secondary-authors&gt;&lt;/contributors&gt;&lt;titles&gt;&lt;title&gt;Thermochemistry of Binary Rare Earth Oxides&lt;/title&gt;&lt;secondary-title&gt;Binary Rare Earth Oxides&lt;/secondary-title&gt;&lt;/titles&gt;&lt;pages&gt;163–188&lt;/pages&gt;&lt;dates&gt;&lt;year&gt;2004&lt;/year&gt;&lt;/dates&gt;&lt;pub-location&gt;Dordrecht&lt;/pub-location&gt;&lt;publisher&gt;Springer Netherlands&lt;/publisher&gt;&lt;isbn&gt;978-1-4020-2568-6&lt;/isbn&gt;&lt;urls&gt;&lt;/urls&gt;&lt;electronic-resource-num&gt;10.1007/1-4020-2569-6_7&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5,6</w:t>
            </w:r>
            <w:r>
              <w:rPr>
                <w:rFonts w:ascii="Times New Roman" w:eastAsia="Times New Roman" w:hAnsi="Times New Roman" w:cs="Times New Roman"/>
                <w:sz w:val="24"/>
                <w:szCs w:val="24"/>
              </w:rPr>
              <w:fldChar w:fldCharType="end"/>
            </w:r>
          </w:p>
        </w:tc>
      </w:tr>
      <w:tr w:rsidR="00593C16" w14:paraId="533F751A" w14:textId="77777777" w:rsidTr="00F72DF1">
        <w:tc>
          <w:tcPr>
            <w:tcW w:w="611" w:type="dxa"/>
          </w:tcPr>
          <w:p w14:paraId="1EB2BEF6" w14:textId="25CFC2C3"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Tb</w:t>
            </w:r>
          </w:p>
        </w:tc>
        <w:tc>
          <w:tcPr>
            <w:tcW w:w="1941" w:type="dxa"/>
          </w:tcPr>
          <w:p w14:paraId="4A549857" w14:textId="034945AB"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972.1 ± 5.0</w:t>
            </w:r>
          </w:p>
        </w:tc>
        <w:tc>
          <w:tcPr>
            <w:tcW w:w="1701" w:type="dxa"/>
          </w:tcPr>
          <w:p w14:paraId="2A652B8E" w14:textId="1CC2817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 xml:space="preserve">-28.132 </w:t>
            </w:r>
            <w:r w:rsidRPr="005C77ED">
              <w:rPr>
                <w:rFonts w:ascii="Times New Roman" w:eastAsia="Times New Roman" w:hAnsi="Times New Roman" w:cs="Times New Roman"/>
                <w:sz w:val="24"/>
                <w:szCs w:val="24"/>
                <w:vertAlign w:val="superscript"/>
              </w:rPr>
              <w:t>(t)</w:t>
            </w:r>
          </w:p>
        </w:tc>
        <w:tc>
          <w:tcPr>
            <w:tcW w:w="1134" w:type="dxa"/>
          </w:tcPr>
          <w:p w14:paraId="0644BA49" w14:textId="1171AE4B"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64.36</w:t>
            </w:r>
          </w:p>
        </w:tc>
        <w:tc>
          <w:tcPr>
            <w:tcW w:w="1134" w:type="dxa"/>
          </w:tcPr>
          <w:p w14:paraId="0DE94856" w14:textId="3728816F"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0.37</w:t>
            </w:r>
          </w:p>
        </w:tc>
        <w:tc>
          <w:tcPr>
            <w:tcW w:w="1133" w:type="dxa"/>
          </w:tcPr>
          <w:p w14:paraId="15AB31E1" w14:textId="1082EE4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24.82</w:t>
            </w:r>
          </w:p>
        </w:tc>
        <w:tc>
          <w:tcPr>
            <w:tcW w:w="993" w:type="dxa"/>
          </w:tcPr>
          <w:p w14:paraId="4D9DC266" w14:textId="739CD35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0.4</w:t>
            </w:r>
          </w:p>
        </w:tc>
        <w:tc>
          <w:tcPr>
            <w:tcW w:w="713" w:type="dxa"/>
          </w:tcPr>
          <w:p w14:paraId="63A5306B" w14:textId="188A4ED3" w:rsidR="005C77ED" w:rsidRPr="005C77ED" w:rsidRDefault="00593C16"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9&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Barin&lt;/Author&gt;&lt;Year&gt;1995&lt;/Year&gt;&lt;RecNum&gt;19&lt;/RecNum&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9</w:t>
            </w:r>
            <w:r>
              <w:rPr>
                <w:rFonts w:ascii="Times New Roman" w:eastAsia="Times New Roman" w:hAnsi="Times New Roman" w:cs="Times New Roman"/>
                <w:sz w:val="24"/>
                <w:szCs w:val="24"/>
              </w:rPr>
              <w:fldChar w:fldCharType="end"/>
            </w:r>
          </w:p>
        </w:tc>
      </w:tr>
      <w:tr w:rsidR="00593C16" w14:paraId="1DE576D2" w14:textId="77777777" w:rsidTr="00F72DF1">
        <w:tc>
          <w:tcPr>
            <w:tcW w:w="611" w:type="dxa"/>
          </w:tcPr>
          <w:p w14:paraId="2C3996EC" w14:textId="057DE30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Dy</w:t>
            </w:r>
          </w:p>
        </w:tc>
        <w:tc>
          <w:tcPr>
            <w:tcW w:w="1941" w:type="dxa"/>
          </w:tcPr>
          <w:p w14:paraId="385FAB62" w14:textId="342124B3"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63.4 ± 5.0</w:t>
            </w:r>
          </w:p>
        </w:tc>
        <w:tc>
          <w:tcPr>
            <w:tcW w:w="1701" w:type="dxa"/>
          </w:tcPr>
          <w:p w14:paraId="493EABAA" w14:textId="5EA353DA"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14.88 ± 2.22</w:t>
            </w:r>
          </w:p>
        </w:tc>
        <w:tc>
          <w:tcPr>
            <w:tcW w:w="1134" w:type="dxa"/>
          </w:tcPr>
          <w:p w14:paraId="044C632A" w14:textId="513826A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22.17</w:t>
            </w:r>
          </w:p>
        </w:tc>
        <w:tc>
          <w:tcPr>
            <w:tcW w:w="1134" w:type="dxa"/>
          </w:tcPr>
          <w:p w14:paraId="1C76FCA0" w14:textId="27FA3FB0"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2.38</w:t>
            </w:r>
          </w:p>
        </w:tc>
        <w:tc>
          <w:tcPr>
            <w:tcW w:w="1133" w:type="dxa"/>
          </w:tcPr>
          <w:p w14:paraId="018503E6" w14:textId="09FCC1B0"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42.44</w:t>
            </w:r>
          </w:p>
        </w:tc>
        <w:tc>
          <w:tcPr>
            <w:tcW w:w="993" w:type="dxa"/>
          </w:tcPr>
          <w:p w14:paraId="48AA6D71" w14:textId="6264C72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2.4</w:t>
            </w:r>
          </w:p>
        </w:tc>
        <w:tc>
          <w:tcPr>
            <w:tcW w:w="713" w:type="dxa"/>
          </w:tcPr>
          <w:p w14:paraId="66F34686" w14:textId="112B9BF0"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1FA42734" w14:textId="77777777" w:rsidTr="00F72DF1">
        <w:tc>
          <w:tcPr>
            <w:tcW w:w="611" w:type="dxa"/>
          </w:tcPr>
          <w:p w14:paraId="11B09EF5" w14:textId="18FA357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Ho</w:t>
            </w:r>
          </w:p>
        </w:tc>
        <w:tc>
          <w:tcPr>
            <w:tcW w:w="1941" w:type="dxa"/>
          </w:tcPr>
          <w:p w14:paraId="3FCED5A6" w14:textId="60903779"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83.3 ± 8.2</w:t>
            </w:r>
          </w:p>
        </w:tc>
        <w:tc>
          <w:tcPr>
            <w:tcW w:w="1701" w:type="dxa"/>
          </w:tcPr>
          <w:p w14:paraId="7CE7276E" w14:textId="2138DDC0"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11.72 ± 3.68</w:t>
            </w:r>
          </w:p>
        </w:tc>
        <w:tc>
          <w:tcPr>
            <w:tcW w:w="1134" w:type="dxa"/>
          </w:tcPr>
          <w:p w14:paraId="4AE096E7" w14:textId="722F790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02.05</w:t>
            </w:r>
          </w:p>
        </w:tc>
        <w:tc>
          <w:tcPr>
            <w:tcW w:w="1134" w:type="dxa"/>
          </w:tcPr>
          <w:p w14:paraId="1EC4D8CF" w14:textId="466A1DE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3.98</w:t>
            </w:r>
          </w:p>
        </w:tc>
        <w:tc>
          <w:tcPr>
            <w:tcW w:w="1133" w:type="dxa"/>
          </w:tcPr>
          <w:p w14:paraId="250A0425" w14:textId="409F3BE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23.90</w:t>
            </w:r>
          </w:p>
        </w:tc>
        <w:tc>
          <w:tcPr>
            <w:tcW w:w="993" w:type="dxa"/>
          </w:tcPr>
          <w:p w14:paraId="12DCA64E" w14:textId="4F38606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4</w:t>
            </w:r>
          </w:p>
        </w:tc>
        <w:tc>
          <w:tcPr>
            <w:tcW w:w="713" w:type="dxa"/>
          </w:tcPr>
          <w:p w14:paraId="0C4DCC52" w14:textId="6CAE5D9E"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707452B7" w14:textId="77777777" w:rsidTr="00F72DF1">
        <w:tc>
          <w:tcPr>
            <w:tcW w:w="611" w:type="dxa"/>
          </w:tcPr>
          <w:p w14:paraId="1378EE6B" w14:textId="68BFFACA"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Er</w:t>
            </w:r>
          </w:p>
        </w:tc>
        <w:tc>
          <w:tcPr>
            <w:tcW w:w="1941" w:type="dxa"/>
          </w:tcPr>
          <w:p w14:paraId="215F4083" w14:textId="2133E81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900.1 ± 6.5</w:t>
            </w:r>
          </w:p>
        </w:tc>
        <w:tc>
          <w:tcPr>
            <w:tcW w:w="1701" w:type="dxa"/>
          </w:tcPr>
          <w:p w14:paraId="5E3A998F" w14:textId="2A8D23A8"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05.26 ± 2.48</w:t>
            </w:r>
          </w:p>
        </w:tc>
        <w:tc>
          <w:tcPr>
            <w:tcW w:w="1134" w:type="dxa"/>
          </w:tcPr>
          <w:p w14:paraId="0921F717" w14:textId="22421F3D"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57.99</w:t>
            </w:r>
          </w:p>
        </w:tc>
        <w:tc>
          <w:tcPr>
            <w:tcW w:w="1134" w:type="dxa"/>
          </w:tcPr>
          <w:p w14:paraId="1E270E73" w14:textId="7009EE0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5.96</w:t>
            </w:r>
          </w:p>
        </w:tc>
        <w:tc>
          <w:tcPr>
            <w:tcW w:w="1133" w:type="dxa"/>
          </w:tcPr>
          <w:p w14:paraId="7710F5A9" w14:textId="37C8F065"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383.07</w:t>
            </w:r>
          </w:p>
        </w:tc>
        <w:tc>
          <w:tcPr>
            <w:tcW w:w="993" w:type="dxa"/>
          </w:tcPr>
          <w:p w14:paraId="251B40FB" w14:textId="40D755B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6.0</w:t>
            </w:r>
          </w:p>
        </w:tc>
        <w:tc>
          <w:tcPr>
            <w:tcW w:w="713" w:type="dxa"/>
          </w:tcPr>
          <w:p w14:paraId="60AD3919" w14:textId="426539AA"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69B57595" w14:textId="77777777" w:rsidTr="00F72DF1">
        <w:tc>
          <w:tcPr>
            <w:tcW w:w="611" w:type="dxa"/>
          </w:tcPr>
          <w:p w14:paraId="204161FF" w14:textId="537EA2D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Tm</w:t>
            </w:r>
          </w:p>
        </w:tc>
        <w:tc>
          <w:tcPr>
            <w:tcW w:w="1941" w:type="dxa"/>
          </w:tcPr>
          <w:p w14:paraId="07594743" w14:textId="2DD22460"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89.3 ± 5.7</w:t>
            </w:r>
          </w:p>
        </w:tc>
        <w:tc>
          <w:tcPr>
            <w:tcW w:w="1701" w:type="dxa"/>
          </w:tcPr>
          <w:p w14:paraId="070F7DBB" w14:textId="4362505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97.12 ± 2.38</w:t>
            </w:r>
          </w:p>
        </w:tc>
        <w:tc>
          <w:tcPr>
            <w:tcW w:w="1134" w:type="dxa"/>
          </w:tcPr>
          <w:p w14:paraId="78571EBC" w14:textId="5DB5350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525.67</w:t>
            </w:r>
          </w:p>
        </w:tc>
        <w:tc>
          <w:tcPr>
            <w:tcW w:w="1134" w:type="dxa"/>
          </w:tcPr>
          <w:p w14:paraId="5C7014C4" w14:textId="47FD447B"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0.89</w:t>
            </w:r>
          </w:p>
        </w:tc>
        <w:tc>
          <w:tcPr>
            <w:tcW w:w="1133" w:type="dxa"/>
          </w:tcPr>
          <w:p w14:paraId="41430E27" w14:textId="32BB1B5F"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54.83</w:t>
            </w:r>
          </w:p>
        </w:tc>
        <w:tc>
          <w:tcPr>
            <w:tcW w:w="993" w:type="dxa"/>
          </w:tcPr>
          <w:p w14:paraId="79172558" w14:textId="1FFF2DF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1.0</w:t>
            </w:r>
          </w:p>
        </w:tc>
        <w:tc>
          <w:tcPr>
            <w:tcW w:w="713" w:type="dxa"/>
          </w:tcPr>
          <w:p w14:paraId="4482D1BF" w14:textId="5FFDE3F3"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73FC45A4" w14:textId="77777777" w:rsidTr="00F72DF1">
        <w:tc>
          <w:tcPr>
            <w:tcW w:w="611" w:type="dxa"/>
          </w:tcPr>
          <w:p w14:paraId="75127DFA" w14:textId="75B57E4F"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Yb</w:t>
            </w:r>
          </w:p>
        </w:tc>
        <w:tc>
          <w:tcPr>
            <w:tcW w:w="1941" w:type="dxa"/>
          </w:tcPr>
          <w:p w14:paraId="6177E08C" w14:textId="215F4F7A"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14.5 ± 6.0</w:t>
            </w:r>
          </w:p>
        </w:tc>
        <w:tc>
          <w:tcPr>
            <w:tcW w:w="1701" w:type="dxa"/>
          </w:tcPr>
          <w:p w14:paraId="4EEE3718" w14:textId="3141E93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98.46 ± 3.18</w:t>
            </w:r>
          </w:p>
        </w:tc>
        <w:tc>
          <w:tcPr>
            <w:tcW w:w="1134" w:type="dxa"/>
          </w:tcPr>
          <w:p w14:paraId="23C48490" w14:textId="0BBF835E"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49.68</w:t>
            </w:r>
          </w:p>
        </w:tc>
        <w:tc>
          <w:tcPr>
            <w:tcW w:w="1134" w:type="dxa"/>
          </w:tcPr>
          <w:p w14:paraId="7E0BF03D" w14:textId="5A38F687"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6.77</w:t>
            </w:r>
          </w:p>
        </w:tc>
        <w:tc>
          <w:tcPr>
            <w:tcW w:w="1133" w:type="dxa"/>
          </w:tcPr>
          <w:p w14:paraId="451E50EB" w14:textId="4F15ECB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378.17</w:t>
            </w:r>
          </w:p>
        </w:tc>
        <w:tc>
          <w:tcPr>
            <w:tcW w:w="993" w:type="dxa"/>
          </w:tcPr>
          <w:p w14:paraId="1776B1E0" w14:textId="1B92F4DC"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7.0</w:t>
            </w:r>
          </w:p>
        </w:tc>
        <w:tc>
          <w:tcPr>
            <w:tcW w:w="713" w:type="dxa"/>
          </w:tcPr>
          <w:p w14:paraId="37132196" w14:textId="4C600334"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r w:rsidR="00593C16" w14:paraId="552D64AC" w14:textId="77777777" w:rsidTr="00F72DF1">
        <w:tc>
          <w:tcPr>
            <w:tcW w:w="611" w:type="dxa"/>
            <w:tcBorders>
              <w:bottom w:val="single" w:sz="4" w:space="0" w:color="auto"/>
            </w:tcBorders>
          </w:tcPr>
          <w:p w14:paraId="62ABD7B2" w14:textId="0B51A03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Lu</w:t>
            </w:r>
          </w:p>
        </w:tc>
        <w:tc>
          <w:tcPr>
            <w:tcW w:w="1941" w:type="dxa"/>
            <w:tcBorders>
              <w:bottom w:val="single" w:sz="4" w:space="0" w:color="auto"/>
            </w:tcBorders>
          </w:tcPr>
          <w:p w14:paraId="757EBCB3" w14:textId="3DE5A1A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1877.0 ± 7.7</w:t>
            </w:r>
          </w:p>
        </w:tc>
        <w:tc>
          <w:tcPr>
            <w:tcW w:w="1701" w:type="dxa"/>
            <w:tcBorders>
              <w:bottom w:val="single" w:sz="4" w:space="0" w:color="auto"/>
            </w:tcBorders>
          </w:tcPr>
          <w:p w14:paraId="1A1A1498" w14:textId="461CA3E6"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96.90 ± 1.90</w:t>
            </w:r>
          </w:p>
        </w:tc>
        <w:tc>
          <w:tcPr>
            <w:tcW w:w="1134" w:type="dxa"/>
            <w:tcBorders>
              <w:bottom w:val="single" w:sz="4" w:space="0" w:color="auto"/>
            </w:tcBorders>
          </w:tcPr>
          <w:p w14:paraId="7594BE8B" w14:textId="4D1F675E"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459.52</w:t>
            </w:r>
          </w:p>
        </w:tc>
        <w:tc>
          <w:tcPr>
            <w:tcW w:w="1134" w:type="dxa"/>
            <w:tcBorders>
              <w:bottom w:val="single" w:sz="4" w:space="0" w:color="auto"/>
            </w:tcBorders>
          </w:tcPr>
          <w:p w14:paraId="150A0E92" w14:textId="56567CB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0.70</w:t>
            </w:r>
          </w:p>
        </w:tc>
        <w:tc>
          <w:tcPr>
            <w:tcW w:w="1133" w:type="dxa"/>
            <w:tcBorders>
              <w:bottom w:val="single" w:sz="4" w:space="0" w:color="auto"/>
            </w:tcBorders>
          </w:tcPr>
          <w:p w14:paraId="665EC498" w14:textId="172632B2"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388.79</w:t>
            </w:r>
          </w:p>
        </w:tc>
        <w:tc>
          <w:tcPr>
            <w:tcW w:w="993" w:type="dxa"/>
            <w:tcBorders>
              <w:bottom w:val="single" w:sz="4" w:space="0" w:color="auto"/>
            </w:tcBorders>
          </w:tcPr>
          <w:p w14:paraId="75A741B7" w14:textId="6FC86221" w:rsidR="005C77ED" w:rsidRPr="005C77ED" w:rsidRDefault="005C77ED" w:rsidP="00D36409">
            <w:pPr>
              <w:spacing w:line="360" w:lineRule="auto"/>
              <w:rPr>
                <w:rFonts w:ascii="Times New Roman" w:eastAsia="Times New Roman" w:hAnsi="Times New Roman" w:cs="Times New Roman"/>
                <w:sz w:val="24"/>
                <w:szCs w:val="24"/>
              </w:rPr>
            </w:pPr>
            <w:r w:rsidRPr="005C77ED">
              <w:rPr>
                <w:rFonts w:ascii="Times New Roman" w:hAnsi="Times New Roman" w:cs="Times New Roman"/>
                <w:color w:val="000000"/>
                <w:sz w:val="24"/>
                <w:szCs w:val="24"/>
              </w:rPr>
              <w:t>1.2</w:t>
            </w:r>
          </w:p>
        </w:tc>
        <w:tc>
          <w:tcPr>
            <w:tcW w:w="713" w:type="dxa"/>
            <w:tcBorders>
              <w:bottom w:val="single" w:sz="4" w:space="0" w:color="auto"/>
            </w:tcBorders>
          </w:tcPr>
          <w:p w14:paraId="5CA8DCD9" w14:textId="2F84C688" w:rsidR="005C77ED" w:rsidRPr="005C77ED" w:rsidRDefault="00F72DF1" w:rsidP="00D3640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Cordfunke&lt;/Author&gt;&lt;Year&gt;2001&lt;/Year&gt;&lt;RecNum&gt;47&lt;/RecNum&gt;&lt;DisplayText&gt;&lt;style face="superscript"&gt;4,5&lt;/style&gt;&lt;/DisplayText&gt;&lt;record&gt;&lt;rec-number&gt;47&lt;/rec-number&gt;&lt;foreign-keys&gt;&lt;key app="EN" db-id="5fz2zarvlfarates92r5d02t5svxz9sprwaa" timestamp="1752206251"&gt;47&lt;/key&gt;&lt;/foreign-keys&gt;&lt;ref-type name="Journal Article"&gt;17&lt;/ref-type&gt;&lt;contributors&gt;&lt;authors&gt;&lt;author&gt;Cordfunke, E.H.P.&lt;/author&gt;&lt;author&gt;Konings, R.J.M.&lt;/author&gt;&lt;/authors&gt;&lt;/contributors&gt;&lt;titles&gt;&lt;title&gt;The enthalpies of formation of lanthanide compounds&lt;/title&gt;&lt;secondary-title&gt;Thermochimica Acta&lt;/secondary-title&gt;&lt;/titles&gt;&lt;periodical&gt;&lt;full-title&gt;Thermochimica Acta&lt;/full-title&gt;&lt;/periodical&gt;&lt;pages&gt;65–79&lt;/pages&gt;&lt;volume&gt;375&lt;/volume&gt;&lt;number&gt;1-2&lt;/number&gt;&lt;dates&gt;&lt;year&gt;2001&lt;/year&gt;&lt;/dates&gt;&lt;isbn&gt;00406031&lt;/isbn&gt;&lt;urls&gt;&lt;/urls&gt;&lt;electronic-resource-num&gt;10.1016/s0040-6031(01)00510-x&lt;/electronic-resource-num&gt;&lt;remote-database-name&gt;CrossRef&lt;/remote-database-name&gt;&lt;/record&gt;&lt;/Cite&gt;&lt;Cite&gt;&lt;Author&gt;Ushakov&lt;/Author&gt;&lt;Year&gt;2001&lt;/Year&gt;&lt;RecNum&gt;213&lt;/RecNum&gt;&lt;record&gt;&lt;rec-number&gt;213&lt;/rec-number&gt;&lt;foreign-keys&gt;&lt;key app="EN" db-id="5fz2zarvlfarates92r5d02t5svxz9sprwaa" timestamp="1752206251"&gt;213&lt;/key&gt;&lt;/foreign-keys&gt;&lt;ref-type name="Journal Article"&gt;17&lt;/ref-type&gt;&lt;contributors&gt;&lt;authors&gt;&lt;author&gt;Ushakov, S. V.&lt;/author&gt;&lt;author&gt;Helean, K. B.&lt;/author&gt;&lt;author&gt;Navrotsky, A.&lt;/author&gt;&lt;author&gt;Boatner, L. A.&lt;/author&gt;&lt;/authors&gt;&lt;/contributors&gt;&lt;titles&gt;&lt;title&gt;Thermochemistry of rare-earth orthophosphates&lt;/title&gt;&lt;secondary-title&gt;Journal of Materials Research&lt;/secondary-title&gt;&lt;/titles&gt;&lt;periodical&gt;&lt;full-title&gt;Journal of Materials Research&lt;/full-title&gt;&lt;/periodical&gt;&lt;pages&gt;2623–2633&lt;/pages&gt;&lt;volume&gt;16&lt;/volume&gt;&lt;number&gt;9&lt;/number&gt;&lt;dates&gt;&lt;year&gt;2001&lt;/year&gt;&lt;/dates&gt;&lt;isbn&gt;0884-2914&lt;/isbn&gt;&lt;urls&gt;&lt;/urls&gt;&lt;electronic-resource-num&gt;10.1557/jmr.2001.036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p>
        </w:tc>
      </w:tr>
    </w:tbl>
    <w:p w14:paraId="68B97DFE" w14:textId="77777777" w:rsidR="00F72DF1" w:rsidRDefault="00AA0864" w:rsidP="00D36409">
      <w:pPr>
        <w:spacing w:line="480" w:lineRule="auto"/>
        <w:jc w:val="both"/>
        <w:rPr>
          <w:rFonts w:ascii="Times New Roman" w:eastAsia="Times New Roman" w:hAnsi="Times New Roman" w:cs="Times New Roman"/>
          <w:sz w:val="24"/>
          <w:szCs w:val="24"/>
          <w:vertAlign w:val="subscript"/>
        </w:rPr>
      </w:pPr>
      <w:r>
        <w:rPr>
          <w:rFonts w:ascii="Times New Roman" w:eastAsia="Times New Roman" w:hAnsi="Times New Roman" w:cs="Times New Roman"/>
          <w:sz w:val="24"/>
          <w:szCs w:val="24"/>
          <w:vertAlign w:val="subscript"/>
        </w:rPr>
        <w:t>(c) cubic structure, (m) monoclinic structure</w:t>
      </w:r>
      <w:r w:rsidR="00B468BA">
        <w:rPr>
          <w:rFonts w:ascii="Times New Roman" w:eastAsia="Times New Roman" w:hAnsi="Times New Roman" w:cs="Times New Roman"/>
          <w:sz w:val="24"/>
          <w:szCs w:val="24"/>
          <w:vertAlign w:val="subscript"/>
        </w:rPr>
        <w:t>, (t) theoretical calculated value</w:t>
      </w:r>
    </w:p>
    <w:p w14:paraId="4EF410AF" w14:textId="614C8FE2" w:rsidR="00800A48" w:rsidRDefault="00FA5BBA" w:rsidP="00D36409">
      <w:pPr>
        <w:spacing w:after="0" w:line="480" w:lineRule="auto"/>
        <w:jc w:val="both"/>
        <w:rPr>
          <w:rFonts w:ascii="Times New Roman" w:eastAsia="Times New Roman" w:hAnsi="Times New Roman" w:cs="Times New Roman"/>
          <w:sz w:val="24"/>
          <w:szCs w:val="24"/>
        </w:rPr>
      </w:pPr>
      <w:r>
        <w:rPr>
          <w:noProof/>
        </w:rPr>
        <w:lastRenderedPageBreak/>
        <w:drawing>
          <wp:inline distT="0" distB="0" distL="0" distR="0" wp14:anchorId="5138AB64" wp14:editId="114F5193">
            <wp:extent cx="5400000" cy="4133077"/>
            <wp:effectExtent l="0" t="0" r="0" b="1270"/>
            <wp:docPr id="207261417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614174" name=""/>
                    <pic:cNvPicPr/>
                  </pic:nvPicPr>
                  <pic:blipFill>
                    <a:blip r:embed="rId10"/>
                    <a:stretch>
                      <a:fillRect/>
                    </a:stretch>
                  </pic:blipFill>
                  <pic:spPr>
                    <a:xfrm>
                      <a:off x="0" y="0"/>
                      <a:ext cx="5400000" cy="4133077"/>
                    </a:xfrm>
                    <a:prstGeom prst="rect">
                      <a:avLst/>
                    </a:prstGeom>
                  </pic:spPr>
                </pic:pic>
              </a:graphicData>
            </a:graphic>
          </wp:inline>
        </w:drawing>
      </w:r>
    </w:p>
    <w:p w14:paraId="0430DE9F" w14:textId="0FF1533F" w:rsidR="00800A48" w:rsidRPr="00B44F34" w:rsidRDefault="00BD046C" w:rsidP="00D36409">
      <w:pPr>
        <w:spacing w:after="0" w:line="360" w:lineRule="auto"/>
        <w:jc w:val="both"/>
        <w:rPr>
          <w:rFonts w:ascii="Times New Roman" w:eastAsia="Times New Roman" w:hAnsi="Times New Roman" w:cs="Times New Roman"/>
          <w:sz w:val="24"/>
          <w:szCs w:val="24"/>
        </w:rPr>
      </w:pPr>
      <w:r w:rsidRPr="00121CEE">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S2</w:t>
      </w:r>
      <w:r w:rsidR="00800A48" w:rsidRPr="00B44F34">
        <w:rPr>
          <w:rFonts w:ascii="Times New Roman" w:eastAsia="Times New Roman" w:hAnsi="Times New Roman" w:cs="Times New Roman"/>
          <w:b/>
          <w:sz w:val="24"/>
          <w:szCs w:val="24"/>
        </w:rPr>
        <w:t>.</w:t>
      </w:r>
      <w:r w:rsidR="00800A48" w:rsidRPr="00B44F34">
        <w:rPr>
          <w:rFonts w:ascii="Times New Roman" w:eastAsia="Times New Roman" w:hAnsi="Times New Roman" w:cs="Times New Roman"/>
          <w:sz w:val="24"/>
          <w:szCs w:val="24"/>
        </w:rPr>
        <w:t xml:space="preserve"> Experimentally determined Δ</w:t>
      </w:r>
      <w:r w:rsidR="00800A48" w:rsidRPr="00B44F34">
        <w:rPr>
          <w:rFonts w:ascii="Times New Roman" w:eastAsia="Times New Roman" w:hAnsi="Times New Roman" w:cs="Times New Roman"/>
          <w:i/>
          <w:sz w:val="24"/>
          <w:szCs w:val="24"/>
        </w:rPr>
        <w:t>H</w:t>
      </w:r>
      <w:r w:rsidR="00800A48" w:rsidRPr="00B44F34">
        <w:rPr>
          <w:rFonts w:ascii="Times New Roman" w:eastAsia="Times New Roman" w:hAnsi="Times New Roman" w:cs="Times New Roman"/>
          <w:sz w:val="24"/>
          <w:szCs w:val="24"/>
          <w:vertAlign w:val="subscript"/>
        </w:rPr>
        <w:t>f</w:t>
      </w:r>
      <w:r w:rsidR="00800A48" w:rsidRPr="00B44F34">
        <w:rPr>
          <w:rFonts w:ascii="Times New Roman" w:eastAsia="Times New Roman" w:hAnsi="Times New Roman" w:cs="Times New Roman"/>
          <w:sz w:val="24"/>
          <w:szCs w:val="24"/>
          <w:vertAlign w:val="superscript"/>
        </w:rPr>
        <w:t>°</w:t>
      </w:r>
      <w:r w:rsidR="00800A48" w:rsidRPr="00B44F34">
        <w:rPr>
          <w:rFonts w:ascii="Times New Roman" w:eastAsia="Times New Roman" w:hAnsi="Times New Roman" w:cs="Times New Roman"/>
          <w:sz w:val="24"/>
          <w:szCs w:val="24"/>
        </w:rPr>
        <w:t xml:space="preserve"> </w:t>
      </w:r>
      <w:r w:rsidR="0028693D">
        <w:rPr>
          <w:rFonts w:ascii="Times New Roman" w:eastAsia="Times New Roman" w:hAnsi="Times New Roman" w:cs="Times New Roman"/>
          <w:sz w:val="24"/>
          <w:szCs w:val="24"/>
        </w:rPr>
        <w:t>for</w:t>
      </w:r>
      <w:r w:rsidR="0028693D" w:rsidRPr="00B44F34">
        <w:rPr>
          <w:rFonts w:ascii="Times New Roman" w:eastAsia="Times New Roman" w:hAnsi="Times New Roman" w:cs="Times New Roman"/>
          <w:sz w:val="24"/>
          <w:szCs w:val="24"/>
        </w:rPr>
        <w:t xml:space="preserve"> </w:t>
      </w:r>
      <w:r w:rsidR="00800A48" w:rsidRPr="00B44F34">
        <w:rPr>
          <w:rFonts w:ascii="Times New Roman" w:eastAsia="Times New Roman" w:hAnsi="Times New Roman" w:cs="Times New Roman"/>
          <w:i/>
          <w:sz w:val="24"/>
          <w:szCs w:val="24"/>
        </w:rPr>
        <w:t>Ln</w:t>
      </w:r>
      <w:r w:rsidR="00800A48" w:rsidRPr="00B44F34">
        <w:rPr>
          <w:rFonts w:ascii="Times New Roman" w:eastAsia="Times New Roman" w:hAnsi="Times New Roman" w:cs="Times New Roman"/>
          <w:sz w:val="24"/>
          <w:szCs w:val="24"/>
        </w:rPr>
        <w:t>N</w:t>
      </w:r>
      <w:r w:rsidR="0028693D">
        <w:rPr>
          <w:rFonts w:ascii="Times New Roman" w:eastAsia="Times New Roman" w:hAnsi="Times New Roman" w:cs="Times New Roman"/>
          <w:sz w:val="24"/>
          <w:szCs w:val="24"/>
        </w:rPr>
        <w:t xml:space="preserve"> compounds where</w:t>
      </w:r>
      <w:r w:rsidR="00800A48" w:rsidRPr="00B44F34">
        <w:rPr>
          <w:rFonts w:ascii="Times New Roman" w:eastAsia="Times New Roman" w:hAnsi="Times New Roman" w:cs="Times New Roman"/>
          <w:sz w:val="24"/>
          <w:szCs w:val="24"/>
        </w:rPr>
        <w:t xml:space="preserve"> </w:t>
      </w:r>
      <w:r w:rsidR="00800A48" w:rsidRPr="00B44F34">
        <w:rPr>
          <w:rFonts w:ascii="Times New Roman" w:eastAsia="Times New Roman" w:hAnsi="Times New Roman" w:cs="Times New Roman"/>
          <w:i/>
          <w:sz w:val="24"/>
          <w:szCs w:val="24"/>
        </w:rPr>
        <w:t>Ln</w:t>
      </w:r>
      <w:r w:rsidR="00800A48" w:rsidRPr="00B44F34">
        <w:rPr>
          <w:rFonts w:ascii="Times New Roman" w:eastAsia="Times New Roman" w:hAnsi="Times New Roman" w:cs="Times New Roman"/>
          <w:sz w:val="24"/>
          <w:szCs w:val="24"/>
        </w:rPr>
        <w:t xml:space="preserve"> = La, Ce, Pr, Nd, Sm, Eu, Gd, Tb, Dy, Ho, Er, Tm, Yb</w:t>
      </w:r>
      <w:r w:rsidR="0028693D">
        <w:rPr>
          <w:rFonts w:ascii="Times New Roman" w:eastAsia="Times New Roman" w:hAnsi="Times New Roman" w:cs="Times New Roman"/>
          <w:sz w:val="24"/>
          <w:szCs w:val="24"/>
        </w:rPr>
        <w:t xml:space="preserve"> and</w:t>
      </w:r>
      <w:r w:rsidR="00800A48" w:rsidRPr="00B44F34">
        <w:rPr>
          <w:rFonts w:ascii="Times New Roman" w:eastAsia="Times New Roman" w:hAnsi="Times New Roman" w:cs="Times New Roman"/>
          <w:sz w:val="24"/>
          <w:szCs w:val="24"/>
        </w:rPr>
        <w:t xml:space="preserve"> Lu plotted against the ionic radii r of the </w:t>
      </w:r>
      <w:r w:rsidR="00800A48" w:rsidRPr="00B44F34">
        <w:rPr>
          <w:rFonts w:ascii="Times New Roman" w:eastAsia="Times New Roman" w:hAnsi="Times New Roman" w:cs="Times New Roman"/>
          <w:i/>
          <w:sz w:val="24"/>
          <w:szCs w:val="24"/>
        </w:rPr>
        <w:t>Ln</w:t>
      </w:r>
      <w:r w:rsidR="00800A48" w:rsidRPr="00B44F34">
        <w:rPr>
          <w:rFonts w:ascii="Times New Roman" w:eastAsia="Times New Roman" w:hAnsi="Times New Roman" w:cs="Times New Roman"/>
          <w:sz w:val="24"/>
          <w:szCs w:val="24"/>
          <w:vertAlign w:val="superscript"/>
        </w:rPr>
        <w:t>3+</w:t>
      </w:r>
      <w:r w:rsidR="00800A48" w:rsidRPr="00B44F34">
        <w:rPr>
          <w:rFonts w:ascii="Times New Roman" w:eastAsia="Times New Roman" w:hAnsi="Times New Roman" w:cs="Times New Roman"/>
          <w:sz w:val="24"/>
          <w:szCs w:val="24"/>
        </w:rPr>
        <w:t xml:space="preserve"> cation in 6-fold coordination and comparison against literature formation enthalpies Δ</w:t>
      </w:r>
      <w:r w:rsidR="00800A48" w:rsidRPr="00B44F34">
        <w:rPr>
          <w:rFonts w:ascii="Times New Roman" w:eastAsia="Times New Roman" w:hAnsi="Times New Roman" w:cs="Times New Roman"/>
          <w:i/>
          <w:sz w:val="24"/>
          <w:szCs w:val="24"/>
        </w:rPr>
        <w:t>H</w:t>
      </w:r>
      <w:r w:rsidR="00800A48" w:rsidRPr="00B44F34">
        <w:rPr>
          <w:rFonts w:ascii="Times New Roman" w:eastAsia="Times New Roman" w:hAnsi="Times New Roman" w:cs="Times New Roman"/>
          <w:sz w:val="24"/>
          <w:szCs w:val="24"/>
          <w:vertAlign w:val="subscript"/>
        </w:rPr>
        <w:t>f</w:t>
      </w:r>
      <w:r w:rsidR="00800A48" w:rsidRPr="00B44F34">
        <w:rPr>
          <w:rFonts w:ascii="Times New Roman" w:eastAsia="Times New Roman" w:hAnsi="Times New Roman" w:cs="Times New Roman"/>
          <w:sz w:val="24"/>
          <w:szCs w:val="24"/>
          <w:vertAlign w:val="superscript"/>
        </w:rPr>
        <w:t>°</w:t>
      </w:r>
      <w:r w:rsidR="00800A48" w:rsidRPr="00B44F34">
        <w:rPr>
          <w:rFonts w:ascii="Times New Roman" w:eastAsia="Times New Roman" w:hAnsi="Times New Roman" w:cs="Times New Roman"/>
          <w:sz w:val="24"/>
          <w:szCs w:val="24"/>
        </w:rPr>
        <w:t xml:space="preserve"> based on KEMS measurements.</w:t>
      </w:r>
      <w:r w:rsidR="00800A48" w:rsidRPr="00B44F34">
        <w:rPr>
          <w:rFonts w:ascii="Times New Roman" w:eastAsia="Times New Roman" w:hAnsi="Times New Roman" w:cs="Times New Roman"/>
          <w:sz w:val="24"/>
          <w:szCs w:val="24"/>
        </w:rPr>
        <w:fldChar w:fldCharType="begin"/>
      </w:r>
      <w:r w:rsidR="00FA5BBA">
        <w:rPr>
          <w:rFonts w:ascii="Times New Roman" w:eastAsia="Times New Roman" w:hAnsi="Times New Roman" w:cs="Times New Roman"/>
          <w:sz w:val="24"/>
          <w:szCs w:val="24"/>
        </w:rPr>
        <w:instrText xml:space="preserve"> ADDIN EN.CITE &lt;EndNote&gt;&lt;Cite&gt;&lt;Author&gt;Kordis&lt;/Author&gt;&lt;Year&gt;1977&lt;/Year&gt;&lt;RecNum&gt;118&lt;/RecNum&gt;&lt;DisplayText&gt;&lt;style face="superscript"&gt;3&lt;/style&gt;&lt;/DisplayText&gt;&lt;record&gt;&lt;rec-number&gt;118&lt;/rec-number&gt;&lt;foreign-keys&gt;&lt;key app="EN" db-id="5fz2zarvlfarates92r5d02t5svxz9sprwaa" timestamp="1752206251"&gt;118&lt;/key&gt;&lt;/foreign-keys&gt;&lt;ref-type name="Journal Article"&gt;17&lt;/ref-type&gt;&lt;contributors&gt;&lt;authors&gt;&lt;author&gt;Kordis, J.&lt;/author&gt;&lt;author&gt;Gingerich, K. A.&lt;/author&gt;&lt;/authors&gt;&lt;/contributors&gt;&lt;titles&gt;&lt;title&gt;Heats of vaporization and standard heats of formation of rare earth mononitrides&lt;/title&gt;&lt;secondary-title&gt;Journal of Nuclear Materials&lt;/secondary-title&gt;&lt;/titles&gt;&lt;periodical&gt;&lt;full-title&gt;Journal of Nuclear Materials&lt;/full-title&gt;&lt;/periodical&gt;&lt;pages&gt;197–199&lt;/pages&gt;&lt;volume&gt;66&lt;/volume&gt;&lt;number&gt;1–2&lt;/number&gt;&lt;dates&gt;&lt;year&gt;1977&lt;/year&gt;&lt;/dates&gt;&lt;urls&gt;&lt;/urls&gt;&lt;electronic-resource-num&gt;10.1016/0022-3115(77)90147-7&lt;/electronic-resource-num&gt;&lt;remote-database-name&gt;Ris&lt;/remote-database-name&gt;&lt;/record&gt;&lt;/Cite&gt;&lt;/EndNote&gt;</w:instrText>
      </w:r>
      <w:r w:rsidR="00800A48" w:rsidRPr="00B44F34">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3</w:t>
      </w:r>
      <w:r w:rsidR="00800A48" w:rsidRPr="00B44F34">
        <w:rPr>
          <w:rFonts w:ascii="Times New Roman" w:eastAsia="Times New Roman" w:hAnsi="Times New Roman" w:cs="Times New Roman"/>
          <w:sz w:val="24"/>
          <w:szCs w:val="24"/>
        </w:rPr>
        <w:fldChar w:fldCharType="end"/>
      </w:r>
      <w:r w:rsidR="00800A48" w:rsidRPr="00B44F34">
        <w:rPr>
          <w:rFonts w:ascii="Times New Roman" w:eastAsia="Times New Roman" w:hAnsi="Times New Roman" w:cs="Times New Roman"/>
          <w:sz w:val="24"/>
          <w:szCs w:val="24"/>
        </w:rPr>
        <w:t xml:space="preserve"> The literature value for</w:t>
      </w:r>
      <w:r w:rsidR="0028693D">
        <w:rPr>
          <w:rFonts w:ascii="Times New Roman" w:eastAsia="Times New Roman" w:hAnsi="Times New Roman" w:cs="Times New Roman"/>
          <w:sz w:val="24"/>
          <w:szCs w:val="24"/>
        </w:rPr>
        <w:t xml:space="preserve"> the</w:t>
      </w:r>
      <w:r w:rsidR="00800A48" w:rsidRPr="00B44F34">
        <w:rPr>
          <w:rFonts w:ascii="Times New Roman" w:eastAsia="Times New Roman" w:hAnsi="Times New Roman" w:cs="Times New Roman"/>
          <w:sz w:val="24"/>
          <w:szCs w:val="24"/>
        </w:rPr>
        <w:t xml:space="preserve"> Δ</w:t>
      </w:r>
      <w:r w:rsidR="00800A48" w:rsidRPr="00B44F34">
        <w:rPr>
          <w:rFonts w:ascii="Times New Roman" w:eastAsia="Times New Roman" w:hAnsi="Times New Roman" w:cs="Times New Roman"/>
          <w:i/>
          <w:sz w:val="24"/>
          <w:szCs w:val="24"/>
        </w:rPr>
        <w:t>H</w:t>
      </w:r>
      <w:r w:rsidR="00800A48" w:rsidRPr="00B44F34">
        <w:rPr>
          <w:rFonts w:ascii="Times New Roman" w:eastAsia="Times New Roman" w:hAnsi="Times New Roman" w:cs="Times New Roman"/>
          <w:sz w:val="24"/>
          <w:szCs w:val="24"/>
          <w:vertAlign w:val="subscript"/>
        </w:rPr>
        <w:t>f</w:t>
      </w:r>
      <w:r w:rsidR="00800A48" w:rsidRPr="00B44F34">
        <w:rPr>
          <w:rFonts w:ascii="Times New Roman" w:eastAsia="Times New Roman" w:hAnsi="Times New Roman" w:cs="Times New Roman"/>
          <w:sz w:val="24"/>
          <w:szCs w:val="24"/>
          <w:vertAlign w:val="superscript"/>
        </w:rPr>
        <w:t>°</w:t>
      </w:r>
      <w:r w:rsidR="00800A48" w:rsidRPr="00B44F34">
        <w:rPr>
          <w:rFonts w:ascii="Times New Roman" w:eastAsia="Times New Roman" w:hAnsi="Times New Roman" w:cs="Times New Roman"/>
          <w:sz w:val="24"/>
          <w:szCs w:val="24"/>
        </w:rPr>
        <w:t xml:space="preserve"> </w:t>
      </w:r>
      <w:r w:rsidR="0028693D">
        <w:rPr>
          <w:rFonts w:ascii="Times New Roman" w:eastAsia="Times New Roman" w:hAnsi="Times New Roman" w:cs="Times New Roman"/>
          <w:sz w:val="24"/>
          <w:szCs w:val="24"/>
        </w:rPr>
        <w:t xml:space="preserve">of </w:t>
      </w:r>
      <w:r w:rsidR="00800A48" w:rsidRPr="00B44F34">
        <w:rPr>
          <w:rFonts w:ascii="Times New Roman" w:eastAsia="Times New Roman" w:hAnsi="Times New Roman" w:cs="Times New Roman"/>
          <w:sz w:val="24"/>
          <w:szCs w:val="24"/>
        </w:rPr>
        <w:t xml:space="preserve">UN </w:t>
      </w:r>
      <w:r w:rsidR="0028693D">
        <w:rPr>
          <w:rFonts w:ascii="Times New Roman" w:eastAsia="Times New Roman" w:hAnsi="Times New Roman" w:cs="Times New Roman"/>
          <w:sz w:val="24"/>
          <w:szCs w:val="24"/>
        </w:rPr>
        <w:t xml:space="preserve">was </w:t>
      </w:r>
      <w:r w:rsidR="00800A48" w:rsidRPr="00B44F34">
        <w:rPr>
          <w:rFonts w:ascii="Times New Roman" w:eastAsia="Times New Roman" w:hAnsi="Times New Roman" w:cs="Times New Roman"/>
          <w:sz w:val="24"/>
          <w:szCs w:val="24"/>
        </w:rPr>
        <w:t>determined by the same methodology is plotted for highlighting the trend of Δ</w:t>
      </w:r>
      <w:r w:rsidR="00800A48" w:rsidRPr="00B44F34">
        <w:rPr>
          <w:rFonts w:ascii="Times New Roman" w:eastAsia="Times New Roman" w:hAnsi="Times New Roman" w:cs="Times New Roman"/>
          <w:i/>
          <w:sz w:val="24"/>
          <w:szCs w:val="24"/>
        </w:rPr>
        <w:t>H</w:t>
      </w:r>
      <w:r w:rsidR="00800A48" w:rsidRPr="00B44F34">
        <w:rPr>
          <w:rFonts w:ascii="Times New Roman" w:eastAsia="Times New Roman" w:hAnsi="Times New Roman" w:cs="Times New Roman"/>
          <w:sz w:val="24"/>
          <w:szCs w:val="24"/>
          <w:vertAlign w:val="subscript"/>
        </w:rPr>
        <w:t>f</w:t>
      </w:r>
      <w:r w:rsidR="00800A48" w:rsidRPr="00B44F34">
        <w:rPr>
          <w:rFonts w:ascii="Times New Roman" w:eastAsia="Times New Roman" w:hAnsi="Times New Roman" w:cs="Times New Roman"/>
          <w:sz w:val="24"/>
          <w:szCs w:val="24"/>
          <w:vertAlign w:val="superscript"/>
        </w:rPr>
        <w:t>°</w:t>
      </w:r>
      <w:r w:rsidR="00800A48" w:rsidRPr="00B44F34">
        <w:rPr>
          <w:rFonts w:ascii="Times New Roman" w:eastAsia="Times New Roman" w:hAnsi="Times New Roman" w:cs="Times New Roman"/>
          <w:sz w:val="24"/>
          <w:szCs w:val="24"/>
        </w:rPr>
        <w:t xml:space="preserve"> against r.</w:t>
      </w:r>
      <w:r w:rsidR="00800A48" w:rsidRPr="00B44F34">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Goncharov&lt;/Author&gt;&lt;Year&gt;2022&lt;/Year&gt;&lt;RecNum&gt;77&lt;/RecNum&gt;&lt;DisplayText&gt;&lt;style face="superscript"&gt;10&lt;/style&gt;&lt;/DisplayText&gt;&lt;record&gt;&lt;rec-number&gt;77&lt;/rec-number&gt;&lt;foreign-keys&gt;&lt;key app="EN" db-id="5fz2zarvlfarates92r5d02t5svxz9sprwaa" timestamp="1752206251"&gt;77&lt;/key&gt;&lt;/foreign-keys&gt;&lt;ref-type name="Journal Article"&gt;17&lt;/ref-type&gt;&lt;contributors&gt;&lt;authors&gt;&lt;author&gt;Goncharov, Vitaliy G.&lt;/author&gt;&lt;author&gt;Liu, Juejing&lt;/author&gt;&lt;author&gt;van Veelen, Arjen&lt;/author&gt;&lt;author&gt;Kriegsman, Kyle&lt;/author&gt;&lt;author&gt;Benmore, Chris&lt;/author&gt;&lt;author&gt;Sun, Chengjun&lt;/author&gt;&lt;author&gt;Kelly, Shelly&lt;/author&gt;&lt;author&gt;White, Joshua T.&lt;/author&gt;&lt;author&gt;Xu, Hongwu&lt;/author&gt;&lt;author&gt;Guo, Xiaofeng&lt;/author&gt;&lt;/authors&gt;&lt;/contributors&gt;&lt;titles&gt;&lt;title&gt;Energetics of oxidation and formation of uranium mononitride&lt;/title&gt;&lt;secondary-title&gt;Journal of Nuclear Materials&lt;/secondary-title&gt;&lt;/titles&gt;&lt;periodical&gt;&lt;full-title&gt;Journal of Nuclear Materials&lt;/full-title&gt;&lt;/periodical&gt;&lt;pages&gt;153904&lt;/pages&gt;&lt;volume&gt;569&lt;/volume&gt;&lt;dates&gt;&lt;year&gt;2022&lt;/year&gt;&lt;/dates&gt;&lt;urls&gt;&lt;/urls&gt;&lt;electronic-resource-num&gt;10.1016/j.jnucmat.2022.153904&lt;/electronic-resource-num&gt;&lt;remote-database-name&gt;Ris&lt;/remote-database-name&gt;&lt;/record&gt;&lt;/Cite&gt;&lt;/EndNote&gt;</w:instrText>
      </w:r>
      <w:r w:rsidR="00800A48" w:rsidRPr="00B44F34">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10</w:t>
      </w:r>
      <w:r w:rsidR="00800A48" w:rsidRPr="00B44F34">
        <w:rPr>
          <w:rFonts w:ascii="Times New Roman" w:eastAsia="Times New Roman" w:hAnsi="Times New Roman" w:cs="Times New Roman"/>
          <w:sz w:val="24"/>
          <w:szCs w:val="24"/>
        </w:rPr>
        <w:fldChar w:fldCharType="end"/>
      </w:r>
    </w:p>
    <w:p w14:paraId="30D74EBA" w14:textId="77777777" w:rsidR="00800A48" w:rsidRDefault="00800A48" w:rsidP="00D36409">
      <w:pPr>
        <w:spacing w:line="480" w:lineRule="auto"/>
        <w:jc w:val="both"/>
        <w:rPr>
          <w:rFonts w:ascii="Times New Roman" w:eastAsia="Times New Roman" w:hAnsi="Times New Roman" w:cs="Times New Roman"/>
          <w:sz w:val="24"/>
          <w:szCs w:val="24"/>
          <w:vertAlign w:val="subscript"/>
        </w:rPr>
      </w:pPr>
    </w:p>
    <w:p w14:paraId="54485426" w14:textId="77777777" w:rsidR="0028693D" w:rsidRDefault="0028693D" w:rsidP="00D36409">
      <w:pPr>
        <w:spacing w:line="480" w:lineRule="auto"/>
        <w:jc w:val="both"/>
        <w:rPr>
          <w:rFonts w:ascii="Times New Roman" w:eastAsia="Times New Roman" w:hAnsi="Times New Roman" w:cs="Times New Roman"/>
          <w:sz w:val="24"/>
          <w:szCs w:val="24"/>
          <w:vertAlign w:val="subscript"/>
        </w:rPr>
      </w:pPr>
    </w:p>
    <w:p w14:paraId="67AFE36A" w14:textId="77777777" w:rsidR="0028693D" w:rsidRDefault="0028693D" w:rsidP="00D36409">
      <w:pPr>
        <w:spacing w:line="480" w:lineRule="auto"/>
        <w:jc w:val="both"/>
        <w:rPr>
          <w:rFonts w:ascii="Times New Roman" w:eastAsia="Times New Roman" w:hAnsi="Times New Roman" w:cs="Times New Roman"/>
          <w:sz w:val="24"/>
          <w:szCs w:val="24"/>
          <w:vertAlign w:val="subscript"/>
        </w:rPr>
      </w:pPr>
    </w:p>
    <w:p w14:paraId="4E753DF6" w14:textId="77777777" w:rsidR="0028693D" w:rsidRDefault="0028693D" w:rsidP="00D36409">
      <w:pPr>
        <w:spacing w:line="480" w:lineRule="auto"/>
        <w:jc w:val="both"/>
        <w:rPr>
          <w:rFonts w:ascii="Times New Roman" w:eastAsia="Times New Roman" w:hAnsi="Times New Roman" w:cs="Times New Roman"/>
          <w:sz w:val="24"/>
          <w:szCs w:val="24"/>
          <w:vertAlign w:val="subscript"/>
        </w:rPr>
      </w:pPr>
    </w:p>
    <w:p w14:paraId="547405C4" w14:textId="77777777" w:rsidR="0028693D" w:rsidRDefault="0028693D" w:rsidP="00D36409">
      <w:pPr>
        <w:spacing w:line="480" w:lineRule="auto"/>
        <w:jc w:val="both"/>
        <w:rPr>
          <w:rFonts w:ascii="Times New Roman" w:eastAsia="Times New Roman" w:hAnsi="Times New Roman" w:cs="Times New Roman"/>
          <w:sz w:val="24"/>
          <w:szCs w:val="24"/>
          <w:vertAlign w:val="subscript"/>
        </w:rPr>
      </w:pPr>
    </w:p>
    <w:p w14:paraId="692EE1EB" w14:textId="77777777" w:rsidR="0028693D" w:rsidRDefault="0028693D" w:rsidP="00D36409">
      <w:pPr>
        <w:spacing w:line="480" w:lineRule="auto"/>
        <w:jc w:val="both"/>
        <w:rPr>
          <w:rFonts w:ascii="Times New Roman" w:eastAsia="Times New Roman" w:hAnsi="Times New Roman" w:cs="Times New Roman"/>
          <w:sz w:val="24"/>
          <w:szCs w:val="24"/>
          <w:vertAlign w:val="subscript"/>
        </w:rPr>
      </w:pPr>
    </w:p>
    <w:p w14:paraId="4A3FEBA9" w14:textId="144BABE9" w:rsidR="00807277" w:rsidRDefault="00807277" w:rsidP="00D36409">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 xml:space="preserve">Supplementary Information Note </w:t>
      </w:r>
      <w:r w:rsidR="00CD395D">
        <w:rPr>
          <w:rFonts w:ascii="Times New Roman" w:eastAsia="Times New Roman" w:hAnsi="Times New Roman" w:cs="Times New Roman"/>
          <w:b/>
          <w:bCs/>
          <w:sz w:val="28"/>
          <w:szCs w:val="28"/>
        </w:rPr>
        <w:t>4</w:t>
      </w:r>
      <w:r>
        <w:rPr>
          <w:rFonts w:ascii="Times New Roman" w:eastAsia="Times New Roman" w:hAnsi="Times New Roman" w:cs="Times New Roman"/>
          <w:b/>
          <w:bCs/>
          <w:sz w:val="28"/>
          <w:szCs w:val="28"/>
        </w:rPr>
        <w:t xml:space="preserve"> – </w:t>
      </w:r>
      <w:r w:rsidR="00A71FD5">
        <w:rPr>
          <w:rFonts w:ascii="Times New Roman" w:eastAsia="Times New Roman" w:hAnsi="Times New Roman" w:cs="Times New Roman"/>
          <w:b/>
          <w:bCs/>
          <w:sz w:val="28"/>
          <w:szCs w:val="28"/>
        </w:rPr>
        <w:t>Gibbs energies</w:t>
      </w:r>
    </w:p>
    <w:p w14:paraId="63958096" w14:textId="57DD3F08" w:rsidR="00884BF6" w:rsidRPr="00DA167F" w:rsidRDefault="0013254B" w:rsidP="00D3640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ry Table S</w:t>
      </w:r>
      <w:r w:rsidR="00CD395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summarises additional enthalpies and entropies from literature data which were used to calculate the Gibbs energies of formation and oxidation of </w:t>
      </w:r>
      <w:r>
        <w:rPr>
          <w:rFonts w:ascii="Times New Roman" w:eastAsia="Times New Roman" w:hAnsi="Times New Roman" w:cs="Times New Roman"/>
          <w:i/>
          <w:sz w:val="24"/>
          <w:szCs w:val="24"/>
        </w:rPr>
        <w:t>Ln</w:t>
      </w:r>
      <w:r>
        <w:rPr>
          <w:rFonts w:ascii="Times New Roman" w:eastAsia="Times New Roman" w:hAnsi="Times New Roman" w:cs="Times New Roman"/>
          <w:sz w:val="24"/>
          <w:szCs w:val="24"/>
        </w:rPr>
        <w:t>N and UN.</w:t>
      </w:r>
      <w:r w:rsidR="00DA167F">
        <w:rPr>
          <w:rFonts w:ascii="Times New Roman" w:eastAsia="Times New Roman" w:hAnsi="Times New Roman" w:cs="Times New Roman"/>
          <w:sz w:val="24"/>
          <w:szCs w:val="24"/>
        </w:rPr>
        <w:t xml:space="preserve"> The literature data of entropies for </w:t>
      </w:r>
      <w:r w:rsidR="00DA167F">
        <w:rPr>
          <w:rFonts w:ascii="Times New Roman" w:eastAsia="Times New Roman" w:hAnsi="Times New Roman" w:cs="Times New Roman"/>
          <w:i/>
          <w:sz w:val="24"/>
          <w:szCs w:val="24"/>
        </w:rPr>
        <w:t>Ln</w:t>
      </w:r>
      <w:r w:rsidR="00DA167F">
        <w:rPr>
          <w:rFonts w:ascii="Times New Roman" w:eastAsia="Times New Roman" w:hAnsi="Times New Roman" w:cs="Times New Roman"/>
          <w:sz w:val="24"/>
          <w:szCs w:val="24"/>
        </w:rPr>
        <w:t>N is scarce and data was solely derived for LaN and CeN, which was applied for calculation of the thermodynamic data of</w:t>
      </w:r>
      <w:r w:rsidR="00A13DEF">
        <w:rPr>
          <w:rFonts w:ascii="Times New Roman" w:eastAsia="Times New Roman" w:hAnsi="Times New Roman" w:cs="Times New Roman"/>
          <w:sz w:val="24"/>
          <w:szCs w:val="24"/>
        </w:rPr>
        <w:t xml:space="preserve"> all the</w:t>
      </w:r>
      <w:r w:rsidR="00DA167F">
        <w:rPr>
          <w:rFonts w:ascii="Times New Roman" w:eastAsia="Times New Roman" w:hAnsi="Times New Roman" w:cs="Times New Roman"/>
          <w:sz w:val="24"/>
          <w:szCs w:val="24"/>
        </w:rPr>
        <w:t xml:space="preserve"> other </w:t>
      </w:r>
      <w:r w:rsidR="00DA167F">
        <w:rPr>
          <w:rFonts w:ascii="Times New Roman" w:eastAsia="Times New Roman" w:hAnsi="Times New Roman" w:cs="Times New Roman"/>
          <w:i/>
          <w:sz w:val="24"/>
          <w:szCs w:val="24"/>
        </w:rPr>
        <w:t>Ln</w:t>
      </w:r>
      <w:r w:rsidR="00DA167F">
        <w:rPr>
          <w:rFonts w:ascii="Times New Roman" w:eastAsia="Times New Roman" w:hAnsi="Times New Roman" w:cs="Times New Roman"/>
          <w:sz w:val="24"/>
          <w:szCs w:val="24"/>
        </w:rPr>
        <w:t xml:space="preserve">N. </w:t>
      </w:r>
      <w:r w:rsidR="00884BF6">
        <w:rPr>
          <w:rFonts w:ascii="Times New Roman" w:eastAsia="Times New Roman" w:hAnsi="Times New Roman" w:cs="Times New Roman"/>
          <w:sz w:val="24"/>
          <w:szCs w:val="24"/>
        </w:rPr>
        <w:t>Supplementary Table S5 summarises reaction enthalpies and entropies calculated prior to the Gibbs energies of formation and oxidation.</w:t>
      </w:r>
    </w:p>
    <w:p w14:paraId="2F941141" w14:textId="77777777" w:rsidR="00807277" w:rsidRDefault="00807277" w:rsidP="00D36409">
      <w:pPr>
        <w:pStyle w:val="EndNoteBibliography"/>
        <w:spacing w:after="0"/>
        <w:rPr>
          <w:rFonts w:ascii="Times New Roman" w:eastAsia="Times New Roman" w:hAnsi="Times New Roman" w:cs="Times New Roman"/>
          <w:sz w:val="24"/>
          <w:szCs w:val="24"/>
        </w:rPr>
      </w:pPr>
    </w:p>
    <w:p w14:paraId="1E2D97A1" w14:textId="77777777" w:rsidR="0028693D" w:rsidRDefault="0028693D" w:rsidP="00D36409">
      <w:pPr>
        <w:pStyle w:val="EndNoteBibliography"/>
        <w:spacing w:after="0"/>
        <w:rPr>
          <w:rFonts w:ascii="Times New Roman" w:eastAsia="Times New Roman" w:hAnsi="Times New Roman" w:cs="Times New Roman"/>
          <w:sz w:val="24"/>
          <w:szCs w:val="24"/>
        </w:rPr>
      </w:pPr>
    </w:p>
    <w:p w14:paraId="22FB52CC" w14:textId="77777777" w:rsidR="0028693D" w:rsidRDefault="0028693D" w:rsidP="00D36409">
      <w:pPr>
        <w:pStyle w:val="EndNoteBibliography"/>
        <w:spacing w:after="0"/>
        <w:rPr>
          <w:rFonts w:ascii="Times New Roman" w:eastAsia="Times New Roman" w:hAnsi="Times New Roman" w:cs="Times New Roman"/>
          <w:sz w:val="24"/>
          <w:szCs w:val="24"/>
        </w:rPr>
      </w:pPr>
    </w:p>
    <w:p w14:paraId="17161C5C" w14:textId="77777777" w:rsidR="0028693D" w:rsidRDefault="0028693D" w:rsidP="00D36409">
      <w:pPr>
        <w:pStyle w:val="EndNoteBibliography"/>
        <w:spacing w:after="0"/>
        <w:rPr>
          <w:rFonts w:ascii="Times New Roman" w:eastAsia="Times New Roman" w:hAnsi="Times New Roman" w:cs="Times New Roman"/>
          <w:sz w:val="24"/>
          <w:szCs w:val="24"/>
        </w:rPr>
      </w:pPr>
    </w:p>
    <w:p w14:paraId="41889111" w14:textId="77777777" w:rsidR="0028693D" w:rsidRDefault="0028693D" w:rsidP="00D36409">
      <w:pPr>
        <w:pStyle w:val="EndNoteBibliography"/>
        <w:spacing w:after="0"/>
        <w:rPr>
          <w:rFonts w:ascii="Times New Roman" w:eastAsia="Times New Roman" w:hAnsi="Times New Roman" w:cs="Times New Roman"/>
          <w:sz w:val="24"/>
          <w:szCs w:val="24"/>
        </w:rPr>
      </w:pPr>
    </w:p>
    <w:p w14:paraId="3DF57F96" w14:textId="77777777" w:rsidR="0028693D" w:rsidRDefault="0028693D" w:rsidP="00D36409">
      <w:pPr>
        <w:pStyle w:val="EndNoteBibliography"/>
        <w:spacing w:after="0"/>
        <w:rPr>
          <w:rFonts w:ascii="Times New Roman" w:eastAsia="Times New Roman" w:hAnsi="Times New Roman" w:cs="Times New Roman"/>
          <w:sz w:val="24"/>
          <w:szCs w:val="24"/>
        </w:rPr>
      </w:pPr>
    </w:p>
    <w:p w14:paraId="0A4783DF" w14:textId="77777777" w:rsidR="0028693D" w:rsidRDefault="0028693D" w:rsidP="00D36409">
      <w:pPr>
        <w:pStyle w:val="EndNoteBibliography"/>
        <w:spacing w:after="0"/>
        <w:rPr>
          <w:rFonts w:ascii="Times New Roman" w:eastAsia="Times New Roman" w:hAnsi="Times New Roman" w:cs="Times New Roman"/>
          <w:sz w:val="24"/>
          <w:szCs w:val="24"/>
        </w:rPr>
      </w:pPr>
    </w:p>
    <w:p w14:paraId="147800BC" w14:textId="77777777" w:rsidR="0028693D" w:rsidRDefault="0028693D" w:rsidP="00D36409">
      <w:pPr>
        <w:pStyle w:val="EndNoteBibliography"/>
        <w:spacing w:after="0"/>
        <w:rPr>
          <w:rFonts w:ascii="Times New Roman" w:eastAsia="Times New Roman" w:hAnsi="Times New Roman" w:cs="Times New Roman"/>
          <w:sz w:val="24"/>
          <w:szCs w:val="24"/>
        </w:rPr>
      </w:pPr>
    </w:p>
    <w:p w14:paraId="1400EB87" w14:textId="77777777" w:rsidR="0028693D" w:rsidRDefault="0028693D" w:rsidP="00D36409">
      <w:pPr>
        <w:pStyle w:val="EndNoteBibliography"/>
        <w:spacing w:after="0"/>
        <w:rPr>
          <w:rFonts w:ascii="Times New Roman" w:eastAsia="Times New Roman" w:hAnsi="Times New Roman" w:cs="Times New Roman"/>
          <w:sz w:val="24"/>
          <w:szCs w:val="24"/>
        </w:rPr>
      </w:pPr>
    </w:p>
    <w:p w14:paraId="1566F58D" w14:textId="77777777" w:rsidR="0028693D" w:rsidRDefault="0028693D" w:rsidP="00D36409">
      <w:pPr>
        <w:pStyle w:val="EndNoteBibliography"/>
        <w:spacing w:after="0"/>
        <w:rPr>
          <w:rFonts w:ascii="Times New Roman" w:eastAsia="Times New Roman" w:hAnsi="Times New Roman" w:cs="Times New Roman"/>
          <w:sz w:val="24"/>
          <w:szCs w:val="24"/>
        </w:rPr>
      </w:pPr>
    </w:p>
    <w:p w14:paraId="6DF2842B" w14:textId="77777777" w:rsidR="0028693D" w:rsidRDefault="0028693D" w:rsidP="00D36409">
      <w:pPr>
        <w:pStyle w:val="EndNoteBibliography"/>
        <w:spacing w:after="0"/>
        <w:rPr>
          <w:rFonts w:ascii="Times New Roman" w:eastAsia="Times New Roman" w:hAnsi="Times New Roman" w:cs="Times New Roman"/>
          <w:sz w:val="24"/>
          <w:szCs w:val="24"/>
        </w:rPr>
      </w:pPr>
    </w:p>
    <w:p w14:paraId="6B1CBBE2" w14:textId="77777777" w:rsidR="0028693D" w:rsidRDefault="0028693D" w:rsidP="00D36409">
      <w:pPr>
        <w:pStyle w:val="EndNoteBibliography"/>
        <w:spacing w:after="0"/>
        <w:rPr>
          <w:rFonts w:ascii="Times New Roman" w:eastAsia="Times New Roman" w:hAnsi="Times New Roman" w:cs="Times New Roman"/>
          <w:sz w:val="24"/>
          <w:szCs w:val="24"/>
        </w:rPr>
      </w:pPr>
    </w:p>
    <w:p w14:paraId="2E0471F0" w14:textId="77777777" w:rsidR="0028693D" w:rsidRDefault="0028693D" w:rsidP="00D36409">
      <w:pPr>
        <w:pStyle w:val="EndNoteBibliography"/>
        <w:spacing w:after="0"/>
        <w:rPr>
          <w:rFonts w:ascii="Times New Roman" w:eastAsia="Times New Roman" w:hAnsi="Times New Roman" w:cs="Times New Roman"/>
          <w:sz w:val="24"/>
          <w:szCs w:val="24"/>
        </w:rPr>
      </w:pPr>
    </w:p>
    <w:p w14:paraId="2E223C6C" w14:textId="77777777" w:rsidR="0028693D" w:rsidRDefault="0028693D" w:rsidP="00D36409">
      <w:pPr>
        <w:pStyle w:val="EndNoteBibliography"/>
        <w:spacing w:after="0"/>
        <w:rPr>
          <w:rFonts w:ascii="Times New Roman" w:eastAsia="Times New Roman" w:hAnsi="Times New Roman" w:cs="Times New Roman"/>
          <w:sz w:val="24"/>
          <w:szCs w:val="24"/>
        </w:rPr>
      </w:pPr>
    </w:p>
    <w:p w14:paraId="625F8419" w14:textId="77777777" w:rsidR="0028693D" w:rsidRDefault="0028693D" w:rsidP="00D36409">
      <w:pPr>
        <w:pStyle w:val="EndNoteBibliography"/>
        <w:spacing w:after="0"/>
        <w:rPr>
          <w:rFonts w:ascii="Times New Roman" w:eastAsia="Times New Roman" w:hAnsi="Times New Roman" w:cs="Times New Roman"/>
          <w:sz w:val="24"/>
          <w:szCs w:val="24"/>
        </w:rPr>
      </w:pPr>
    </w:p>
    <w:p w14:paraId="57E7BC95" w14:textId="77777777" w:rsidR="0028693D" w:rsidRDefault="0028693D" w:rsidP="00D36409">
      <w:pPr>
        <w:pStyle w:val="EndNoteBibliography"/>
        <w:spacing w:after="0"/>
        <w:rPr>
          <w:rFonts w:ascii="Times New Roman" w:eastAsia="Times New Roman" w:hAnsi="Times New Roman" w:cs="Times New Roman"/>
          <w:sz w:val="24"/>
          <w:szCs w:val="24"/>
        </w:rPr>
      </w:pPr>
    </w:p>
    <w:p w14:paraId="33C02158" w14:textId="77777777" w:rsidR="0028693D" w:rsidRDefault="0028693D" w:rsidP="00D36409">
      <w:pPr>
        <w:pStyle w:val="EndNoteBibliography"/>
        <w:spacing w:after="0"/>
        <w:rPr>
          <w:rFonts w:ascii="Times New Roman" w:eastAsia="Times New Roman" w:hAnsi="Times New Roman" w:cs="Times New Roman"/>
          <w:sz w:val="24"/>
          <w:szCs w:val="24"/>
        </w:rPr>
      </w:pPr>
    </w:p>
    <w:p w14:paraId="7AB0371F" w14:textId="77777777" w:rsidR="0028693D" w:rsidRDefault="0028693D" w:rsidP="00D36409">
      <w:pPr>
        <w:pStyle w:val="EndNoteBibliography"/>
        <w:spacing w:after="0"/>
        <w:rPr>
          <w:rFonts w:ascii="Times New Roman" w:eastAsia="Times New Roman" w:hAnsi="Times New Roman" w:cs="Times New Roman"/>
          <w:sz w:val="24"/>
          <w:szCs w:val="24"/>
        </w:rPr>
      </w:pPr>
    </w:p>
    <w:p w14:paraId="5266D5F8" w14:textId="77777777" w:rsidR="0028693D" w:rsidRDefault="0028693D" w:rsidP="00D36409">
      <w:pPr>
        <w:pStyle w:val="EndNoteBibliography"/>
        <w:spacing w:after="0"/>
        <w:rPr>
          <w:rFonts w:ascii="Times New Roman" w:eastAsia="Times New Roman" w:hAnsi="Times New Roman" w:cs="Times New Roman"/>
          <w:sz w:val="24"/>
          <w:szCs w:val="24"/>
        </w:rPr>
      </w:pPr>
    </w:p>
    <w:p w14:paraId="297C9E5E" w14:textId="77777777" w:rsidR="0028693D" w:rsidRDefault="0028693D" w:rsidP="00D36409">
      <w:pPr>
        <w:pStyle w:val="EndNoteBibliography"/>
        <w:spacing w:after="0"/>
        <w:rPr>
          <w:rFonts w:ascii="Times New Roman" w:eastAsia="Times New Roman" w:hAnsi="Times New Roman" w:cs="Times New Roman"/>
          <w:sz w:val="24"/>
          <w:szCs w:val="24"/>
        </w:rPr>
      </w:pPr>
    </w:p>
    <w:p w14:paraId="0D024541" w14:textId="77777777" w:rsidR="0028693D" w:rsidRDefault="0028693D" w:rsidP="00D36409">
      <w:pPr>
        <w:pStyle w:val="EndNoteBibliography"/>
        <w:spacing w:after="0"/>
        <w:rPr>
          <w:rFonts w:ascii="Times New Roman" w:eastAsia="Times New Roman" w:hAnsi="Times New Roman" w:cs="Times New Roman"/>
          <w:sz w:val="24"/>
          <w:szCs w:val="24"/>
        </w:rPr>
      </w:pPr>
    </w:p>
    <w:p w14:paraId="5A2D4B02" w14:textId="77777777" w:rsidR="0028693D" w:rsidRDefault="0028693D" w:rsidP="00D36409">
      <w:pPr>
        <w:pStyle w:val="EndNoteBibliography"/>
        <w:spacing w:after="0"/>
        <w:rPr>
          <w:rFonts w:ascii="Times New Roman" w:eastAsia="Times New Roman" w:hAnsi="Times New Roman" w:cs="Times New Roman"/>
          <w:sz w:val="24"/>
          <w:szCs w:val="24"/>
        </w:rPr>
      </w:pPr>
    </w:p>
    <w:p w14:paraId="7BC347D1" w14:textId="77777777" w:rsidR="0028693D" w:rsidRDefault="0028693D" w:rsidP="00D36409">
      <w:pPr>
        <w:pStyle w:val="EndNoteBibliography"/>
        <w:spacing w:after="0"/>
        <w:rPr>
          <w:rFonts w:ascii="Times New Roman" w:eastAsia="Times New Roman" w:hAnsi="Times New Roman" w:cs="Times New Roman"/>
          <w:sz w:val="24"/>
          <w:szCs w:val="24"/>
        </w:rPr>
      </w:pPr>
    </w:p>
    <w:p w14:paraId="06B35F40" w14:textId="77777777" w:rsidR="0028693D" w:rsidRDefault="0028693D" w:rsidP="00D36409">
      <w:pPr>
        <w:pStyle w:val="EndNoteBibliography"/>
        <w:spacing w:after="0"/>
        <w:rPr>
          <w:rFonts w:ascii="Times New Roman" w:eastAsia="Times New Roman" w:hAnsi="Times New Roman" w:cs="Times New Roman"/>
          <w:sz w:val="24"/>
          <w:szCs w:val="24"/>
        </w:rPr>
      </w:pPr>
    </w:p>
    <w:p w14:paraId="3D051B32" w14:textId="77777777" w:rsidR="0028693D" w:rsidRDefault="0028693D" w:rsidP="00D36409">
      <w:pPr>
        <w:pStyle w:val="EndNoteBibliography"/>
        <w:spacing w:after="0"/>
        <w:rPr>
          <w:rFonts w:ascii="Times New Roman" w:eastAsia="Times New Roman" w:hAnsi="Times New Roman" w:cs="Times New Roman"/>
          <w:sz w:val="24"/>
          <w:szCs w:val="24"/>
        </w:rPr>
      </w:pPr>
    </w:p>
    <w:p w14:paraId="74291CAA" w14:textId="77777777" w:rsidR="0028693D" w:rsidRDefault="0028693D" w:rsidP="00D36409">
      <w:pPr>
        <w:pStyle w:val="EndNoteBibliography"/>
        <w:spacing w:after="0"/>
        <w:rPr>
          <w:rFonts w:ascii="Times New Roman" w:eastAsia="Times New Roman" w:hAnsi="Times New Roman" w:cs="Times New Roman"/>
          <w:sz w:val="24"/>
          <w:szCs w:val="24"/>
        </w:rPr>
      </w:pPr>
    </w:p>
    <w:p w14:paraId="56C80B1A" w14:textId="77777777" w:rsidR="0028693D" w:rsidRDefault="0028693D" w:rsidP="00D36409">
      <w:pPr>
        <w:pStyle w:val="EndNoteBibliography"/>
        <w:spacing w:after="0"/>
        <w:rPr>
          <w:rFonts w:ascii="Times New Roman" w:eastAsia="Times New Roman" w:hAnsi="Times New Roman" w:cs="Times New Roman"/>
          <w:sz w:val="24"/>
          <w:szCs w:val="24"/>
        </w:rPr>
      </w:pPr>
    </w:p>
    <w:p w14:paraId="72D85445" w14:textId="77777777" w:rsidR="0028693D" w:rsidRDefault="0028693D" w:rsidP="00D36409">
      <w:pPr>
        <w:pStyle w:val="EndNoteBibliography"/>
        <w:spacing w:after="0"/>
        <w:rPr>
          <w:rFonts w:ascii="Times New Roman" w:eastAsia="Times New Roman" w:hAnsi="Times New Roman" w:cs="Times New Roman"/>
          <w:sz w:val="24"/>
          <w:szCs w:val="24"/>
        </w:rPr>
      </w:pPr>
    </w:p>
    <w:p w14:paraId="79412181" w14:textId="77777777" w:rsidR="0028693D" w:rsidRDefault="0028693D" w:rsidP="00D36409">
      <w:pPr>
        <w:pStyle w:val="EndNoteBibliography"/>
        <w:spacing w:after="0"/>
        <w:rPr>
          <w:rFonts w:ascii="Times New Roman" w:eastAsia="Times New Roman" w:hAnsi="Times New Roman" w:cs="Times New Roman"/>
          <w:sz w:val="24"/>
          <w:szCs w:val="24"/>
        </w:rPr>
      </w:pPr>
    </w:p>
    <w:p w14:paraId="192A1C26" w14:textId="77777777" w:rsidR="0028693D" w:rsidRDefault="0028693D" w:rsidP="00D36409">
      <w:pPr>
        <w:pStyle w:val="EndNoteBibliography"/>
        <w:spacing w:after="0"/>
        <w:rPr>
          <w:rFonts w:ascii="Times New Roman" w:eastAsia="Times New Roman" w:hAnsi="Times New Roman" w:cs="Times New Roman"/>
          <w:sz w:val="24"/>
          <w:szCs w:val="24"/>
        </w:rPr>
      </w:pPr>
    </w:p>
    <w:p w14:paraId="50253ED0" w14:textId="77777777" w:rsidR="0028693D" w:rsidRDefault="0028693D" w:rsidP="00D36409">
      <w:pPr>
        <w:pStyle w:val="EndNoteBibliography"/>
        <w:spacing w:after="0"/>
        <w:rPr>
          <w:rFonts w:ascii="Times New Roman" w:eastAsia="Times New Roman" w:hAnsi="Times New Roman" w:cs="Times New Roman"/>
          <w:sz w:val="24"/>
          <w:szCs w:val="24"/>
        </w:rPr>
      </w:pPr>
    </w:p>
    <w:p w14:paraId="79BC0E32" w14:textId="77777777" w:rsidR="0028693D" w:rsidRDefault="0028693D" w:rsidP="00D36409">
      <w:pPr>
        <w:pStyle w:val="EndNoteBibliography"/>
        <w:spacing w:after="0"/>
        <w:rPr>
          <w:rFonts w:ascii="Times New Roman" w:eastAsia="Times New Roman" w:hAnsi="Times New Roman" w:cs="Times New Roman"/>
          <w:sz w:val="24"/>
          <w:szCs w:val="24"/>
        </w:rPr>
      </w:pPr>
    </w:p>
    <w:p w14:paraId="0144F65A" w14:textId="31333C1D" w:rsidR="00807277" w:rsidRPr="00CD395D" w:rsidRDefault="00CD395D" w:rsidP="00D36409">
      <w:pPr>
        <w:spacing w:line="360" w:lineRule="auto"/>
        <w:jc w:val="both"/>
        <w:rPr>
          <w:rFonts w:ascii="Times New Roman" w:eastAsia="Times New Roman" w:hAnsi="Times New Roman" w:cs="Times New Roman"/>
          <w:sz w:val="24"/>
          <w:szCs w:val="24"/>
        </w:rPr>
      </w:pPr>
      <w:r w:rsidRPr="00497E96">
        <w:rPr>
          <w:rFonts w:ascii="Times New Roman" w:hAnsi="Times New Roman" w:cs="Times New Roman"/>
          <w:b/>
        </w:rPr>
        <w:lastRenderedPageBreak/>
        <w:t xml:space="preserve">Table </w:t>
      </w:r>
      <w:r>
        <w:rPr>
          <w:rFonts w:ascii="Times New Roman" w:hAnsi="Times New Roman" w:cs="Times New Roman"/>
          <w:b/>
        </w:rPr>
        <w:t>S</w:t>
      </w:r>
      <w:r w:rsidRPr="00497E96">
        <w:rPr>
          <w:rFonts w:ascii="Times New Roman" w:hAnsi="Times New Roman" w:cs="Times New Roman"/>
          <w:b/>
        </w:rPr>
        <w:fldChar w:fldCharType="begin"/>
      </w:r>
      <w:r w:rsidRPr="00497E96">
        <w:rPr>
          <w:rFonts w:ascii="Times New Roman" w:hAnsi="Times New Roman" w:cs="Times New Roman"/>
          <w:b/>
        </w:rPr>
        <w:instrText xml:space="preserve"> SEQ Table \* ARABIC </w:instrText>
      </w:r>
      <w:r w:rsidRPr="00497E96">
        <w:rPr>
          <w:rFonts w:ascii="Times New Roman" w:hAnsi="Times New Roman" w:cs="Times New Roman"/>
          <w:b/>
        </w:rPr>
        <w:fldChar w:fldCharType="separate"/>
      </w:r>
      <w:r w:rsidR="00655C64">
        <w:rPr>
          <w:rFonts w:ascii="Times New Roman" w:hAnsi="Times New Roman" w:cs="Times New Roman"/>
          <w:b/>
          <w:noProof/>
        </w:rPr>
        <w:t>4</w:t>
      </w:r>
      <w:r w:rsidRPr="00497E96">
        <w:rPr>
          <w:rFonts w:ascii="Times New Roman" w:hAnsi="Times New Roman" w:cs="Times New Roman"/>
          <w:b/>
        </w:rPr>
        <w:fldChar w:fldCharType="end"/>
      </w:r>
      <w:r w:rsidRPr="00497E96">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sz w:val="24"/>
          <w:szCs w:val="24"/>
        </w:rPr>
        <w:t xml:space="preserve">Summary of </w:t>
      </w:r>
      <w:r w:rsidR="00124780">
        <w:rPr>
          <w:rFonts w:ascii="Times New Roman" w:eastAsia="Times New Roman" w:hAnsi="Times New Roman" w:cs="Times New Roman"/>
          <w:sz w:val="24"/>
          <w:szCs w:val="24"/>
        </w:rPr>
        <w:t>literature entropy data</w:t>
      </w:r>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 xml:space="preserve">Ln </w:t>
      </w:r>
      <w:r>
        <w:rPr>
          <w:rFonts w:ascii="Times New Roman" w:eastAsia="Times New Roman" w:hAnsi="Times New Roman" w:cs="Times New Roman"/>
          <w:sz w:val="24"/>
          <w:szCs w:val="24"/>
        </w:rPr>
        <w:t xml:space="preserve">metals, </w:t>
      </w:r>
      <w:r>
        <w:rPr>
          <w:rFonts w:ascii="Times New Roman" w:eastAsia="Times New Roman" w:hAnsi="Times New Roman" w:cs="Times New Roman"/>
          <w:i/>
          <w:sz w:val="24"/>
          <w:szCs w:val="24"/>
        </w:rPr>
        <w:t>Ln</w:t>
      </w:r>
      <w:r>
        <w:rPr>
          <w:rFonts w:ascii="Times New Roman" w:eastAsia="Times New Roman" w:hAnsi="Times New Roman" w:cs="Times New Roman"/>
          <w:sz w:val="24"/>
          <w:szCs w:val="24"/>
        </w:rPr>
        <w:t xml:space="preserve"> oxides</w:t>
      </w:r>
      <w:r w:rsidR="00A13B72">
        <w:rPr>
          <w:rFonts w:ascii="Times New Roman" w:eastAsia="Times New Roman" w:hAnsi="Times New Roman" w:cs="Times New Roman"/>
          <w:sz w:val="24"/>
          <w:szCs w:val="24"/>
        </w:rPr>
        <w:t xml:space="preserve">, </w:t>
      </w:r>
      <w:r w:rsidR="00A13B72">
        <w:rPr>
          <w:rFonts w:ascii="Times New Roman" w:eastAsia="Times New Roman" w:hAnsi="Times New Roman" w:cs="Times New Roman"/>
          <w:i/>
          <w:sz w:val="24"/>
          <w:szCs w:val="24"/>
        </w:rPr>
        <w:t>Ln</w:t>
      </w:r>
      <w:r w:rsidR="00A13B72">
        <w:rPr>
          <w:rFonts w:ascii="Times New Roman" w:eastAsia="Times New Roman" w:hAnsi="Times New Roman" w:cs="Times New Roman"/>
          <w:sz w:val="24"/>
          <w:szCs w:val="24"/>
        </w:rPr>
        <w:t xml:space="preserve"> hydroxide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Ln</w:t>
      </w:r>
      <w:r>
        <w:rPr>
          <w:rFonts w:ascii="Times New Roman" w:eastAsia="Times New Roman" w:hAnsi="Times New Roman" w:cs="Times New Roman"/>
          <w:sz w:val="24"/>
          <w:szCs w:val="24"/>
        </w:rPr>
        <w:t>N, in addition to the formation enthalpy and entropies of UN</w:t>
      </w:r>
      <w:r w:rsidR="00A13B7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O</w:t>
      </w:r>
      <w:r>
        <w:rPr>
          <w:rFonts w:ascii="Times New Roman" w:eastAsia="Times New Roman" w:hAnsi="Times New Roman" w:cs="Times New Roman"/>
          <w:sz w:val="24"/>
          <w:szCs w:val="24"/>
          <w:vertAlign w:val="subscript"/>
        </w:rPr>
        <w:t>2</w:t>
      </w:r>
      <w:r w:rsidR="00A13B72">
        <w:rPr>
          <w:rFonts w:ascii="Times New Roman" w:eastAsia="Times New Roman" w:hAnsi="Times New Roman" w:cs="Times New Roman"/>
          <w:sz w:val="24"/>
          <w:szCs w:val="24"/>
        </w:rPr>
        <w:t>, H</w:t>
      </w:r>
      <w:r w:rsidR="00A13B72">
        <w:rPr>
          <w:rFonts w:ascii="Times New Roman" w:eastAsia="Times New Roman" w:hAnsi="Times New Roman" w:cs="Times New Roman"/>
          <w:sz w:val="24"/>
          <w:szCs w:val="24"/>
          <w:vertAlign w:val="subscript"/>
        </w:rPr>
        <w:t>2</w:t>
      </w:r>
      <w:r w:rsidR="00A13B72">
        <w:rPr>
          <w:rFonts w:ascii="Times New Roman" w:eastAsia="Times New Roman" w:hAnsi="Times New Roman" w:cs="Times New Roman"/>
          <w:sz w:val="24"/>
          <w:szCs w:val="24"/>
        </w:rPr>
        <w:t>O, NH</w:t>
      </w:r>
      <w:r w:rsidR="00A13B72">
        <w:rPr>
          <w:rFonts w:ascii="Times New Roman" w:eastAsia="Times New Roman" w:hAnsi="Times New Roman" w:cs="Times New Roman"/>
          <w:sz w:val="24"/>
          <w:szCs w:val="24"/>
          <w:vertAlign w:val="subscript"/>
        </w:rPr>
        <w:t>3</w:t>
      </w:r>
      <w:r w:rsidR="00A13B72">
        <w:rPr>
          <w:rFonts w:ascii="Times New Roman" w:eastAsia="Times New Roman" w:hAnsi="Times New Roman" w:cs="Times New Roman"/>
          <w:sz w:val="24"/>
          <w:szCs w:val="24"/>
        </w:rPr>
        <w:t xml:space="preserve"> and H</w:t>
      </w:r>
      <w:r w:rsidR="00A13B72">
        <w:rPr>
          <w:rFonts w:ascii="Times New Roman" w:eastAsia="Times New Roman" w:hAnsi="Times New Roman" w:cs="Times New Roman"/>
          <w:sz w:val="24"/>
          <w:szCs w:val="24"/>
          <w:vertAlign w:val="subscript"/>
        </w:rPr>
        <w:t>2</w:t>
      </w:r>
      <w:r w:rsidR="00A13B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d to calculate </w:t>
      </w:r>
      <w:r w:rsidRPr="00DB1EBB">
        <w:rPr>
          <w:rFonts w:ascii="Times New Roman" w:eastAsia="Times New Roman" w:hAnsi="Times New Roman" w:cs="Times New Roman"/>
          <w:sz w:val="24"/>
          <w:szCs w:val="24"/>
        </w:rPr>
        <w:t>Δ</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vertAlign w:val="subscript"/>
        </w:rPr>
        <w:t>f</w:t>
      </w:r>
      <w:r>
        <w:rPr>
          <w:rFonts w:ascii="Times New Roman" w:eastAsia="Times New Roman" w:hAnsi="Times New Roman" w:cs="Times New Roman"/>
          <w:sz w:val="24"/>
          <w:szCs w:val="24"/>
          <w:vertAlign w:val="superscript"/>
        </w:rPr>
        <w:t>°</w:t>
      </w:r>
      <w:r w:rsidR="00A13B72">
        <w:rPr>
          <w:rFonts w:ascii="Times New Roman" w:eastAsia="Times New Roman" w:hAnsi="Times New Roman" w:cs="Times New Roman"/>
          <w:sz w:val="24"/>
          <w:szCs w:val="24"/>
        </w:rPr>
        <w:t xml:space="preserve">, </w:t>
      </w:r>
      <w:r w:rsidRPr="00DB1EBB">
        <w:rPr>
          <w:rFonts w:ascii="Times New Roman" w:eastAsia="Times New Roman" w:hAnsi="Times New Roman" w:cs="Times New Roman"/>
          <w:sz w:val="24"/>
          <w:szCs w:val="24"/>
        </w:rPr>
        <w:t>Δ</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vertAlign w:val="subscript"/>
        </w:rPr>
        <w:t>ox</w:t>
      </w:r>
      <w:r>
        <w:rPr>
          <w:rFonts w:ascii="Times New Roman" w:eastAsia="Times New Roman" w:hAnsi="Times New Roman" w:cs="Times New Roman"/>
          <w:sz w:val="24"/>
          <w:szCs w:val="24"/>
          <w:vertAlign w:val="superscript"/>
        </w:rPr>
        <w:t>°</w:t>
      </w:r>
      <w:r w:rsidR="00A13B72">
        <w:rPr>
          <w:rFonts w:ascii="Times New Roman" w:eastAsia="Times New Roman" w:hAnsi="Times New Roman" w:cs="Times New Roman"/>
          <w:sz w:val="24"/>
          <w:szCs w:val="24"/>
        </w:rPr>
        <w:t xml:space="preserve"> and </w:t>
      </w:r>
      <w:r w:rsidR="00A13B72" w:rsidRPr="00DB1EBB">
        <w:rPr>
          <w:rFonts w:ascii="Times New Roman" w:eastAsia="Times New Roman" w:hAnsi="Times New Roman" w:cs="Times New Roman"/>
          <w:sz w:val="24"/>
          <w:szCs w:val="24"/>
        </w:rPr>
        <w:t>Δ</w:t>
      </w:r>
      <w:r w:rsidR="00A13B72">
        <w:rPr>
          <w:rFonts w:ascii="Times New Roman" w:eastAsia="Times New Roman" w:hAnsi="Times New Roman" w:cs="Times New Roman"/>
          <w:i/>
          <w:sz w:val="24"/>
          <w:szCs w:val="24"/>
        </w:rPr>
        <w:t>G</w:t>
      </w:r>
      <w:r w:rsidR="00A13B72">
        <w:rPr>
          <w:rFonts w:ascii="Times New Roman" w:eastAsia="Times New Roman" w:hAnsi="Times New Roman" w:cs="Times New Roman"/>
          <w:sz w:val="24"/>
          <w:szCs w:val="24"/>
          <w:vertAlign w:val="subscript"/>
        </w:rPr>
        <w:t>hyd</w:t>
      </w:r>
      <w:r w:rsidR="00A13B72">
        <w:rPr>
          <w:rFonts w:ascii="Times New Roman" w:eastAsia="Times New Roman" w:hAnsi="Times New Roman" w:cs="Times New Roman"/>
          <w:sz w:val="24"/>
          <w:szCs w:val="24"/>
          <w:vertAlign w:val="superscript"/>
        </w:rPr>
        <w:t>°</w:t>
      </w:r>
      <w:r w:rsidR="00884BF6">
        <w:rPr>
          <w:rFonts w:ascii="Times New Roman" w:eastAsia="Times New Roman" w:hAnsi="Times New Roman" w:cs="Times New Roman"/>
          <w:sz w:val="24"/>
          <w:szCs w:val="24"/>
        </w:rPr>
        <w:t xml:space="preserve"> at 298</w:t>
      </w:r>
      <w:r w:rsidR="00A13B72">
        <w:rPr>
          <w:rFonts w:ascii="Times New Roman" w:eastAsia="Times New Roman" w:hAnsi="Times New Roman" w:cs="Times New Roman"/>
          <w:sz w:val="24"/>
          <w:szCs w:val="24"/>
        </w:rPr>
        <w:t>.15</w:t>
      </w:r>
      <w:r w:rsidR="00884BF6">
        <w:rPr>
          <w:rFonts w:ascii="Times New Roman" w:eastAsia="Times New Roman" w:hAnsi="Times New Roman" w:cs="Times New Roman"/>
          <w:sz w:val="24"/>
          <w:szCs w:val="24"/>
        </w:rPr>
        <w:t> 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2877"/>
        <w:gridCol w:w="2881"/>
        <w:gridCol w:w="1221"/>
      </w:tblGrid>
      <w:tr w:rsidR="00AF616F" w14:paraId="4A89DD43" w14:textId="77777777" w:rsidTr="00AF616F">
        <w:tc>
          <w:tcPr>
            <w:tcW w:w="1272" w:type="pct"/>
            <w:tcBorders>
              <w:top w:val="single" w:sz="4" w:space="0" w:color="auto"/>
              <w:bottom w:val="single" w:sz="4" w:space="0" w:color="auto"/>
            </w:tcBorders>
          </w:tcPr>
          <w:p w14:paraId="0A8E8E1E" w14:textId="2CD7FE4F" w:rsidR="00AF616F" w:rsidRPr="00807277" w:rsidRDefault="00AF616F" w:rsidP="00D36409">
            <w:pPr>
              <w:spacing w:line="276" w:lineRule="auto"/>
              <w:rPr>
                <w:rFonts w:ascii="Times New Roman" w:eastAsia="Times New Roman" w:hAnsi="Times New Roman" w:cs="Times New Roman"/>
                <w:sz w:val="24"/>
                <w:szCs w:val="24"/>
              </w:rPr>
            </w:pPr>
            <w:r w:rsidRPr="00807277">
              <w:rPr>
                <w:rFonts w:ascii="Times New Roman" w:eastAsia="Times New Roman" w:hAnsi="Times New Roman" w:cs="Times New Roman"/>
                <w:sz w:val="24"/>
                <w:szCs w:val="24"/>
              </w:rPr>
              <w:t>Compound</w:t>
            </w:r>
          </w:p>
        </w:tc>
        <w:tc>
          <w:tcPr>
            <w:tcW w:w="1537" w:type="pct"/>
            <w:tcBorders>
              <w:top w:val="single" w:sz="4" w:space="0" w:color="auto"/>
              <w:bottom w:val="single" w:sz="4" w:space="0" w:color="auto"/>
            </w:tcBorders>
          </w:tcPr>
          <w:p w14:paraId="19EEBE09" w14:textId="2D4F0AB2" w:rsidR="00AF616F" w:rsidRPr="00AF616F" w:rsidRDefault="00AF616F" w:rsidP="00D36409">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sidRPr="005C77ED">
              <w:rPr>
                <w:rFonts w:ascii="Times New Roman" w:eastAsia="Times New Roman" w:hAnsi="Times New Roman" w:cs="Times New Roman"/>
                <w:i/>
                <w:sz w:val="24"/>
                <w:szCs w:val="24"/>
              </w:rPr>
              <w:t>H</w:t>
            </w:r>
            <w:r w:rsidRPr="005C77ED">
              <w:rPr>
                <w:rFonts w:ascii="Times New Roman" w:eastAsia="Times New Roman" w:hAnsi="Times New Roman" w:cs="Times New Roman"/>
                <w:sz w:val="24"/>
                <w:szCs w:val="24"/>
                <w:vertAlign w:val="subscript"/>
              </w:rPr>
              <w:t>f</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t>
            </w:r>
            <w:r w:rsidR="00884BF6">
              <w:rPr>
                <w:rFonts w:ascii="Times New Roman" w:eastAsia="Times New Roman" w:hAnsi="Times New Roman" w:cs="Times New Roman"/>
                <w:sz w:val="24"/>
                <w:szCs w:val="24"/>
              </w:rPr>
              <w:t>(</w:t>
            </w:r>
            <w:r>
              <w:rPr>
                <w:rFonts w:ascii="Times New Roman" w:eastAsia="Times New Roman" w:hAnsi="Times New Roman" w:cs="Times New Roman"/>
                <w:sz w:val="24"/>
                <w:szCs w:val="24"/>
              </w:rPr>
              <w:t>kJ mol</w:t>
            </w:r>
            <w:r>
              <w:rPr>
                <w:rFonts w:ascii="Times New Roman" w:eastAsia="Times New Roman" w:hAnsi="Times New Roman" w:cs="Times New Roman"/>
                <w:sz w:val="24"/>
                <w:szCs w:val="24"/>
                <w:vertAlign w:val="superscript"/>
              </w:rPr>
              <w:t>-1</w:t>
            </w:r>
            <w:r w:rsidR="00884BF6">
              <w:rPr>
                <w:rFonts w:ascii="Times New Roman" w:eastAsia="Times New Roman" w:hAnsi="Times New Roman" w:cs="Times New Roman"/>
                <w:sz w:val="24"/>
                <w:szCs w:val="24"/>
              </w:rPr>
              <w:t>)</w:t>
            </w:r>
          </w:p>
        </w:tc>
        <w:tc>
          <w:tcPr>
            <w:tcW w:w="1539" w:type="pct"/>
            <w:tcBorders>
              <w:top w:val="single" w:sz="4" w:space="0" w:color="auto"/>
              <w:bottom w:val="single" w:sz="4" w:space="0" w:color="auto"/>
            </w:tcBorders>
          </w:tcPr>
          <w:p w14:paraId="445EE992" w14:textId="6841E3FB" w:rsidR="00AF616F" w:rsidRPr="00884BF6"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884BF6">
              <w:rPr>
                <w:rFonts w:ascii="Times New Roman" w:eastAsia="Times New Roman" w:hAnsi="Times New Roman" w:cs="Times New Roman"/>
                <w:sz w:val="24"/>
                <w:szCs w:val="24"/>
              </w:rPr>
              <w:t>(</w:t>
            </w:r>
            <w:r>
              <w:rPr>
                <w:rFonts w:ascii="Times New Roman" w:eastAsia="Times New Roman" w:hAnsi="Times New Roman" w:cs="Times New Roman"/>
                <w:sz w:val="24"/>
                <w:szCs w:val="24"/>
              </w:rPr>
              <w:t>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vertAlign w:val="superscript"/>
              </w:rPr>
              <w:t>-1</w:t>
            </w:r>
            <w:r w:rsidR="00884BF6">
              <w:rPr>
                <w:rFonts w:ascii="Times New Roman" w:eastAsia="Times New Roman" w:hAnsi="Times New Roman" w:cs="Times New Roman"/>
                <w:sz w:val="24"/>
                <w:szCs w:val="24"/>
              </w:rPr>
              <w:t>)</w:t>
            </w:r>
          </w:p>
        </w:tc>
        <w:tc>
          <w:tcPr>
            <w:tcW w:w="652" w:type="pct"/>
            <w:tcBorders>
              <w:top w:val="single" w:sz="4" w:space="0" w:color="auto"/>
              <w:bottom w:val="single" w:sz="4" w:space="0" w:color="auto"/>
            </w:tcBorders>
          </w:tcPr>
          <w:p w14:paraId="7AEF5481" w14:textId="77777777" w:rsidR="00AF616F" w:rsidRPr="005C77ED" w:rsidRDefault="00AF616F" w:rsidP="00D36409">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Ref</w:t>
            </w:r>
          </w:p>
        </w:tc>
      </w:tr>
      <w:tr w:rsidR="00AF616F" w14:paraId="463EEA45" w14:textId="77777777" w:rsidTr="00AF616F">
        <w:tc>
          <w:tcPr>
            <w:tcW w:w="1272" w:type="pct"/>
            <w:tcBorders>
              <w:top w:val="single" w:sz="4" w:space="0" w:color="auto"/>
            </w:tcBorders>
          </w:tcPr>
          <w:p w14:paraId="25FA2BAF" w14:textId="2BF5C663" w:rsidR="00AF616F" w:rsidRPr="00807277" w:rsidRDefault="00AF616F" w:rsidP="00D36409">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La</w:t>
            </w:r>
            <w:r>
              <w:rPr>
                <w:rFonts w:ascii="Times New Roman" w:eastAsia="Times New Roman" w:hAnsi="Times New Roman" w:cs="Times New Roman"/>
                <w:sz w:val="24"/>
                <w:szCs w:val="24"/>
              </w:rPr>
              <w:t>N</w:t>
            </w:r>
          </w:p>
        </w:tc>
        <w:tc>
          <w:tcPr>
            <w:tcW w:w="1537" w:type="pct"/>
            <w:tcBorders>
              <w:top w:val="single" w:sz="4" w:space="0" w:color="auto"/>
            </w:tcBorders>
          </w:tcPr>
          <w:p w14:paraId="096A91F9" w14:textId="623AD420"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Borders>
              <w:top w:val="single" w:sz="4" w:space="0" w:color="auto"/>
            </w:tcBorders>
          </w:tcPr>
          <w:p w14:paraId="51EFDFDF" w14:textId="2A29275A"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44.350</w:t>
            </w:r>
          </w:p>
        </w:tc>
        <w:tc>
          <w:tcPr>
            <w:tcW w:w="652" w:type="pct"/>
            <w:tcBorders>
              <w:top w:val="single" w:sz="4" w:space="0" w:color="auto"/>
            </w:tcBorders>
          </w:tcPr>
          <w:p w14:paraId="432D91CB" w14:textId="7DA3332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1A8DCD79" w14:textId="77777777" w:rsidTr="00AF616F">
        <w:tc>
          <w:tcPr>
            <w:tcW w:w="1272" w:type="pct"/>
          </w:tcPr>
          <w:p w14:paraId="5313784E" w14:textId="0EC8981D"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2CFB1FEE"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904ADE6" w14:textId="353639E1"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27.32 ± 0.84</w:t>
            </w:r>
          </w:p>
        </w:tc>
        <w:tc>
          <w:tcPr>
            <w:tcW w:w="652" w:type="pct"/>
          </w:tcPr>
          <w:p w14:paraId="3162135E" w14:textId="195321E5"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D60D5">
              <w:rPr>
                <w:rFonts w:ascii="Times New Roman" w:eastAsia="Times New Roman" w:hAnsi="Times New Roman" w:cs="Times New Roman"/>
                <w:sz w:val="24"/>
                <w:szCs w:val="24"/>
              </w:rPr>
              <w:instrText xml:space="preserve"> ADDIN EN.CITE &lt;EndNote&gt;&lt;Cite&gt;&lt;Author&gt;Justice&lt;/Author&gt;&lt;Year&gt;1963&lt;/Year&gt;&lt;RecNum&gt;293&lt;/RecNum&gt;&lt;DisplayText&gt;&lt;style face="superscript"&gt;11&lt;/style&gt;&lt;/DisplayText&gt;&lt;record&gt;&lt;rec-number&gt;293&lt;/rec-number&gt;&lt;foreign-keys&gt;&lt;key app="EN" db-id="5fz2zarvlfarates92r5d02t5svxz9sprwaa" timestamp="1773072384"&gt;293&lt;/key&gt;&lt;/foreign-keys&gt;&lt;ref-type name="Journal Article"&gt;17&lt;/ref-type&gt;&lt;contributors&gt;&lt;authors&gt;&lt;author&gt;Justice, Bruce H.&lt;/author&gt;&lt;author&gt;Westrum, Edgar F.&lt;/author&gt;&lt;/authors&gt;&lt;/contributors&gt;&lt;titles&gt;&lt;title&gt;Thermophysical properties of the lanthanide oxides. I. Heat capacities, thermodynamic properties, and some energy levels of Lanthanum(III) and Neodymium(III) oxides from 5 to 350K.&lt;/title&gt;&lt;secondary-title&gt;The Journal of Physical Chemistry&lt;/secondary-title&gt;&lt;/titles&gt;&lt;periodical&gt;&lt;full-title&gt;The Journal of Physical Chemistry&lt;/full-title&gt;&lt;/periodical&gt;&lt;pages&gt;339–345&lt;/pages&gt;&lt;volume&gt;67&lt;/volume&gt;&lt;number&gt;2&lt;/number&gt;&lt;dates&gt;&lt;year&gt;1963&lt;/year&gt;&lt;/dates&gt;&lt;isbn&gt;0022-3654&lt;/isbn&gt;&lt;urls&gt;&lt;/urls&gt;&lt;electronic-resource-num&gt;10.1021/j100796a03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11</w:t>
            </w:r>
            <w:r>
              <w:rPr>
                <w:rFonts w:ascii="Times New Roman" w:eastAsia="Times New Roman" w:hAnsi="Times New Roman" w:cs="Times New Roman"/>
                <w:sz w:val="24"/>
                <w:szCs w:val="24"/>
              </w:rPr>
              <w:fldChar w:fldCharType="end"/>
            </w:r>
          </w:p>
        </w:tc>
      </w:tr>
      <w:tr w:rsidR="00A13B72" w14:paraId="0FF51E57" w14:textId="77777777" w:rsidTr="00AF616F">
        <w:tc>
          <w:tcPr>
            <w:tcW w:w="1272" w:type="pct"/>
          </w:tcPr>
          <w:p w14:paraId="25A54C6F" w14:textId="4E742430" w:rsidR="00A13B72" w:rsidRP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La(OH)</w:t>
            </w:r>
            <w:r>
              <w:rPr>
                <w:rFonts w:ascii="Times New Roman" w:eastAsia="Times New Roman" w:hAnsi="Times New Roman" w:cs="Times New Roman"/>
                <w:sz w:val="24"/>
                <w:szCs w:val="24"/>
                <w:vertAlign w:val="subscript"/>
              </w:rPr>
              <w:t>3</w:t>
            </w:r>
          </w:p>
        </w:tc>
        <w:tc>
          <w:tcPr>
            <w:tcW w:w="1537" w:type="pct"/>
          </w:tcPr>
          <w:p w14:paraId="517215EA" w14:textId="2E158AF4"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16.1</w:t>
            </w:r>
          </w:p>
        </w:tc>
        <w:tc>
          <w:tcPr>
            <w:tcW w:w="1539" w:type="pct"/>
          </w:tcPr>
          <w:p w14:paraId="20BF98D0" w14:textId="34D2E4F3"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17.81</w:t>
            </w:r>
          </w:p>
        </w:tc>
        <w:tc>
          <w:tcPr>
            <w:tcW w:w="652" w:type="pct"/>
          </w:tcPr>
          <w:p w14:paraId="71561F21" w14:textId="25D87DB8"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5F97672D" w14:textId="77777777" w:rsidTr="00AF616F">
        <w:tc>
          <w:tcPr>
            <w:tcW w:w="1272" w:type="pct"/>
          </w:tcPr>
          <w:p w14:paraId="5E9318E8" w14:textId="0B11330E"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w:t>
            </w:r>
          </w:p>
        </w:tc>
        <w:tc>
          <w:tcPr>
            <w:tcW w:w="1537" w:type="pct"/>
          </w:tcPr>
          <w:p w14:paraId="4C2F67F4"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51B3D627" w14:textId="743D3D6F"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56.902</w:t>
            </w:r>
          </w:p>
        </w:tc>
        <w:tc>
          <w:tcPr>
            <w:tcW w:w="652" w:type="pct"/>
          </w:tcPr>
          <w:p w14:paraId="438850FA" w14:textId="550BE693"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14F35E33" w14:textId="77777777" w:rsidTr="00AF616F">
        <w:tc>
          <w:tcPr>
            <w:tcW w:w="1272" w:type="pct"/>
          </w:tcPr>
          <w:p w14:paraId="76AE2484" w14:textId="1E82D00C" w:rsidR="00AF616F" w:rsidRPr="00807277" w:rsidRDefault="00AF616F" w:rsidP="00D36409">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Ce</w:t>
            </w:r>
            <w:r>
              <w:rPr>
                <w:rFonts w:ascii="Times New Roman" w:eastAsia="Times New Roman" w:hAnsi="Times New Roman" w:cs="Times New Roman"/>
                <w:sz w:val="24"/>
                <w:szCs w:val="24"/>
              </w:rPr>
              <w:t>N</w:t>
            </w:r>
          </w:p>
        </w:tc>
        <w:tc>
          <w:tcPr>
            <w:tcW w:w="1537" w:type="pct"/>
          </w:tcPr>
          <w:p w14:paraId="11BBD8C9" w14:textId="457A8E16"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0FF28331" w14:textId="12356881"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44.350</w:t>
            </w:r>
          </w:p>
        </w:tc>
        <w:tc>
          <w:tcPr>
            <w:tcW w:w="652" w:type="pct"/>
          </w:tcPr>
          <w:p w14:paraId="3F93676C" w14:textId="58D0F949"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5994F8E2" w14:textId="77777777" w:rsidTr="00AF616F">
        <w:tc>
          <w:tcPr>
            <w:tcW w:w="1272" w:type="pct"/>
          </w:tcPr>
          <w:p w14:paraId="6FABD3E5" w14:textId="1B741D66"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O</w:t>
            </w:r>
            <w:r>
              <w:rPr>
                <w:rFonts w:ascii="Times New Roman" w:eastAsia="Times New Roman" w:hAnsi="Times New Roman" w:cs="Times New Roman"/>
                <w:sz w:val="24"/>
                <w:szCs w:val="24"/>
                <w:vertAlign w:val="subscript"/>
              </w:rPr>
              <w:t>2</w:t>
            </w:r>
          </w:p>
        </w:tc>
        <w:tc>
          <w:tcPr>
            <w:tcW w:w="1537" w:type="pct"/>
          </w:tcPr>
          <w:p w14:paraId="2DECFC84"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77A02566" w14:textId="4E3136BF"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62.29 ± 0.07</w:t>
            </w:r>
          </w:p>
        </w:tc>
        <w:tc>
          <w:tcPr>
            <w:tcW w:w="652" w:type="pct"/>
          </w:tcPr>
          <w:p w14:paraId="21086199" w14:textId="7FD77912"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62245A">
              <w:rPr>
                <w:rFonts w:ascii="Times New Roman" w:eastAsia="Times New Roman" w:hAnsi="Times New Roman" w:cs="Times New Roman"/>
                <w:sz w:val="24"/>
                <w:szCs w:val="24"/>
              </w:rPr>
              <w:instrText xml:space="preserve"> ADDIN EN.CITE &lt;EndNote&gt;&lt;Cite&gt;&lt;Author&gt;Westrum&lt;/Author&gt;&lt;Year&gt;1961&lt;/Year&gt;&lt;RecNum&gt;302&lt;/RecNum&gt;&lt;DisplayText&gt;&lt;style face="superscript"&gt;13&lt;/style&gt;&lt;/DisplayText&gt;&lt;record&gt;&lt;rec-number&gt;302&lt;/rec-number&gt;&lt;foreign-keys&gt;&lt;key app="EN" db-id="5fz2zarvlfarates92r5d02t5svxz9sprwaa" timestamp="1773072384"&gt;302&lt;/key&gt;&lt;/foreign-keys&gt;&lt;ref-type name="Journal Article"&gt;17&lt;/ref-type&gt;&lt;contributors&gt;&lt;authors&gt;&lt;author&gt;Westrum, Edgar F.&lt;/author&gt;&lt;author&gt;Beale, Alvin F.&lt;/author&gt;&lt;/authors&gt;&lt;/contributors&gt;&lt;titles&gt;&lt;title&gt;Heat capacities and Chemical Thermodynamics of Cerium(III) Flouride and of Cerium(IV) Oxide from 5 to 300°K.&lt;/title&gt;&lt;secondary-title&gt;The Journal of Physical Chemistry&lt;/secondary-title&gt;&lt;/titles&gt;&lt;periodical&gt;&lt;full-title&gt;The Journal of Physical Chemistry&lt;/full-title&gt;&lt;/periodical&gt;&lt;pages&gt;353–355&lt;/pages&gt;&lt;volume&gt;65&lt;/volume&gt;&lt;number&gt;2&lt;/number&gt;&lt;dates&gt;&lt;year&gt;1961&lt;/year&gt;&lt;/dates&gt;&lt;isbn&gt;0022-3654&lt;/isbn&gt;&lt;urls&gt;&lt;/urls&gt;&lt;electronic-resource-num&gt;10.1021/j100820a04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3</w:t>
            </w:r>
            <w:r>
              <w:rPr>
                <w:rFonts w:ascii="Times New Roman" w:eastAsia="Times New Roman" w:hAnsi="Times New Roman" w:cs="Times New Roman"/>
                <w:sz w:val="24"/>
                <w:szCs w:val="24"/>
              </w:rPr>
              <w:fldChar w:fldCharType="end"/>
            </w:r>
          </w:p>
        </w:tc>
      </w:tr>
      <w:tr w:rsidR="00A13B72" w14:paraId="3A8BFD29" w14:textId="77777777" w:rsidTr="00AF616F">
        <w:tc>
          <w:tcPr>
            <w:tcW w:w="1272" w:type="pct"/>
          </w:tcPr>
          <w:p w14:paraId="2E248B47" w14:textId="30C9F690"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Ce(OH)</w:t>
            </w:r>
            <w:r>
              <w:rPr>
                <w:rFonts w:ascii="Times New Roman" w:eastAsia="Times New Roman" w:hAnsi="Times New Roman" w:cs="Times New Roman"/>
                <w:sz w:val="24"/>
                <w:szCs w:val="24"/>
                <w:vertAlign w:val="subscript"/>
              </w:rPr>
              <w:t>3</w:t>
            </w:r>
          </w:p>
        </w:tc>
        <w:tc>
          <w:tcPr>
            <w:tcW w:w="1537" w:type="pct"/>
          </w:tcPr>
          <w:p w14:paraId="4AFFF1B1" w14:textId="31DE57AD"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16.1</w:t>
            </w:r>
          </w:p>
        </w:tc>
        <w:tc>
          <w:tcPr>
            <w:tcW w:w="1539" w:type="pct"/>
          </w:tcPr>
          <w:p w14:paraId="57E7F767" w14:textId="6D5B611E"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9.40</w:t>
            </w:r>
          </w:p>
        </w:tc>
        <w:tc>
          <w:tcPr>
            <w:tcW w:w="652" w:type="pct"/>
          </w:tcPr>
          <w:p w14:paraId="790B1E07" w14:textId="0A4E541E"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3566315B" w14:textId="77777777" w:rsidTr="00AF616F">
        <w:tc>
          <w:tcPr>
            <w:tcW w:w="1272" w:type="pct"/>
          </w:tcPr>
          <w:p w14:paraId="33225C8F" w14:textId="4F9FF9BC"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w:t>
            </w:r>
          </w:p>
        </w:tc>
        <w:tc>
          <w:tcPr>
            <w:tcW w:w="1537" w:type="pct"/>
          </w:tcPr>
          <w:p w14:paraId="48459AB0"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14C2961" w14:textId="42208A61"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69.454</w:t>
            </w:r>
          </w:p>
        </w:tc>
        <w:tc>
          <w:tcPr>
            <w:tcW w:w="652" w:type="pct"/>
          </w:tcPr>
          <w:p w14:paraId="4E5887FF" w14:textId="0D8AAE2B"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31932895" w14:textId="77777777" w:rsidTr="00AF616F">
        <w:tc>
          <w:tcPr>
            <w:tcW w:w="1272" w:type="pct"/>
          </w:tcPr>
          <w:p w14:paraId="4630ADE9" w14:textId="7588A302"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w:t>
            </w:r>
            <w:r>
              <w:rPr>
                <w:rFonts w:ascii="Times New Roman" w:eastAsia="Times New Roman" w:hAnsi="Times New Roman" w:cs="Times New Roman"/>
                <w:sz w:val="24"/>
                <w:szCs w:val="24"/>
                <w:vertAlign w:val="subscript"/>
              </w:rPr>
              <w:t>2</w:t>
            </w:r>
          </w:p>
        </w:tc>
        <w:tc>
          <w:tcPr>
            <w:tcW w:w="1537" w:type="pct"/>
          </w:tcPr>
          <w:p w14:paraId="548C8F3F"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2F60484B" w14:textId="1E6EEB06"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80.80 ± 2.00</w:t>
            </w:r>
          </w:p>
        </w:tc>
        <w:tc>
          <w:tcPr>
            <w:tcW w:w="652" w:type="pct"/>
          </w:tcPr>
          <w:p w14:paraId="5C9DECD2" w14:textId="409A3B22"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Konings&lt;/Author&gt;&lt;Year&gt;2014&lt;/Year&gt;&lt;RecNum&gt;297&lt;/RecNum&gt;&lt;DisplayText&gt;&lt;style face="superscript"&gt;14&lt;/style&gt;&lt;/DisplayText&gt;&lt;record&gt;&lt;rec-number&gt;297&lt;/rec-number&gt;&lt;foreign-keys&gt;&lt;key app="EN" db-id="5fz2zarvlfarates92r5d02t5svxz9sprwaa" timestamp="1773072384"&gt;297&lt;/key&gt;&lt;/foreign-keys&gt;&lt;ref-type name="Journal Article"&gt;17&lt;/ref-type&gt;&lt;contributors&gt;&lt;authors&gt;&lt;author&gt;Konings, Rudy J. M.&lt;/author&gt;&lt;author&gt;Beneš, Ondrej&lt;/author&gt;&lt;author&gt;Kovács, Attila&lt;/author&gt;&lt;author&gt;Manara, Dario&lt;/author&gt;&lt;author&gt;Sedmidubský, David&lt;/author&gt;&lt;author&gt;Gorokhov, Lev&lt;/author&gt;&lt;author&gt;Iorish, Vladimir S.&lt;/author&gt;&lt;author&gt;Yungman, Vladimir&lt;/author&gt;&lt;author&gt;Shenyavskaya, E.&lt;/author&gt;&lt;author&gt;Osina, E.&lt;/author&gt;&lt;/authors&gt;&lt;/contributors&gt;&lt;titles&gt;&lt;title&gt;The Thermodynamic Properties of the f -Elements and their Compounds. Part 2. The Lanthanide and Actinide Oxides&lt;/title&gt;&lt;secondary-title&gt;Journal of Physical and Chemical Reference Data&lt;/secondary-title&gt;&lt;/titles&gt;&lt;periodical&gt;&lt;full-title&gt;Journal of Physical and Chemical Reference Data&lt;/full-title&gt;&lt;/periodical&gt;&lt;volume&gt;43&lt;/volume&gt;&lt;number&gt;1&lt;/number&gt;&lt;dates&gt;&lt;year&gt;2014&lt;/year&gt;&lt;/dates&gt;&lt;isbn&gt;0047-2689&lt;/isbn&gt;&lt;urls&gt;&lt;/urls&gt;&lt;electronic-resource-num&gt;10.1063/1.482525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4</w:t>
            </w:r>
            <w:r>
              <w:rPr>
                <w:rFonts w:ascii="Times New Roman" w:eastAsia="Times New Roman" w:hAnsi="Times New Roman" w:cs="Times New Roman"/>
                <w:sz w:val="24"/>
                <w:szCs w:val="24"/>
              </w:rPr>
              <w:fldChar w:fldCharType="end"/>
            </w:r>
          </w:p>
        </w:tc>
      </w:tr>
      <w:tr w:rsidR="00AF616F" w14:paraId="4904C17E" w14:textId="77777777" w:rsidTr="00AF616F">
        <w:tc>
          <w:tcPr>
            <w:tcW w:w="1272" w:type="pct"/>
          </w:tcPr>
          <w:p w14:paraId="42560A79" w14:textId="7F38ECA3"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w:t>
            </w:r>
          </w:p>
        </w:tc>
        <w:tc>
          <w:tcPr>
            <w:tcW w:w="1537" w:type="pct"/>
          </w:tcPr>
          <w:p w14:paraId="79DC9267"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1DE98071" w14:textId="5A385713"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3.931</w:t>
            </w:r>
          </w:p>
        </w:tc>
        <w:tc>
          <w:tcPr>
            <w:tcW w:w="652" w:type="pct"/>
          </w:tcPr>
          <w:p w14:paraId="0D7B29F1" w14:textId="69AB9EEC"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13B72" w14:paraId="47A50107" w14:textId="77777777" w:rsidTr="00AF616F">
        <w:tc>
          <w:tcPr>
            <w:tcW w:w="1272" w:type="pct"/>
          </w:tcPr>
          <w:p w14:paraId="39E804D2" w14:textId="266D8322"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Pr(OH)</w:t>
            </w:r>
            <w:r>
              <w:rPr>
                <w:rFonts w:ascii="Times New Roman" w:eastAsia="Times New Roman" w:hAnsi="Times New Roman" w:cs="Times New Roman"/>
                <w:sz w:val="24"/>
                <w:szCs w:val="24"/>
                <w:vertAlign w:val="subscript"/>
              </w:rPr>
              <w:t>3</w:t>
            </w:r>
          </w:p>
        </w:tc>
        <w:tc>
          <w:tcPr>
            <w:tcW w:w="1537" w:type="pct"/>
          </w:tcPr>
          <w:p w14:paraId="150DC5AE" w14:textId="2B716F24"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13.8</w:t>
            </w:r>
          </w:p>
        </w:tc>
        <w:tc>
          <w:tcPr>
            <w:tcW w:w="1539" w:type="pct"/>
          </w:tcPr>
          <w:p w14:paraId="4C657270" w14:textId="04C74EF4"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31.70</w:t>
            </w:r>
          </w:p>
        </w:tc>
        <w:tc>
          <w:tcPr>
            <w:tcW w:w="652" w:type="pct"/>
          </w:tcPr>
          <w:p w14:paraId="6AE3FE70" w14:textId="79FDC6B5"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23E38FC1" w14:textId="77777777" w:rsidTr="00AF616F">
        <w:tc>
          <w:tcPr>
            <w:tcW w:w="1272" w:type="pct"/>
          </w:tcPr>
          <w:p w14:paraId="48C5271B" w14:textId="6C0EB49B"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d</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4E7A06FB"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A6AB2A9" w14:textId="44D4DA90"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58.70 ± 1.00</w:t>
            </w:r>
          </w:p>
        </w:tc>
        <w:tc>
          <w:tcPr>
            <w:tcW w:w="652" w:type="pct"/>
          </w:tcPr>
          <w:p w14:paraId="6F62299E" w14:textId="7FA58E43"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D60D5">
              <w:rPr>
                <w:rFonts w:ascii="Times New Roman" w:eastAsia="Times New Roman" w:hAnsi="Times New Roman" w:cs="Times New Roman"/>
                <w:sz w:val="24"/>
                <w:szCs w:val="24"/>
              </w:rPr>
              <w:instrText xml:space="preserve"> ADDIN EN.CITE &lt;EndNote&gt;&lt;Cite&gt;&lt;Author&gt;Justice&lt;/Author&gt;&lt;Year&gt;1963&lt;/Year&gt;&lt;RecNum&gt;293&lt;/RecNum&gt;&lt;DisplayText&gt;&lt;style face="superscript"&gt;11&lt;/style&gt;&lt;/DisplayText&gt;&lt;record&gt;&lt;rec-number&gt;293&lt;/rec-number&gt;&lt;foreign-keys&gt;&lt;key app="EN" db-id="5fz2zarvlfarates92r5d02t5svxz9sprwaa" timestamp="1773072384"&gt;293&lt;/key&gt;&lt;/foreign-keys&gt;&lt;ref-type name="Journal Article"&gt;17&lt;/ref-type&gt;&lt;contributors&gt;&lt;authors&gt;&lt;author&gt;Justice, Bruce H.&lt;/author&gt;&lt;author&gt;Westrum, Edgar F.&lt;/author&gt;&lt;/authors&gt;&lt;/contributors&gt;&lt;titles&gt;&lt;title&gt;Thermophysical properties of the lanthanide oxides. I. Heat capacities, thermodynamic properties, and some energy levels of Lanthanum(III) and Neodymium(III) oxides from 5 to 350K.&lt;/title&gt;&lt;secondary-title&gt;The Journal of Physical Chemistry&lt;/secondary-title&gt;&lt;/titles&gt;&lt;periodical&gt;&lt;full-title&gt;The Journal of Physical Chemistry&lt;/full-title&gt;&lt;/periodical&gt;&lt;pages&gt;339–345&lt;/pages&gt;&lt;volume&gt;67&lt;/volume&gt;&lt;number&gt;2&lt;/number&gt;&lt;dates&gt;&lt;year&gt;1963&lt;/year&gt;&lt;/dates&gt;&lt;isbn&gt;0022-3654&lt;/isbn&gt;&lt;urls&gt;&lt;/urls&gt;&lt;electronic-resource-num&gt;10.1021/j100796a031&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11</w:t>
            </w:r>
            <w:r>
              <w:rPr>
                <w:rFonts w:ascii="Times New Roman" w:eastAsia="Times New Roman" w:hAnsi="Times New Roman" w:cs="Times New Roman"/>
                <w:sz w:val="24"/>
                <w:szCs w:val="24"/>
              </w:rPr>
              <w:fldChar w:fldCharType="end"/>
            </w:r>
          </w:p>
        </w:tc>
      </w:tr>
      <w:tr w:rsidR="00A13B72" w14:paraId="79B29388" w14:textId="77777777" w:rsidTr="00AF616F">
        <w:tc>
          <w:tcPr>
            <w:tcW w:w="1272" w:type="pct"/>
          </w:tcPr>
          <w:p w14:paraId="3A15F089" w14:textId="31E8B1AA"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Nd(OH)</w:t>
            </w:r>
            <w:r>
              <w:rPr>
                <w:rFonts w:ascii="Times New Roman" w:eastAsia="Times New Roman" w:hAnsi="Times New Roman" w:cs="Times New Roman"/>
                <w:sz w:val="24"/>
                <w:szCs w:val="24"/>
                <w:vertAlign w:val="subscript"/>
              </w:rPr>
              <w:t>3</w:t>
            </w:r>
          </w:p>
        </w:tc>
        <w:tc>
          <w:tcPr>
            <w:tcW w:w="1537" w:type="pct"/>
          </w:tcPr>
          <w:p w14:paraId="76B99786" w14:textId="5240F795"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15.6</w:t>
            </w:r>
          </w:p>
        </w:tc>
        <w:tc>
          <w:tcPr>
            <w:tcW w:w="1539" w:type="pct"/>
          </w:tcPr>
          <w:p w14:paraId="48F6F520" w14:textId="675FA7EF"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9.87</w:t>
            </w:r>
          </w:p>
        </w:tc>
        <w:tc>
          <w:tcPr>
            <w:tcW w:w="652" w:type="pct"/>
          </w:tcPr>
          <w:p w14:paraId="4526B9CC" w14:textId="17BCF65B"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78228BDF" w14:textId="77777777" w:rsidTr="00AF616F">
        <w:tc>
          <w:tcPr>
            <w:tcW w:w="1272" w:type="pct"/>
          </w:tcPr>
          <w:p w14:paraId="3ECFD5BD" w14:textId="6444F7BF"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d</w:t>
            </w:r>
          </w:p>
        </w:tc>
        <w:tc>
          <w:tcPr>
            <w:tcW w:w="1537" w:type="pct"/>
          </w:tcPr>
          <w:p w14:paraId="46478ACD"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41A4BDD4" w14:textId="16E57EAF"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1.086</w:t>
            </w:r>
          </w:p>
        </w:tc>
        <w:tc>
          <w:tcPr>
            <w:tcW w:w="652" w:type="pct"/>
          </w:tcPr>
          <w:p w14:paraId="4C0F0AEA" w14:textId="71DD71C2"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20348904" w14:textId="77777777" w:rsidTr="00AF616F">
        <w:tc>
          <w:tcPr>
            <w:tcW w:w="1272" w:type="pct"/>
          </w:tcPr>
          <w:p w14:paraId="17DC5596" w14:textId="045CE03B" w:rsidR="00AF616F" w:rsidRPr="007D0FCB" w:rsidRDefault="00AF616F" w:rsidP="00D36409">
            <w:pPr>
              <w:spacing w:line="276"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m</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r w:rsidR="007D0FCB">
              <w:rPr>
                <w:rFonts w:ascii="Times New Roman" w:eastAsia="Times New Roman" w:hAnsi="Times New Roman" w:cs="Times New Roman"/>
                <w:sz w:val="24"/>
                <w:szCs w:val="24"/>
                <w:vertAlign w:val="superscript"/>
              </w:rPr>
              <w:t>(m)</w:t>
            </w:r>
          </w:p>
        </w:tc>
        <w:tc>
          <w:tcPr>
            <w:tcW w:w="1537" w:type="pct"/>
          </w:tcPr>
          <w:p w14:paraId="7ACC1FAC"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03E814EE" w14:textId="4544B0C0"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50.60 ± 0.30</w:t>
            </w:r>
          </w:p>
        </w:tc>
        <w:tc>
          <w:tcPr>
            <w:tcW w:w="652" w:type="pct"/>
          </w:tcPr>
          <w:p w14:paraId="4A545458" w14:textId="2EBDA6B9"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Justice&lt;/Author&gt;&lt;Year&gt;1963&lt;/Year&gt;&lt;RecNum&gt;294&lt;/RecNum&gt;&lt;DisplayText&gt;&lt;style face="superscript"&gt;15&lt;/style&gt;&lt;/DisplayText&gt;&lt;record&gt;&lt;rec-number&gt;294&lt;/rec-number&gt;&lt;foreign-keys&gt;&lt;key app="EN" db-id="5fz2zarvlfarates92r5d02t5svxz9sprwaa" timestamp="1773072384"&gt;294&lt;/key&gt;&lt;/foreign-keys&gt;&lt;ref-type name="Journal Article"&gt;17&lt;/ref-type&gt;&lt;contributors&gt;&lt;authors&gt;&lt;author&gt;Justice, Bruce H.&lt;/author&gt;&lt;author&gt;Westrum, Edgar F.&lt;/author&gt;&lt;/authors&gt;&lt;/contributors&gt;&lt;titles&gt;&lt;title&gt;Thermophysical properties of the lanthanide oxides. II. Heat capacities, thermodynamic properties, and some energy levels of Samarium(III), Gadolinium(III), and Ytterbium(III) oxides from 10 to 350°K.&lt;/title&gt;&lt;secondary-title&gt;The Journal of Physical Chemistry&lt;/secondary-title&gt;&lt;/titles&gt;&lt;periodical&gt;&lt;full-title&gt;The Journal of Physical Chemistry&lt;/full-title&gt;&lt;/periodical&gt;&lt;pages&gt;345–351&lt;/pages&gt;&lt;volume&gt;67&lt;/volume&gt;&lt;number&gt;2&lt;/number&gt;&lt;dates&gt;&lt;year&gt;1963&lt;/year&gt;&lt;/dates&gt;&lt;isbn&gt;0022-3654&lt;/isbn&gt;&lt;urls&gt;&lt;/urls&gt;&lt;electronic-resource-num&gt;10.1021/j100796a032&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5</w:t>
            </w:r>
            <w:r>
              <w:rPr>
                <w:rFonts w:ascii="Times New Roman" w:eastAsia="Times New Roman" w:hAnsi="Times New Roman" w:cs="Times New Roman"/>
                <w:sz w:val="24"/>
                <w:szCs w:val="24"/>
              </w:rPr>
              <w:fldChar w:fldCharType="end"/>
            </w:r>
          </w:p>
        </w:tc>
      </w:tr>
      <w:tr w:rsidR="00A13B72" w14:paraId="7FADF083" w14:textId="77777777" w:rsidTr="00AF616F">
        <w:tc>
          <w:tcPr>
            <w:tcW w:w="1272" w:type="pct"/>
          </w:tcPr>
          <w:p w14:paraId="6BE9A1F3" w14:textId="702D1441"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Sm(OH)</w:t>
            </w:r>
            <w:r>
              <w:rPr>
                <w:rFonts w:ascii="Times New Roman" w:eastAsia="Times New Roman" w:hAnsi="Times New Roman" w:cs="Times New Roman"/>
                <w:sz w:val="24"/>
                <w:szCs w:val="24"/>
                <w:vertAlign w:val="subscript"/>
              </w:rPr>
              <w:t>3</w:t>
            </w:r>
          </w:p>
        </w:tc>
        <w:tc>
          <w:tcPr>
            <w:tcW w:w="1537" w:type="pct"/>
          </w:tcPr>
          <w:p w14:paraId="7CF6E0BC" w14:textId="07DAC9E7"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06.6</w:t>
            </w:r>
          </w:p>
        </w:tc>
        <w:tc>
          <w:tcPr>
            <w:tcW w:w="1539" w:type="pct"/>
          </w:tcPr>
          <w:p w14:paraId="26187712" w14:textId="2E1FA71C"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5.80</w:t>
            </w:r>
          </w:p>
        </w:tc>
        <w:tc>
          <w:tcPr>
            <w:tcW w:w="652" w:type="pct"/>
          </w:tcPr>
          <w:p w14:paraId="139CC13D" w14:textId="4743CA6A"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1608E621" w14:textId="77777777" w:rsidTr="00AF616F">
        <w:tc>
          <w:tcPr>
            <w:tcW w:w="1272" w:type="pct"/>
          </w:tcPr>
          <w:p w14:paraId="54973D60" w14:textId="07C4AE6C"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w:t>
            </w:r>
          </w:p>
        </w:tc>
        <w:tc>
          <w:tcPr>
            <w:tcW w:w="1537" w:type="pct"/>
          </w:tcPr>
          <w:p w14:paraId="491A6B8F"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159D2511" w14:textId="3ABAD0FD"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69.496</w:t>
            </w:r>
          </w:p>
        </w:tc>
        <w:tc>
          <w:tcPr>
            <w:tcW w:w="652" w:type="pct"/>
          </w:tcPr>
          <w:p w14:paraId="2D2F98E2" w14:textId="4BE17D82"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78D613C8" w14:textId="77777777" w:rsidTr="00AF616F">
        <w:tc>
          <w:tcPr>
            <w:tcW w:w="1272" w:type="pct"/>
          </w:tcPr>
          <w:p w14:paraId="3AE5C08B" w14:textId="7FF56627"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u</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r w:rsidR="007D0FCB">
              <w:rPr>
                <w:rFonts w:ascii="Times New Roman" w:eastAsia="Times New Roman" w:hAnsi="Times New Roman" w:cs="Times New Roman"/>
                <w:sz w:val="24"/>
                <w:szCs w:val="24"/>
                <w:vertAlign w:val="superscript"/>
              </w:rPr>
              <w:t>(m)</w:t>
            </w:r>
          </w:p>
        </w:tc>
        <w:tc>
          <w:tcPr>
            <w:tcW w:w="1537" w:type="pct"/>
          </w:tcPr>
          <w:p w14:paraId="1B1872E9"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13FD0307" w14:textId="0D4E1512"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43.50 ± 0.50</w:t>
            </w:r>
          </w:p>
        </w:tc>
        <w:tc>
          <w:tcPr>
            <w:tcW w:w="652" w:type="pct"/>
          </w:tcPr>
          <w:p w14:paraId="2DBE4E7E" w14:textId="1CC6062A"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Lyutsareva&lt;/Author&gt;&lt;Year&gt;1994&lt;/Year&gt;&lt;RecNum&gt;298&lt;/RecNum&gt;&lt;DisplayText&gt;&lt;style face="superscript"&gt;16&lt;/style&gt;&lt;/DisplayText&gt;&lt;record&gt;&lt;rec-number&gt;298&lt;/rec-number&gt;&lt;foreign-keys&gt;&lt;key app="EN" db-id="5fz2zarvlfarates92r5d02t5svxz9sprwaa" timestamp="1773072384"&gt;298&lt;/key&gt;&lt;/foreign-keys&gt;&lt;ref-type name="Journal Article"&gt;17&lt;/ref-type&gt;&lt;contributors&gt;&lt;authors&gt;&lt;author&gt;Lyutsareva, N. S.&lt;/author&gt;&lt;author&gt;Berezovskii, G. A.&lt;/author&gt;&lt;author&gt;Paukov, I. E.&lt;/author&gt;&lt;/authors&gt;&lt;/contributors&gt;&lt;titles&gt;&lt;title&gt;&lt;style face="normal" font="default" size="100%"&gt;Heat Capacity of Two Modifications of Eu&lt;/style&gt;&lt;style face="subscript" font="default" size="100%"&gt;2&lt;/style&gt;&lt;style face="normal" font="default" size="100%"&gt;O&lt;/style&gt;&lt;style face="subscript" font="default" size="100%"&gt;3&lt;/style&gt;&lt;style face="normal" font="default" size="100%"&gt; with a Range of 8–300 K&lt;/style&gt;&lt;/title&gt;&lt;secondary-title&gt;Zh. Fiz. Khim&lt;/secondary-title&gt;&lt;/titles&gt;&lt;periodical&gt;&lt;full-title&gt;Zh. Fiz. Khim&lt;/full-title&gt;&lt;/periodical&gt;&lt;pages&gt;1179–1182&lt;/pages&gt;&lt;volume&gt;68&lt;/volume&gt;&lt;number&gt;7&lt;/number&gt;&lt;dates&gt;&lt;year&gt;1994&lt;/year&gt;&lt;/dates&gt;&lt;urls&gt;&lt;/urls&gt;&lt;remote-database-name&gt;EndNote Tagged Import Format&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6</w:t>
            </w:r>
            <w:r>
              <w:rPr>
                <w:rFonts w:ascii="Times New Roman" w:eastAsia="Times New Roman" w:hAnsi="Times New Roman" w:cs="Times New Roman"/>
                <w:sz w:val="24"/>
                <w:szCs w:val="24"/>
              </w:rPr>
              <w:fldChar w:fldCharType="end"/>
            </w:r>
          </w:p>
        </w:tc>
      </w:tr>
      <w:tr w:rsidR="00A13B72" w14:paraId="36CB0B40" w14:textId="77777777" w:rsidTr="00AF616F">
        <w:tc>
          <w:tcPr>
            <w:tcW w:w="1272" w:type="pct"/>
          </w:tcPr>
          <w:p w14:paraId="4F9C715B" w14:textId="16978FDE"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Eu(OH)</w:t>
            </w:r>
            <w:r>
              <w:rPr>
                <w:rFonts w:ascii="Times New Roman" w:eastAsia="Times New Roman" w:hAnsi="Times New Roman" w:cs="Times New Roman"/>
                <w:sz w:val="24"/>
                <w:szCs w:val="24"/>
                <w:vertAlign w:val="subscript"/>
              </w:rPr>
              <w:t>3</w:t>
            </w:r>
          </w:p>
        </w:tc>
        <w:tc>
          <w:tcPr>
            <w:tcW w:w="1537" w:type="pct"/>
          </w:tcPr>
          <w:p w14:paraId="3FB5834E" w14:textId="73E0EEDE"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319.1</w:t>
            </w:r>
          </w:p>
        </w:tc>
        <w:tc>
          <w:tcPr>
            <w:tcW w:w="1539" w:type="pct"/>
          </w:tcPr>
          <w:p w14:paraId="317B199C" w14:textId="4E939E34"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19.88</w:t>
            </w:r>
          </w:p>
        </w:tc>
        <w:tc>
          <w:tcPr>
            <w:tcW w:w="652" w:type="pct"/>
          </w:tcPr>
          <w:p w14:paraId="5A923A15" w14:textId="0EB917AE"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20680A00" w14:textId="77777777" w:rsidTr="00AF616F">
        <w:tc>
          <w:tcPr>
            <w:tcW w:w="1272" w:type="pct"/>
          </w:tcPr>
          <w:p w14:paraId="48BD7362" w14:textId="09880DAD"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u</w:t>
            </w:r>
          </w:p>
        </w:tc>
        <w:tc>
          <w:tcPr>
            <w:tcW w:w="1537" w:type="pct"/>
          </w:tcPr>
          <w:p w14:paraId="270045BA"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507FC337" w14:textId="1C320445"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7.822</w:t>
            </w:r>
          </w:p>
        </w:tc>
        <w:tc>
          <w:tcPr>
            <w:tcW w:w="652" w:type="pct"/>
          </w:tcPr>
          <w:p w14:paraId="42BB242F" w14:textId="002CB55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482EA67B" w14:textId="77777777" w:rsidTr="00AF616F">
        <w:tc>
          <w:tcPr>
            <w:tcW w:w="1272" w:type="pct"/>
          </w:tcPr>
          <w:p w14:paraId="4247E5E9" w14:textId="7A12E6DC"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r w:rsidR="007D0FCB">
              <w:rPr>
                <w:rFonts w:ascii="Times New Roman" w:eastAsia="Times New Roman" w:hAnsi="Times New Roman" w:cs="Times New Roman"/>
                <w:sz w:val="24"/>
                <w:szCs w:val="24"/>
                <w:vertAlign w:val="superscript"/>
              </w:rPr>
              <w:t>(m)</w:t>
            </w:r>
          </w:p>
        </w:tc>
        <w:tc>
          <w:tcPr>
            <w:tcW w:w="1537" w:type="pct"/>
          </w:tcPr>
          <w:p w14:paraId="5B4BE346"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095AE726" w14:textId="3E2D12F5"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57.10 ± 0.20</w:t>
            </w:r>
          </w:p>
        </w:tc>
        <w:tc>
          <w:tcPr>
            <w:tcW w:w="652" w:type="pct"/>
          </w:tcPr>
          <w:p w14:paraId="7BF02E56" w14:textId="7AE1005D"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Konings&lt;/Author&gt;&lt;Year&gt;2005&lt;/Year&gt;&lt;RecNum&gt;296&lt;/RecNum&gt;&lt;DisplayText&gt;&lt;style face="superscript"&gt;17&lt;/style&gt;&lt;/DisplayText&gt;&lt;record&gt;&lt;rec-number&gt;296&lt;/rec-number&gt;&lt;foreign-keys&gt;&lt;key app="EN" db-id="5fz2zarvlfarates92r5d02t5svxz9sprwaa" timestamp="1773072384"&gt;296&lt;/key&gt;&lt;/foreign-keys&gt;&lt;ref-type name="Journal Article"&gt;17&lt;/ref-type&gt;&lt;contributors&gt;&lt;authors&gt;&lt;author&gt;Konings, R.J.M.&lt;/author&gt;&lt;author&gt;van Miltenburg, J. C.&lt;/author&gt;&lt;author&gt;van Genderen, A.C.G.&lt;/author&gt;&lt;/authors&gt;&lt;/contributors&gt;&lt;titles&gt;&lt;title&gt;&lt;style face="normal" font="default" size="100%"&gt;Heat capacity and entropy of monoclinic Gd&lt;/style&gt;&lt;style face="subscript" font="default" size="100%"&gt;2&lt;/style&gt;&lt;style face="normal" font="default" size="100%"&gt;O&lt;/style&gt;&lt;style face="subscript" font="default" size="100%"&gt;3&lt;/style&gt;&lt;/title&gt;&lt;secondary-title&gt;The Journal of Chemical Thermodynamics&lt;/secondary-title&gt;&lt;/titles&gt;&lt;periodical&gt;&lt;full-title&gt;The Journal of Chemical Thermodynamics&lt;/full-title&gt;&lt;/periodical&gt;&lt;pages&gt;1219–1225&lt;/pages&gt;&lt;volume&gt;37&lt;/volume&gt;&lt;number&gt;11&lt;/number&gt;&lt;dates&gt;&lt;year&gt;2005&lt;/year&gt;&lt;/dates&gt;&lt;urls&gt;&lt;/urls&gt;&lt;electronic-resource-num&gt;10.1016/j.jct.2005.02.014&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7</w:t>
            </w:r>
            <w:r>
              <w:rPr>
                <w:rFonts w:ascii="Times New Roman" w:eastAsia="Times New Roman" w:hAnsi="Times New Roman" w:cs="Times New Roman"/>
                <w:sz w:val="24"/>
                <w:szCs w:val="24"/>
              </w:rPr>
              <w:fldChar w:fldCharType="end"/>
            </w:r>
          </w:p>
        </w:tc>
      </w:tr>
      <w:tr w:rsidR="00A13B72" w14:paraId="74123BCE" w14:textId="77777777" w:rsidTr="00AF616F">
        <w:tc>
          <w:tcPr>
            <w:tcW w:w="1272" w:type="pct"/>
          </w:tcPr>
          <w:p w14:paraId="7BFEC7D3" w14:textId="40DAB045"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Gd(OH)</w:t>
            </w:r>
            <w:r>
              <w:rPr>
                <w:rFonts w:ascii="Times New Roman" w:eastAsia="Times New Roman" w:hAnsi="Times New Roman" w:cs="Times New Roman"/>
                <w:sz w:val="24"/>
                <w:szCs w:val="24"/>
                <w:vertAlign w:val="subscript"/>
              </w:rPr>
              <w:t>3</w:t>
            </w:r>
          </w:p>
        </w:tc>
        <w:tc>
          <w:tcPr>
            <w:tcW w:w="1537" w:type="pct"/>
          </w:tcPr>
          <w:p w14:paraId="7844E0A3" w14:textId="33E60797"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08.9</w:t>
            </w:r>
          </w:p>
        </w:tc>
        <w:tc>
          <w:tcPr>
            <w:tcW w:w="1539" w:type="pct"/>
          </w:tcPr>
          <w:p w14:paraId="056AB824" w14:textId="5D98CF7C"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6.63</w:t>
            </w:r>
          </w:p>
        </w:tc>
        <w:tc>
          <w:tcPr>
            <w:tcW w:w="652" w:type="pct"/>
          </w:tcPr>
          <w:p w14:paraId="6A26F858" w14:textId="6DCE3983"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6845DDAA" w14:textId="77777777" w:rsidTr="00AF616F">
        <w:tc>
          <w:tcPr>
            <w:tcW w:w="1272" w:type="pct"/>
          </w:tcPr>
          <w:p w14:paraId="27FDEB54" w14:textId="7FB2DC40"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w:t>
            </w:r>
          </w:p>
        </w:tc>
        <w:tc>
          <w:tcPr>
            <w:tcW w:w="1537" w:type="pct"/>
          </w:tcPr>
          <w:p w14:paraId="5339C636"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6A75F782" w14:textId="4935DEDE"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67.948</w:t>
            </w:r>
          </w:p>
        </w:tc>
        <w:tc>
          <w:tcPr>
            <w:tcW w:w="652" w:type="pct"/>
          </w:tcPr>
          <w:p w14:paraId="4D2D91F9" w14:textId="5DA4FEBD"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7F07DA22" w14:textId="77777777" w:rsidTr="00AF616F">
        <w:tc>
          <w:tcPr>
            <w:tcW w:w="1272" w:type="pct"/>
          </w:tcPr>
          <w:p w14:paraId="4E7DD0CE" w14:textId="6B484D4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bO</w:t>
            </w:r>
            <w:r>
              <w:rPr>
                <w:rFonts w:ascii="Times New Roman" w:eastAsia="Times New Roman" w:hAnsi="Times New Roman" w:cs="Times New Roman"/>
                <w:sz w:val="24"/>
                <w:szCs w:val="24"/>
                <w:vertAlign w:val="subscript"/>
              </w:rPr>
              <w:t>2</w:t>
            </w:r>
          </w:p>
        </w:tc>
        <w:tc>
          <w:tcPr>
            <w:tcW w:w="1537" w:type="pct"/>
          </w:tcPr>
          <w:p w14:paraId="4BC05650"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2CBC0EFC" w14:textId="1A2D1CE5"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86.90 ± 3.00</w:t>
            </w:r>
          </w:p>
        </w:tc>
        <w:tc>
          <w:tcPr>
            <w:tcW w:w="652" w:type="pct"/>
          </w:tcPr>
          <w:p w14:paraId="30065C18" w14:textId="3B13D7C7"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Konings&lt;/Author&gt;&lt;Year&gt;2014&lt;/Year&gt;&lt;RecNum&gt;297&lt;/RecNum&gt;&lt;DisplayText&gt;&lt;style face="superscript"&gt;14&lt;/style&gt;&lt;/DisplayText&gt;&lt;record&gt;&lt;rec-number&gt;297&lt;/rec-number&gt;&lt;foreign-keys&gt;&lt;key app="EN" db-id="5fz2zarvlfarates92r5d02t5svxz9sprwaa" timestamp="1773072384"&gt;297&lt;/key&gt;&lt;/foreign-keys&gt;&lt;ref-type name="Journal Article"&gt;17&lt;/ref-type&gt;&lt;contributors&gt;&lt;authors&gt;&lt;author&gt;Konings, Rudy J. M.&lt;/author&gt;&lt;author&gt;Beneš, Ondrej&lt;/author&gt;&lt;author&gt;Kovács, Attila&lt;/author&gt;&lt;author&gt;Manara, Dario&lt;/author&gt;&lt;author&gt;Sedmidubský, David&lt;/author&gt;&lt;author&gt;Gorokhov, Lev&lt;/author&gt;&lt;author&gt;Iorish, Vladimir S.&lt;/author&gt;&lt;author&gt;Yungman, Vladimir&lt;/author&gt;&lt;author&gt;Shenyavskaya, E.&lt;/author&gt;&lt;author&gt;Osina, E.&lt;/author&gt;&lt;/authors&gt;&lt;/contributors&gt;&lt;titles&gt;&lt;title&gt;The Thermodynamic Properties of the f -Elements and their Compounds. Part 2. The Lanthanide and Actinide Oxides&lt;/title&gt;&lt;secondary-title&gt;Journal of Physical and Chemical Reference Data&lt;/secondary-title&gt;&lt;/titles&gt;&lt;periodical&gt;&lt;full-title&gt;Journal of Physical and Chemical Reference Data&lt;/full-title&gt;&lt;/periodical&gt;&lt;volume&gt;43&lt;/volume&gt;&lt;number&gt;1&lt;/number&gt;&lt;dates&gt;&lt;year&gt;2014&lt;/year&gt;&lt;/dates&gt;&lt;isbn&gt;0047-2689&lt;/isbn&gt;&lt;urls&gt;&lt;/urls&gt;&lt;electronic-resource-num&gt;10.1063/1.482525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4</w:t>
            </w:r>
            <w:r>
              <w:rPr>
                <w:rFonts w:ascii="Times New Roman" w:eastAsia="Times New Roman" w:hAnsi="Times New Roman" w:cs="Times New Roman"/>
                <w:sz w:val="24"/>
                <w:szCs w:val="24"/>
              </w:rPr>
              <w:fldChar w:fldCharType="end"/>
            </w:r>
          </w:p>
        </w:tc>
      </w:tr>
      <w:tr w:rsidR="00A13B72" w14:paraId="652CDBAE" w14:textId="77777777" w:rsidTr="00AF616F">
        <w:tc>
          <w:tcPr>
            <w:tcW w:w="1272" w:type="pct"/>
          </w:tcPr>
          <w:p w14:paraId="4018DD97" w14:textId="581A15DA"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Tb(OH)</w:t>
            </w:r>
            <w:r>
              <w:rPr>
                <w:rFonts w:ascii="Times New Roman" w:eastAsia="Times New Roman" w:hAnsi="Times New Roman" w:cs="Times New Roman"/>
                <w:sz w:val="24"/>
                <w:szCs w:val="24"/>
                <w:vertAlign w:val="subscript"/>
              </w:rPr>
              <w:t>3</w:t>
            </w:r>
          </w:p>
        </w:tc>
        <w:tc>
          <w:tcPr>
            <w:tcW w:w="1537" w:type="pct"/>
          </w:tcPr>
          <w:p w14:paraId="14F9CEA3" w14:textId="70238CF5"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14.8</w:t>
            </w:r>
          </w:p>
        </w:tc>
        <w:tc>
          <w:tcPr>
            <w:tcW w:w="1539" w:type="pct"/>
          </w:tcPr>
          <w:p w14:paraId="4E790274" w14:textId="25AF5DA7"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8.37</w:t>
            </w:r>
          </w:p>
        </w:tc>
        <w:tc>
          <w:tcPr>
            <w:tcW w:w="652" w:type="pct"/>
          </w:tcPr>
          <w:p w14:paraId="136001AC" w14:textId="656154C3"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433D563A" w14:textId="77777777" w:rsidTr="00AF616F">
        <w:tc>
          <w:tcPr>
            <w:tcW w:w="1272" w:type="pct"/>
          </w:tcPr>
          <w:p w14:paraId="65B2BC19" w14:textId="61031160"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b</w:t>
            </w:r>
          </w:p>
        </w:tc>
        <w:tc>
          <w:tcPr>
            <w:tcW w:w="1537" w:type="pct"/>
          </w:tcPr>
          <w:p w14:paraId="14E70AB0"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7E91C239" w14:textId="2BA72BB2"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3.304</w:t>
            </w:r>
          </w:p>
        </w:tc>
        <w:tc>
          <w:tcPr>
            <w:tcW w:w="652" w:type="pct"/>
          </w:tcPr>
          <w:p w14:paraId="571B0937" w14:textId="33D2DB05"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2259F4BC" w14:textId="77777777" w:rsidTr="00AF616F">
        <w:tc>
          <w:tcPr>
            <w:tcW w:w="1272" w:type="pct"/>
          </w:tcPr>
          <w:p w14:paraId="1EC0D8C8" w14:textId="700E8BF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674923FB"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7BF65548" w14:textId="14ACA177"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49.80 ± 0.15</w:t>
            </w:r>
          </w:p>
        </w:tc>
        <w:tc>
          <w:tcPr>
            <w:tcW w:w="652" w:type="pct"/>
          </w:tcPr>
          <w:p w14:paraId="0D1CBBB6" w14:textId="3C38A0C7"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Westrum&lt;/Author&gt;&lt;Year&gt;1963&lt;/Year&gt;&lt;RecNum&gt;303&lt;/RecNum&gt;&lt;DisplayText&gt;&lt;style face="superscript"&gt;18&lt;/style&gt;&lt;/DisplayText&gt;&lt;record&gt;&lt;rec-number&gt;303&lt;/rec-number&gt;&lt;foreign-keys&gt;&lt;key app="EN" db-id="5fz2zarvlfarates92r5d02t5svxz9sprwaa" timestamp="1773072384"&gt;303&lt;/key&gt;&lt;/foreign-keys&gt;&lt;ref-type name="Journal Article"&gt;17&lt;/ref-type&gt;&lt;contributors&gt;&lt;authors&gt;&lt;author&gt;Westrum, Edgar F.&lt;/author&gt;&lt;author&gt;Justice, Bruce H.&lt;/author&gt;&lt;/authors&gt;&lt;/contributors&gt;&lt;titles&gt;&lt;title&gt;Thermophysical properties of the lanthanide oxides. III. Heat capacities, thermodynamic properties, and some energy levels of Dysprosium(III), Holmium(III) and Erbium(III) oxides&lt;/title&gt;&lt;secondary-title&gt;The Journal of Physical Chemistry&lt;/secondary-title&gt;&lt;/titles&gt;&lt;periodical&gt;&lt;full-title&gt;The Journal of Physical Chemistry&lt;/full-title&gt;&lt;/periodical&gt;&lt;pages&gt;659–665&lt;/pages&gt;&lt;volume&gt;67&lt;/volume&gt;&lt;number&gt;3&lt;/number&gt;&lt;dates&gt;&lt;year&gt;1963&lt;/year&gt;&lt;/dates&gt;&lt;isbn&gt;0022-3654&lt;/isbn&gt;&lt;urls&gt;&lt;/urls&gt;&lt;electronic-resource-num&gt;10.1021/j100797a029&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8</w:t>
            </w:r>
            <w:r>
              <w:rPr>
                <w:rFonts w:ascii="Times New Roman" w:eastAsia="Times New Roman" w:hAnsi="Times New Roman" w:cs="Times New Roman"/>
                <w:sz w:val="24"/>
                <w:szCs w:val="24"/>
              </w:rPr>
              <w:fldChar w:fldCharType="end"/>
            </w:r>
          </w:p>
        </w:tc>
      </w:tr>
      <w:tr w:rsidR="00A13B72" w14:paraId="109B4B39" w14:textId="77777777" w:rsidTr="00AF616F">
        <w:tc>
          <w:tcPr>
            <w:tcW w:w="1272" w:type="pct"/>
          </w:tcPr>
          <w:p w14:paraId="7C0C4902" w14:textId="56093339"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Dy(OH)</w:t>
            </w:r>
            <w:r>
              <w:rPr>
                <w:rFonts w:ascii="Times New Roman" w:eastAsia="Times New Roman" w:hAnsi="Times New Roman" w:cs="Times New Roman"/>
                <w:sz w:val="24"/>
                <w:szCs w:val="24"/>
                <w:vertAlign w:val="subscript"/>
              </w:rPr>
              <w:t>3</w:t>
            </w:r>
          </w:p>
        </w:tc>
        <w:tc>
          <w:tcPr>
            <w:tcW w:w="1537" w:type="pct"/>
          </w:tcPr>
          <w:p w14:paraId="7E59DA18" w14:textId="2B6C7D06"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28.4</w:t>
            </w:r>
          </w:p>
        </w:tc>
        <w:tc>
          <w:tcPr>
            <w:tcW w:w="1539" w:type="pct"/>
          </w:tcPr>
          <w:p w14:paraId="5810BB09" w14:textId="4D6DEF6F"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30.30</w:t>
            </w:r>
          </w:p>
        </w:tc>
        <w:tc>
          <w:tcPr>
            <w:tcW w:w="652" w:type="pct"/>
          </w:tcPr>
          <w:p w14:paraId="14E42CE7" w14:textId="703C8D5A"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71C70B26" w14:textId="77777777" w:rsidTr="00AF616F">
        <w:tc>
          <w:tcPr>
            <w:tcW w:w="1272" w:type="pct"/>
          </w:tcPr>
          <w:p w14:paraId="7B290D60" w14:textId="31B38D9E"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w:t>
            </w:r>
          </w:p>
        </w:tc>
        <w:tc>
          <w:tcPr>
            <w:tcW w:w="1537" w:type="pct"/>
          </w:tcPr>
          <w:p w14:paraId="70F31A6D"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949BFDC" w14:textId="3D83A4A0"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4.894</w:t>
            </w:r>
          </w:p>
        </w:tc>
        <w:tc>
          <w:tcPr>
            <w:tcW w:w="652" w:type="pct"/>
          </w:tcPr>
          <w:p w14:paraId="735A7F00" w14:textId="1FCD9861"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4467B622" w14:textId="77777777" w:rsidTr="00AF616F">
        <w:tc>
          <w:tcPr>
            <w:tcW w:w="1272" w:type="pct"/>
          </w:tcPr>
          <w:p w14:paraId="275AC2D3" w14:textId="59C3054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5FF0EA19"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851ABEE" w14:textId="74AAB936"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56.38 ± 0.15</w:t>
            </w:r>
          </w:p>
        </w:tc>
        <w:tc>
          <w:tcPr>
            <w:tcW w:w="652" w:type="pct"/>
          </w:tcPr>
          <w:p w14:paraId="5DFCC03C" w14:textId="11801CCD"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Westrum&lt;/Author&gt;&lt;Year&gt;1963&lt;/Year&gt;&lt;RecNum&gt;303&lt;/RecNum&gt;&lt;DisplayText&gt;&lt;style face="superscript"&gt;18&lt;/style&gt;&lt;/DisplayText&gt;&lt;record&gt;&lt;rec-number&gt;303&lt;/rec-number&gt;&lt;foreign-keys&gt;&lt;key app="EN" db-id="5fz2zarvlfarates92r5d02t5svxz9sprwaa" timestamp="1773072384"&gt;303&lt;/key&gt;&lt;/foreign-keys&gt;&lt;ref-type name="Journal Article"&gt;17&lt;/ref-type&gt;&lt;contributors&gt;&lt;authors&gt;&lt;author&gt;Westrum, Edgar F.&lt;/author&gt;&lt;author&gt;Justice, Bruce H.&lt;/author&gt;&lt;/authors&gt;&lt;/contributors&gt;&lt;titles&gt;&lt;title&gt;Thermophysical properties of the lanthanide oxides. III. Heat capacities, thermodynamic properties, and some energy levels of Dysprosium(III), Holmium(III) and Erbium(III) oxides&lt;/title&gt;&lt;secondary-title&gt;The Journal of Physical Chemistry&lt;/secondary-title&gt;&lt;/titles&gt;&lt;periodical&gt;&lt;full-title&gt;The Journal of Physical Chemistry&lt;/full-title&gt;&lt;/periodical&gt;&lt;pages&gt;659–665&lt;/pages&gt;&lt;volume&gt;67&lt;/volume&gt;&lt;number&gt;3&lt;/number&gt;&lt;dates&gt;&lt;year&gt;1963&lt;/year&gt;&lt;/dates&gt;&lt;isbn&gt;0022-3654&lt;/isbn&gt;&lt;urls&gt;&lt;/urls&gt;&lt;electronic-resource-num&gt;10.1021/j100797a029&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8</w:t>
            </w:r>
            <w:r>
              <w:rPr>
                <w:rFonts w:ascii="Times New Roman" w:eastAsia="Times New Roman" w:hAnsi="Times New Roman" w:cs="Times New Roman"/>
                <w:sz w:val="24"/>
                <w:szCs w:val="24"/>
              </w:rPr>
              <w:fldChar w:fldCharType="end"/>
            </w:r>
          </w:p>
        </w:tc>
      </w:tr>
      <w:tr w:rsidR="00A13B72" w14:paraId="757A7BCF" w14:textId="77777777" w:rsidTr="00AF616F">
        <w:tc>
          <w:tcPr>
            <w:tcW w:w="1272" w:type="pct"/>
          </w:tcPr>
          <w:p w14:paraId="4CF3EA16" w14:textId="713CC497"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Ho(OH)</w:t>
            </w:r>
            <w:r>
              <w:rPr>
                <w:rFonts w:ascii="Times New Roman" w:eastAsia="Times New Roman" w:hAnsi="Times New Roman" w:cs="Times New Roman"/>
                <w:sz w:val="24"/>
                <w:szCs w:val="24"/>
                <w:vertAlign w:val="subscript"/>
              </w:rPr>
              <w:t>3</w:t>
            </w:r>
          </w:p>
        </w:tc>
        <w:tc>
          <w:tcPr>
            <w:tcW w:w="1537" w:type="pct"/>
          </w:tcPr>
          <w:p w14:paraId="4468340B" w14:textId="3856BCE1"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31.1</w:t>
            </w:r>
          </w:p>
        </w:tc>
        <w:tc>
          <w:tcPr>
            <w:tcW w:w="1539" w:type="pct"/>
          </w:tcPr>
          <w:p w14:paraId="6CA172F8" w14:textId="135D322A"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30.04</w:t>
            </w:r>
          </w:p>
        </w:tc>
        <w:tc>
          <w:tcPr>
            <w:tcW w:w="652" w:type="pct"/>
          </w:tcPr>
          <w:p w14:paraId="08C4804B" w14:textId="5E07A410"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31D11387" w14:textId="77777777" w:rsidTr="00AF616F">
        <w:tc>
          <w:tcPr>
            <w:tcW w:w="1272" w:type="pct"/>
          </w:tcPr>
          <w:p w14:paraId="77C03921" w14:textId="022F17BD"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t>
            </w:r>
          </w:p>
        </w:tc>
        <w:tc>
          <w:tcPr>
            <w:tcW w:w="1537" w:type="pct"/>
          </w:tcPr>
          <w:p w14:paraId="245CA7DE"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11A0B350" w14:textId="0B176796"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5.019</w:t>
            </w:r>
          </w:p>
        </w:tc>
        <w:tc>
          <w:tcPr>
            <w:tcW w:w="652" w:type="pct"/>
          </w:tcPr>
          <w:p w14:paraId="69851705" w14:textId="6CA1F96A"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5C5BFE5D" w14:textId="77777777" w:rsidTr="00AF616F">
        <w:tc>
          <w:tcPr>
            <w:tcW w:w="1272" w:type="pct"/>
          </w:tcPr>
          <w:p w14:paraId="29B136F6" w14:textId="503A298C"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0E9635BD"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3985A3E" w14:textId="468DE169"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53.13 ± 0.15</w:t>
            </w:r>
          </w:p>
        </w:tc>
        <w:tc>
          <w:tcPr>
            <w:tcW w:w="652" w:type="pct"/>
          </w:tcPr>
          <w:p w14:paraId="5E96DAFD" w14:textId="4A99FBA2"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Westrum&lt;/Author&gt;&lt;Year&gt;1963&lt;/Year&gt;&lt;RecNum&gt;303&lt;/RecNum&gt;&lt;DisplayText&gt;&lt;style face="superscript"&gt;18&lt;/style&gt;&lt;/DisplayText&gt;&lt;record&gt;&lt;rec-number&gt;303&lt;/rec-number&gt;&lt;foreign-keys&gt;&lt;key app="EN" db-id="5fz2zarvlfarates92r5d02t5svxz9sprwaa" timestamp="1773072384"&gt;303&lt;/key&gt;&lt;/foreign-keys&gt;&lt;ref-type name="Journal Article"&gt;17&lt;/ref-type&gt;&lt;contributors&gt;&lt;authors&gt;&lt;author&gt;Westrum, Edgar F.&lt;/author&gt;&lt;author&gt;Justice, Bruce H.&lt;/author&gt;&lt;/authors&gt;&lt;/contributors&gt;&lt;titles&gt;&lt;title&gt;Thermophysical properties of the lanthanide oxides. III. Heat capacities, thermodynamic properties, and some energy levels of Dysprosium(III), Holmium(III) and Erbium(III) oxides&lt;/title&gt;&lt;secondary-title&gt;The Journal of Physical Chemistry&lt;/secondary-title&gt;&lt;/titles&gt;&lt;periodical&gt;&lt;full-title&gt;The Journal of Physical Chemistry&lt;/full-title&gt;&lt;/periodical&gt;&lt;pages&gt;659–665&lt;/pages&gt;&lt;volume&gt;67&lt;/volume&gt;&lt;number&gt;3&lt;/number&gt;&lt;dates&gt;&lt;year&gt;1963&lt;/year&gt;&lt;/dates&gt;&lt;isbn&gt;0022-3654&lt;/isbn&gt;&lt;urls&gt;&lt;/urls&gt;&lt;electronic-resource-num&gt;10.1021/j100797a029&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8</w:t>
            </w:r>
            <w:r>
              <w:rPr>
                <w:rFonts w:ascii="Times New Roman" w:eastAsia="Times New Roman" w:hAnsi="Times New Roman" w:cs="Times New Roman"/>
                <w:sz w:val="24"/>
                <w:szCs w:val="24"/>
              </w:rPr>
              <w:fldChar w:fldCharType="end"/>
            </w:r>
          </w:p>
        </w:tc>
      </w:tr>
      <w:tr w:rsidR="00A13B72" w14:paraId="3C9D5683" w14:textId="77777777" w:rsidTr="00AF616F">
        <w:tc>
          <w:tcPr>
            <w:tcW w:w="1272" w:type="pct"/>
          </w:tcPr>
          <w:p w14:paraId="158D1F81" w14:textId="46815E16"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Er(OH)</w:t>
            </w:r>
            <w:r>
              <w:rPr>
                <w:rFonts w:ascii="Times New Roman" w:eastAsia="Times New Roman" w:hAnsi="Times New Roman" w:cs="Times New Roman"/>
                <w:sz w:val="24"/>
                <w:szCs w:val="24"/>
                <w:vertAlign w:val="subscript"/>
              </w:rPr>
              <w:t>3</w:t>
            </w:r>
          </w:p>
        </w:tc>
        <w:tc>
          <w:tcPr>
            <w:tcW w:w="1537" w:type="pct"/>
          </w:tcPr>
          <w:p w14:paraId="61FE4F15" w14:textId="382043D4"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32.5</w:t>
            </w:r>
          </w:p>
        </w:tc>
        <w:tc>
          <w:tcPr>
            <w:tcW w:w="1539" w:type="pct"/>
          </w:tcPr>
          <w:p w14:paraId="742CD3CF" w14:textId="24276C00"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8.60</w:t>
            </w:r>
          </w:p>
        </w:tc>
        <w:tc>
          <w:tcPr>
            <w:tcW w:w="652" w:type="pct"/>
          </w:tcPr>
          <w:p w14:paraId="76C69DB6" w14:textId="662DE914"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10DB9087" w14:textId="77777777" w:rsidTr="00AF616F">
        <w:tc>
          <w:tcPr>
            <w:tcW w:w="1272" w:type="pct"/>
          </w:tcPr>
          <w:p w14:paraId="2440E4DC" w14:textId="20AED404"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w:t>
            </w:r>
          </w:p>
        </w:tc>
        <w:tc>
          <w:tcPr>
            <w:tcW w:w="1537" w:type="pct"/>
          </w:tcPr>
          <w:p w14:paraId="6898968C"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40D475C4" w14:textId="787B6D13"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3.178</w:t>
            </w:r>
          </w:p>
        </w:tc>
        <w:tc>
          <w:tcPr>
            <w:tcW w:w="652" w:type="pct"/>
          </w:tcPr>
          <w:p w14:paraId="0FFA4FFF" w14:textId="635873F0"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5284EBBF" w14:textId="77777777" w:rsidTr="00AF616F">
        <w:tc>
          <w:tcPr>
            <w:tcW w:w="1272" w:type="pct"/>
          </w:tcPr>
          <w:p w14:paraId="66C45D40" w14:textId="5054EF4E"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m</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163A3F56"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539C8CF9" w14:textId="36A9945D"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39.70 ± 0.40</w:t>
            </w:r>
          </w:p>
        </w:tc>
        <w:tc>
          <w:tcPr>
            <w:tcW w:w="652" w:type="pct"/>
          </w:tcPr>
          <w:p w14:paraId="7997E04D" w14:textId="39A620B8"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Justice&lt;/Author&gt;&lt;Year&gt;1969&lt;/Year&gt;&lt;RecNum&gt;295&lt;/RecNum&gt;&lt;DisplayText&gt;&lt;style face="superscript"&gt;19&lt;/style&gt;&lt;/DisplayText&gt;&lt;record&gt;&lt;rec-number&gt;295&lt;/rec-number&gt;&lt;foreign-keys&gt;&lt;key app="EN" db-id="5fz2zarvlfarates92r5d02t5svxz9sprwaa" timestamp="1773072384"&gt;295&lt;/key&gt;&lt;/foreign-keys&gt;&lt;ref-type name="Journal Article"&gt;17&lt;/ref-type&gt;&lt;contributors&gt;&lt;authors&gt;&lt;author&gt;Justice, Bruce H.&lt;/author&gt;&lt;author&gt;Westrum, Edgar F.&lt;/author&gt;&lt;author&gt;Chang, Elfreda&lt;/author&gt;&lt;author&gt;Radebaugh, Ray&lt;/author&gt;&lt;/authors&gt;&lt;/contributors&gt;&lt;titles&gt;&lt;title&gt;Thermophysical properties of the lanthanide oxides. IV. Heat capacities and thermodynamic properties of thulium(III) and lutetium(III) oxides. Electronic energy levels of several lanthanide(III) ions&lt;/title&gt;&lt;secondary-title&gt;The Journal of Physical Chemistry&lt;/secondary-title&gt;&lt;/titles&gt;&lt;periodical&gt;&lt;full-title&gt;The Journal of Physical Chemistry&lt;/full-title&gt;&lt;/periodical&gt;&lt;pages&gt;333–340&lt;/pages&gt;&lt;volume&gt;73&lt;/volume&gt;&lt;number&gt;2&lt;/number&gt;&lt;dates&gt;&lt;year&gt;1969&lt;/year&gt;&lt;/dates&gt;&lt;isbn&gt;0022-3654&lt;/isbn&gt;&lt;urls&gt;&lt;/urls&gt;&lt;electronic-resource-num&gt;10.1021/j100722a010&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9</w:t>
            </w:r>
            <w:r>
              <w:rPr>
                <w:rFonts w:ascii="Times New Roman" w:eastAsia="Times New Roman" w:hAnsi="Times New Roman" w:cs="Times New Roman"/>
                <w:sz w:val="24"/>
                <w:szCs w:val="24"/>
              </w:rPr>
              <w:fldChar w:fldCharType="end"/>
            </w:r>
          </w:p>
        </w:tc>
      </w:tr>
      <w:tr w:rsidR="00A13B72" w14:paraId="00E966F2" w14:textId="77777777" w:rsidTr="00AF616F">
        <w:tc>
          <w:tcPr>
            <w:tcW w:w="1272" w:type="pct"/>
          </w:tcPr>
          <w:p w14:paraId="1DA69A46" w14:textId="4CBEE7EF"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m(OH)</w:t>
            </w:r>
            <w:r>
              <w:rPr>
                <w:rFonts w:ascii="Times New Roman" w:eastAsia="Times New Roman" w:hAnsi="Times New Roman" w:cs="Times New Roman"/>
                <w:sz w:val="24"/>
                <w:szCs w:val="24"/>
                <w:vertAlign w:val="subscript"/>
              </w:rPr>
              <w:t>3</w:t>
            </w:r>
          </w:p>
        </w:tc>
        <w:tc>
          <w:tcPr>
            <w:tcW w:w="1537" w:type="pct"/>
          </w:tcPr>
          <w:p w14:paraId="1B793378" w14:textId="5BA7DD5E"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21.1</w:t>
            </w:r>
          </w:p>
        </w:tc>
        <w:tc>
          <w:tcPr>
            <w:tcW w:w="1539" w:type="pct"/>
          </w:tcPr>
          <w:p w14:paraId="13B83360" w14:textId="7C8D08AE"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26.50</w:t>
            </w:r>
          </w:p>
        </w:tc>
        <w:tc>
          <w:tcPr>
            <w:tcW w:w="652" w:type="pct"/>
          </w:tcPr>
          <w:p w14:paraId="1C97A6DE" w14:textId="3042661C"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25EE77B3" w14:textId="77777777" w:rsidTr="00AF616F">
        <w:tc>
          <w:tcPr>
            <w:tcW w:w="1272" w:type="pct"/>
          </w:tcPr>
          <w:p w14:paraId="5804EB56" w14:textId="78C35D83"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m</w:t>
            </w:r>
          </w:p>
        </w:tc>
        <w:tc>
          <w:tcPr>
            <w:tcW w:w="1537" w:type="pct"/>
          </w:tcPr>
          <w:p w14:paraId="4FC51CAE"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57EA2244" w14:textId="748AA0D7"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4.015</w:t>
            </w:r>
          </w:p>
        </w:tc>
        <w:tc>
          <w:tcPr>
            <w:tcW w:w="652" w:type="pct"/>
          </w:tcPr>
          <w:p w14:paraId="48B369CB" w14:textId="7AA4BF81"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26381C3A" w14:textId="77777777" w:rsidTr="00AF616F">
        <w:tc>
          <w:tcPr>
            <w:tcW w:w="1272" w:type="pct"/>
          </w:tcPr>
          <w:p w14:paraId="36C67D69" w14:textId="519FB437"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b</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77C5F517"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00586C4B" w14:textId="46DED056"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33.10 ± 0.30</w:t>
            </w:r>
          </w:p>
        </w:tc>
        <w:tc>
          <w:tcPr>
            <w:tcW w:w="652" w:type="pct"/>
          </w:tcPr>
          <w:p w14:paraId="01AEB3E5" w14:textId="0586448C"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Justice&lt;/Author&gt;&lt;Year&gt;1963&lt;/Year&gt;&lt;RecNum&gt;294&lt;/RecNum&gt;&lt;DisplayText&gt;&lt;style face="superscript"&gt;15&lt;/style&gt;&lt;/DisplayText&gt;&lt;record&gt;&lt;rec-number&gt;294&lt;/rec-number&gt;&lt;foreign-keys&gt;&lt;key app="EN" db-id="5fz2zarvlfarates92r5d02t5svxz9sprwaa" timestamp="1773072384"&gt;294&lt;/key&gt;&lt;/foreign-keys&gt;&lt;ref-type name="Journal Article"&gt;17&lt;/ref-type&gt;&lt;contributors&gt;&lt;authors&gt;&lt;author&gt;Justice, Bruce H.&lt;/author&gt;&lt;author&gt;Westrum, Edgar F.&lt;/author&gt;&lt;/authors&gt;&lt;/contributors&gt;&lt;titles&gt;&lt;title&gt;Thermophysical properties of the lanthanide oxides. II. Heat capacities, thermodynamic properties, and some energy levels of Samarium(III), Gadolinium(III), and Ytterbium(III) oxides from 10 to 350°K.&lt;/title&gt;&lt;secondary-title&gt;The Journal of Physical Chemistry&lt;/secondary-title&gt;&lt;/titles&gt;&lt;periodical&gt;&lt;full-title&gt;The Journal of Physical Chemistry&lt;/full-title&gt;&lt;/periodical&gt;&lt;pages&gt;345–351&lt;/pages&gt;&lt;volume&gt;67&lt;/volume&gt;&lt;number&gt;2&lt;/number&gt;&lt;dates&gt;&lt;year&gt;1963&lt;/year&gt;&lt;/dates&gt;&lt;isbn&gt;0022-3654&lt;/isbn&gt;&lt;urls&gt;&lt;/urls&gt;&lt;electronic-resource-num&gt;10.1021/j100796a032&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5</w:t>
            </w:r>
            <w:r>
              <w:rPr>
                <w:rFonts w:ascii="Times New Roman" w:eastAsia="Times New Roman" w:hAnsi="Times New Roman" w:cs="Times New Roman"/>
                <w:sz w:val="24"/>
                <w:szCs w:val="24"/>
              </w:rPr>
              <w:fldChar w:fldCharType="end"/>
            </w:r>
          </w:p>
        </w:tc>
      </w:tr>
      <w:tr w:rsidR="00A13B72" w14:paraId="2415156F" w14:textId="77777777" w:rsidTr="00AF616F">
        <w:tc>
          <w:tcPr>
            <w:tcW w:w="1272" w:type="pct"/>
          </w:tcPr>
          <w:p w14:paraId="43178645" w14:textId="03B9C10E" w:rsid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Yb(OH)</w:t>
            </w:r>
            <w:r>
              <w:rPr>
                <w:rFonts w:ascii="Times New Roman" w:eastAsia="Times New Roman" w:hAnsi="Times New Roman" w:cs="Times New Roman"/>
                <w:sz w:val="24"/>
                <w:szCs w:val="24"/>
                <w:vertAlign w:val="subscript"/>
              </w:rPr>
              <w:t>3</w:t>
            </w:r>
          </w:p>
        </w:tc>
        <w:tc>
          <w:tcPr>
            <w:tcW w:w="1537" w:type="pct"/>
          </w:tcPr>
          <w:p w14:paraId="7886EA71" w14:textId="14030B2D" w:rsidR="00A13B72" w:rsidRPr="0058745F" w:rsidRDefault="00A13B72"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395.5</w:t>
            </w:r>
          </w:p>
        </w:tc>
        <w:tc>
          <w:tcPr>
            <w:tcW w:w="1539" w:type="pct"/>
          </w:tcPr>
          <w:p w14:paraId="6ADCE809" w14:textId="65E1FBF2"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18.60</w:t>
            </w:r>
          </w:p>
        </w:tc>
        <w:tc>
          <w:tcPr>
            <w:tcW w:w="652" w:type="pct"/>
          </w:tcPr>
          <w:p w14:paraId="37BE8C31" w14:textId="39E40BA7" w:rsidR="00A13B72"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iakonov&lt;/Author&gt;&lt;Year&gt;1998&lt;/Year&gt;&lt;RecNum&gt;326&lt;/RecNum&gt;&lt;DisplayText&gt;&lt;style face="superscript"&gt;12&lt;/style&gt;&lt;/DisplayText&gt;&lt;record&gt;&lt;rec-number&gt;326&lt;/rec-number&gt;&lt;foreign-keys&gt;&lt;key app="EN" db-id="5fz2zarvlfarates92r5d02t5svxz9sprwaa" timestamp="1776077416"&gt;326&lt;/key&gt;&lt;/foreign-keys&gt;&lt;ref-type name="Journal Article"&gt;17&lt;/ref-type&gt;&lt;contributors&gt;&lt;authors&gt;&lt;author&gt;Diakonov, I.I&lt;/author&gt;&lt;author&gt;Ragnarsdottir, K.V&lt;/author&gt;&lt;author&gt;Tagirov, B.R&lt;/author&gt;&lt;/authors&gt;&lt;/contributors&gt;&lt;titles&gt;&lt;title&gt;Standard thermodynamic properties and heat capacity equations of rare earth hydroxides&lt;/title&gt;&lt;secondary-title&gt;Chemical Geology&lt;/secondary-title&gt;&lt;/titles&gt;&lt;periodical&gt;&lt;full-title&gt;Chemical Geology&lt;/full-title&gt;&lt;/periodical&gt;&lt;pages&gt;327–347&lt;/pages&gt;&lt;volume&gt;151&lt;/volume&gt;&lt;number&gt;1-4&lt;/number&gt;&lt;dates&gt;&lt;year&gt;1998&lt;/year&gt;&lt;/dates&gt;&lt;isbn&gt;00092541&lt;/isbn&gt;&lt;urls&gt;&lt;/urls&gt;&lt;electronic-resource-num&gt;10.1016/s0009-2541(98)00088-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58745F">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p>
        </w:tc>
      </w:tr>
      <w:tr w:rsidR="00AF616F" w14:paraId="283BEE4E" w14:textId="77777777" w:rsidTr="00AF616F">
        <w:tc>
          <w:tcPr>
            <w:tcW w:w="1272" w:type="pct"/>
          </w:tcPr>
          <w:p w14:paraId="000B5165" w14:textId="79F96CAC"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b</w:t>
            </w:r>
          </w:p>
        </w:tc>
        <w:tc>
          <w:tcPr>
            <w:tcW w:w="1537" w:type="pct"/>
          </w:tcPr>
          <w:p w14:paraId="4D3E3F7F"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6816C0A1" w14:textId="0A5EEC50"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59.831</w:t>
            </w:r>
          </w:p>
        </w:tc>
        <w:tc>
          <w:tcPr>
            <w:tcW w:w="652" w:type="pct"/>
          </w:tcPr>
          <w:p w14:paraId="615580D2" w14:textId="7C88A1FE"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670C30CC" w14:textId="77777777" w:rsidTr="00AF616F">
        <w:tc>
          <w:tcPr>
            <w:tcW w:w="1272" w:type="pct"/>
          </w:tcPr>
          <w:p w14:paraId="22224B7E" w14:textId="59B8EADC"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u</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3</w:t>
            </w:r>
          </w:p>
        </w:tc>
        <w:tc>
          <w:tcPr>
            <w:tcW w:w="1537" w:type="pct"/>
          </w:tcPr>
          <w:p w14:paraId="18B6E7F5"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3BED6AE9" w14:textId="0DFCB49B"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09.96 ± 0.13</w:t>
            </w:r>
          </w:p>
        </w:tc>
        <w:tc>
          <w:tcPr>
            <w:tcW w:w="652" w:type="pct"/>
          </w:tcPr>
          <w:p w14:paraId="543A98FE" w14:textId="21C13055"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58745F">
              <w:rPr>
                <w:rFonts w:ascii="Times New Roman" w:eastAsia="Times New Roman" w:hAnsi="Times New Roman" w:cs="Times New Roman"/>
                <w:sz w:val="24"/>
                <w:szCs w:val="24"/>
              </w:rPr>
              <w:instrText xml:space="preserve"> ADDIN EN.CITE &lt;EndNote&gt;&lt;Cite&gt;&lt;Author&gt;Justice&lt;/Author&gt;&lt;Year&gt;1969&lt;/Year&gt;&lt;RecNum&gt;295&lt;/RecNum&gt;&lt;DisplayText&gt;&lt;style face="superscript"&gt;19&lt;/style&gt;&lt;/DisplayText&gt;&lt;record&gt;&lt;rec-number&gt;295&lt;/rec-number&gt;&lt;foreign-keys&gt;&lt;key app="EN" db-id="5fz2zarvlfarates92r5d02t5svxz9sprwaa" timestamp="1773072384"&gt;295&lt;/key&gt;&lt;/foreign-keys&gt;&lt;ref-type name="Journal Article"&gt;17&lt;/ref-type&gt;&lt;contributors&gt;&lt;authors&gt;&lt;author&gt;Justice, Bruce H.&lt;/author&gt;&lt;author&gt;Westrum, Edgar F.&lt;/author&gt;&lt;author&gt;Chang, Elfreda&lt;/author&gt;&lt;author&gt;Radebaugh, Ray&lt;/author&gt;&lt;/authors&gt;&lt;/contributors&gt;&lt;titles&gt;&lt;title&gt;Thermophysical properties of the lanthanide oxides. IV. Heat capacities and thermodynamic properties of thulium(III) and lutetium(III) oxides. Electronic energy levels of several lanthanide(III) ions&lt;/title&gt;&lt;secondary-title&gt;The Journal of Physical Chemistry&lt;/secondary-title&gt;&lt;/titles&gt;&lt;periodical&gt;&lt;full-title&gt;The Journal of Physical Chemistry&lt;/full-title&gt;&lt;/periodical&gt;&lt;pages&gt;333–340&lt;/pages&gt;&lt;volume&gt;73&lt;/volume&gt;&lt;number&gt;2&lt;/number&gt;&lt;dates&gt;&lt;year&gt;1969&lt;/year&gt;&lt;/dates&gt;&lt;isbn&gt;0022-3654&lt;/isbn&gt;&lt;urls&gt;&lt;/urls&gt;&lt;electronic-resource-num&gt;10.1021/j100722a010&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58745F" w:rsidRPr="0058745F">
              <w:rPr>
                <w:rFonts w:ascii="Times New Roman" w:eastAsia="Times New Roman" w:hAnsi="Times New Roman" w:cs="Times New Roman"/>
                <w:noProof/>
                <w:sz w:val="24"/>
                <w:szCs w:val="24"/>
                <w:vertAlign w:val="superscript"/>
              </w:rPr>
              <w:t>19</w:t>
            </w:r>
            <w:r>
              <w:rPr>
                <w:rFonts w:ascii="Times New Roman" w:eastAsia="Times New Roman" w:hAnsi="Times New Roman" w:cs="Times New Roman"/>
                <w:sz w:val="24"/>
                <w:szCs w:val="24"/>
              </w:rPr>
              <w:fldChar w:fldCharType="end"/>
            </w:r>
          </w:p>
        </w:tc>
      </w:tr>
      <w:tr w:rsidR="0058745F" w14:paraId="0497FF57" w14:textId="77777777" w:rsidTr="00AF616F">
        <w:tc>
          <w:tcPr>
            <w:tcW w:w="1272" w:type="pct"/>
          </w:tcPr>
          <w:p w14:paraId="2E2754A4" w14:textId="14E0429E" w:rsidR="0058745F" w:rsidRDefault="0058745F"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Lu(OH)</w:t>
            </w:r>
            <w:r>
              <w:rPr>
                <w:rFonts w:ascii="Times New Roman" w:eastAsia="Times New Roman" w:hAnsi="Times New Roman" w:cs="Times New Roman"/>
                <w:sz w:val="24"/>
                <w:szCs w:val="24"/>
                <w:vertAlign w:val="subscript"/>
              </w:rPr>
              <w:t>3</w:t>
            </w:r>
          </w:p>
        </w:tc>
        <w:tc>
          <w:tcPr>
            <w:tcW w:w="1537" w:type="pct"/>
          </w:tcPr>
          <w:p w14:paraId="35E6D58B" w14:textId="456356C7" w:rsidR="0058745F"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1427.0</w:t>
            </w:r>
          </w:p>
        </w:tc>
        <w:tc>
          <w:tcPr>
            <w:tcW w:w="1539" w:type="pct"/>
          </w:tcPr>
          <w:p w14:paraId="739B17A6" w14:textId="77777777" w:rsidR="0058745F" w:rsidRPr="0058745F" w:rsidRDefault="0058745F" w:rsidP="00D36409">
            <w:pPr>
              <w:rPr>
                <w:rFonts w:ascii="Times New Roman" w:eastAsia="Times New Roman" w:hAnsi="Times New Roman" w:cs="Times New Roman"/>
                <w:sz w:val="24"/>
                <w:szCs w:val="24"/>
              </w:rPr>
            </w:pPr>
          </w:p>
        </w:tc>
        <w:tc>
          <w:tcPr>
            <w:tcW w:w="652" w:type="pct"/>
          </w:tcPr>
          <w:p w14:paraId="1FE73990" w14:textId="2DA08652" w:rsidR="0058745F" w:rsidRDefault="001225AA"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vero&lt;/Author&gt;&lt;Year&gt;1987&lt;/Year&gt;&lt;RecNum&gt;327&lt;/RecNum&gt;&lt;DisplayText&gt;&lt;style face="superscript"&gt;20&lt;/style&gt;&lt;/DisplayText&gt;&lt;record&gt;&lt;rec-number&gt;327&lt;/rec-number&gt;&lt;foreign-keys&gt;&lt;key app="EN" db-id="5fz2zarvlfarates92r5d02t5svxz9sprwaa" timestamp="1776078787"&gt;327&lt;/key&gt;&lt;/foreign-keys&gt;&lt;ref-type name="Journal Article"&gt;17&lt;/ref-type&gt;&lt;contributors&gt;&lt;authors&gt;&lt;author&gt;Alvero, R.&lt;/author&gt;&lt;author&gt;Bernal, A.&lt;/author&gt;&lt;author&gt;Carrizosa, I.&lt;/author&gt;&lt;author&gt;Odriozola, J. A.&lt;/author&gt;&lt;author&gt;Trillo, J. M.&lt;/author&gt;&lt;/authors&gt;&lt;/contributors&gt;&lt;titles&gt;&lt;title&gt;Lanthanide oxides: Thermochemical approach to hydration&lt;/title&gt;&lt;secondary-title&gt;Journal of Materials Science&lt;/secondary-title&gt;&lt;/titles&gt;&lt;periodical&gt;&lt;full-title&gt;Journal of Materials Science&lt;/full-title&gt;&lt;/periodical&gt;&lt;pages&gt;1517–1520&lt;/pages&gt;&lt;volume&gt;22&lt;/volume&gt;&lt;number&gt;4&lt;/number&gt;&lt;dates&gt;&lt;year&gt;1987&lt;/year&gt;&lt;/dates&gt;&lt;isbn&gt;0022-2461&lt;/isbn&gt;&lt;urls&gt;&lt;/urls&gt;&lt;electronic-resource-num&gt;10.1007/bf01233156&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Pr="001225AA">
              <w:rPr>
                <w:rFonts w:ascii="Times New Roman" w:eastAsia="Times New Roman" w:hAnsi="Times New Roman" w:cs="Times New Roman"/>
                <w:noProof/>
                <w:sz w:val="24"/>
                <w:szCs w:val="24"/>
                <w:vertAlign w:val="superscript"/>
              </w:rPr>
              <w:t>20</w:t>
            </w:r>
            <w:r>
              <w:rPr>
                <w:rFonts w:ascii="Times New Roman" w:eastAsia="Times New Roman" w:hAnsi="Times New Roman" w:cs="Times New Roman"/>
                <w:sz w:val="24"/>
                <w:szCs w:val="24"/>
              </w:rPr>
              <w:fldChar w:fldCharType="end"/>
            </w:r>
          </w:p>
        </w:tc>
      </w:tr>
      <w:tr w:rsidR="00AF616F" w14:paraId="45831060" w14:textId="77777777" w:rsidTr="00AF616F">
        <w:tc>
          <w:tcPr>
            <w:tcW w:w="1272" w:type="pct"/>
          </w:tcPr>
          <w:p w14:paraId="02BA90CA" w14:textId="44118CA5"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u</w:t>
            </w:r>
          </w:p>
        </w:tc>
        <w:tc>
          <w:tcPr>
            <w:tcW w:w="1537" w:type="pct"/>
          </w:tcPr>
          <w:p w14:paraId="4A51347A"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285714C6" w14:textId="1536AF7C"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50.961</w:t>
            </w:r>
          </w:p>
        </w:tc>
        <w:tc>
          <w:tcPr>
            <w:tcW w:w="652" w:type="pct"/>
          </w:tcPr>
          <w:p w14:paraId="5E0D765F" w14:textId="4FBC352E"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F616F" w14:paraId="32A1E680" w14:textId="77777777" w:rsidTr="00AF616F">
        <w:tc>
          <w:tcPr>
            <w:tcW w:w="1272" w:type="pct"/>
          </w:tcPr>
          <w:p w14:paraId="781CA30E" w14:textId="27A60F84"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w:t>
            </w:r>
          </w:p>
        </w:tc>
        <w:tc>
          <w:tcPr>
            <w:tcW w:w="1537" w:type="pct"/>
          </w:tcPr>
          <w:p w14:paraId="7DA84725" w14:textId="0D184D14"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288.8 ± 5.9</w:t>
            </w:r>
          </w:p>
        </w:tc>
        <w:tc>
          <w:tcPr>
            <w:tcW w:w="1539" w:type="pct"/>
          </w:tcPr>
          <w:p w14:paraId="3BBE4868" w14:textId="31E9C570"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62.22</w:t>
            </w:r>
          </w:p>
        </w:tc>
        <w:tc>
          <w:tcPr>
            <w:tcW w:w="652" w:type="pct"/>
          </w:tcPr>
          <w:p w14:paraId="5637B830" w14:textId="0EFD25EC"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Data xml:space="preserve">PEVuZE5vdGU+PENpdGU+PEF1dGhvcj5Hb25jaGFyb3Y8L0F1dGhvcj48WWVhcj4yMDIyPC9ZZWFy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</w:fldData>
              </w:fldChar>
            </w:r>
            <w:r w:rsidR="001225AA">
              <w:rPr>
                <w:rFonts w:ascii="Times New Roman" w:eastAsia="Times New Roman" w:hAnsi="Times New Roman" w:cs="Times New Roman"/>
                <w:sz w:val="24"/>
                <w:szCs w:val="24"/>
              </w:rPr>
              <w:instrText xml:space="preserve"> ADDIN EN.CITE </w:instrText>
            </w:r>
            <w:r w:rsidR="001225AA">
              <w:rPr>
                <w:rFonts w:ascii="Times New Roman" w:eastAsia="Times New Roman" w:hAnsi="Times New Roman" w:cs="Times New Roman"/>
                <w:sz w:val="24"/>
                <w:szCs w:val="24"/>
              </w:rPr>
              <w:fldChar w:fldCharType="begin">
                <w:fldData xml:space="preserve">PEVuZE5vdGU+PENpdGU+PEF1dGhvcj5Hb25jaGFyb3Y8L0F1dGhvcj48WWVhcj4yMDIyPC9ZZWFy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</w:fldData>
              </w:fldChar>
            </w:r>
            <w:r w:rsidR="001225AA">
              <w:rPr>
                <w:rFonts w:ascii="Times New Roman" w:eastAsia="Times New Roman" w:hAnsi="Times New Roman" w:cs="Times New Roman"/>
                <w:sz w:val="24"/>
                <w:szCs w:val="24"/>
              </w:rPr>
              <w:instrText xml:space="preserve"> ADDIN EN.CITE.DATA </w:instrText>
            </w:r>
            <w:r w:rsidR="001225AA">
              <w:rPr>
                <w:rFonts w:ascii="Times New Roman" w:eastAsia="Times New Roman" w:hAnsi="Times New Roman" w:cs="Times New Roman"/>
                <w:sz w:val="24"/>
                <w:szCs w:val="24"/>
              </w:rPr>
            </w:r>
            <w:r w:rsidR="001225A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225AA" w:rsidRPr="001225AA">
              <w:rPr>
                <w:rFonts w:ascii="Times New Roman" w:eastAsia="Times New Roman" w:hAnsi="Times New Roman" w:cs="Times New Roman"/>
                <w:noProof/>
                <w:sz w:val="24"/>
                <w:szCs w:val="24"/>
                <w:vertAlign w:val="superscript"/>
              </w:rPr>
              <w:t>10,21</w:t>
            </w:r>
            <w:r>
              <w:rPr>
                <w:rFonts w:ascii="Times New Roman" w:eastAsia="Times New Roman" w:hAnsi="Times New Roman" w:cs="Times New Roman"/>
                <w:sz w:val="24"/>
                <w:szCs w:val="24"/>
              </w:rPr>
              <w:fldChar w:fldCharType="end"/>
            </w:r>
          </w:p>
        </w:tc>
      </w:tr>
      <w:tr w:rsidR="00AF616F" w14:paraId="38EDBA92" w14:textId="77777777" w:rsidTr="00AF616F">
        <w:tc>
          <w:tcPr>
            <w:tcW w:w="1272" w:type="pct"/>
          </w:tcPr>
          <w:p w14:paraId="6F854063" w14:textId="131B440A"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O</w:t>
            </w:r>
            <w:r w:rsidRPr="00DA167F">
              <w:rPr>
                <w:rFonts w:ascii="Times New Roman" w:eastAsia="Times New Roman" w:hAnsi="Times New Roman" w:cs="Times New Roman"/>
                <w:sz w:val="24"/>
                <w:szCs w:val="24"/>
                <w:vertAlign w:val="subscript"/>
              </w:rPr>
              <w:t>2</w:t>
            </w:r>
          </w:p>
        </w:tc>
        <w:tc>
          <w:tcPr>
            <w:tcW w:w="1537" w:type="pct"/>
          </w:tcPr>
          <w:p w14:paraId="66040B27" w14:textId="6B59C086"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1084.9 ± 1.0</w:t>
            </w:r>
          </w:p>
        </w:tc>
        <w:tc>
          <w:tcPr>
            <w:tcW w:w="1539" w:type="pct"/>
          </w:tcPr>
          <w:p w14:paraId="442CB44E" w14:textId="70675324"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77.03 ± 0.20</w:t>
            </w:r>
          </w:p>
        </w:tc>
        <w:tc>
          <w:tcPr>
            <w:tcW w:w="652" w:type="pct"/>
          </w:tcPr>
          <w:p w14:paraId="231A0991" w14:textId="61F38BE9" w:rsidR="00AF616F" w:rsidRPr="005C77ED" w:rsidRDefault="007D0FCB"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1225AA">
              <w:rPr>
                <w:rFonts w:ascii="Times New Roman" w:eastAsia="Times New Roman" w:hAnsi="Times New Roman" w:cs="Times New Roman"/>
                <w:sz w:val="24"/>
                <w:szCs w:val="24"/>
              </w:rPr>
              <w:instrText xml:space="preserve"> ADDIN EN.CITE &lt;EndNote&gt;&lt;Cite&gt;&lt;Author&gt;Robie&lt;/Author&gt;&lt;Year&gt;1995&lt;/Year&gt;&lt;RecNum&gt;176&lt;/RecNum&gt;&lt;DisplayText&gt;&lt;style face="superscript"&gt;22,23&lt;/style&gt;&lt;/DisplayText&gt;&lt;record&gt;&lt;rec-number&gt;176&lt;/rec-number&gt;&lt;foreign-keys&gt;&lt;key app="EN" db-id="5fz2zarvlfarates92r5d02t5svxz9sprwaa" timestamp="1752206251"&gt;176&lt;/key&gt;&lt;/foreign-keys&gt;&lt;ref-type name="Unpublished Work"&gt;34&lt;/ref-type&gt;&lt;contributors&gt;&lt;authors&gt;&lt;author&gt;Robie, R. A.&lt;/author&gt;&lt;author&gt;Hemingway, B. S.&lt;/author&gt;&lt;/authors&gt;&lt;/contributors&gt;&lt;titles&gt;&lt;title&gt;&lt;style face="normal" font="default" size="100%"&gt;Thermodynamic properties of minerals and related substances at 298.15 K and 1 bar (10&lt;/style&gt;&lt;style face="superscript" font="default" size="100%"&gt;5&lt;/style&gt;&lt;style face="normal" font="default" size="100%"&gt; pascals) pressure and at higher temperatures&lt;/style&gt;&lt;/title&gt;&lt;/titles&gt;&lt;dates&gt;&lt;year&gt;1995&lt;/year&gt;&lt;/dates&gt;&lt;urls&gt;&lt;/urls&gt;&lt;electronic-resource-num&gt;10.3133/b2131&lt;/electronic-resource-num&gt;&lt;remote-database-name&gt;CrossRef&lt;/remote-database-name&gt;&lt;/record&gt;&lt;/Cite&gt;&lt;Cite&gt;&lt;Author&gt;Cox&lt;/Author&gt;&lt;Year&gt;1989&lt;/Year&gt;&lt;RecNum&gt;288&lt;/RecNum&gt;&lt;record&gt;&lt;rec-number&gt;288&lt;/rec-number&gt;&lt;foreign-keys&gt;&lt;key app="EN" db-id="5fz2zarvlfarates92r5d02t5svxz9sprwaa" timestamp="1773072384"&gt;288&lt;/key&gt;&lt;/foreign-keys&gt;&lt;ref-type name="Book"&gt;6&lt;/ref-type&gt;&lt;contributors&gt;&lt;authors&gt;&lt;author&gt;Cox, J. D., Wagman, D. D.,&lt;/author&gt;&lt;author&gt;Medvedev, V. A.&lt;/author&gt;&lt;/authors&gt;&lt;secondary-authors&gt;&lt;author&gt;Hemisphere Publishing, Corp&lt;/author&gt;&lt;/secondary-authors&gt;&lt;/contributors&gt;&lt;titles&gt;&lt;title&gt;CODATA Key Values for Thermodynamics&lt;/title&gt;&lt;/titles&gt;&lt;dates&gt;&lt;year&gt;1989&lt;/year&gt;&lt;/dates&gt;&lt;pub-location&gt;New York&lt;/pub-location&gt;&lt;urls&gt;&lt;/urls&gt;&lt;/record&gt;&lt;/Cite&gt;&lt;/EndNote&gt;</w:instrText>
            </w:r>
            <w:r>
              <w:rPr>
                <w:rFonts w:ascii="Times New Roman" w:eastAsia="Times New Roman" w:hAnsi="Times New Roman" w:cs="Times New Roman"/>
                <w:sz w:val="24"/>
                <w:szCs w:val="24"/>
              </w:rPr>
              <w:fldChar w:fldCharType="separate"/>
            </w:r>
            <w:r w:rsidR="001225AA" w:rsidRPr="001225AA">
              <w:rPr>
                <w:rFonts w:ascii="Times New Roman" w:eastAsia="Times New Roman" w:hAnsi="Times New Roman" w:cs="Times New Roman"/>
                <w:noProof/>
                <w:sz w:val="24"/>
                <w:szCs w:val="24"/>
                <w:vertAlign w:val="superscript"/>
              </w:rPr>
              <w:t>22,23</w:t>
            </w:r>
            <w:r>
              <w:rPr>
                <w:rFonts w:ascii="Times New Roman" w:eastAsia="Times New Roman" w:hAnsi="Times New Roman" w:cs="Times New Roman"/>
                <w:sz w:val="24"/>
                <w:szCs w:val="24"/>
              </w:rPr>
              <w:fldChar w:fldCharType="end"/>
            </w:r>
          </w:p>
        </w:tc>
      </w:tr>
      <w:tr w:rsidR="00AF616F" w14:paraId="185AB0B4" w14:textId="77777777" w:rsidTr="00A13B72">
        <w:tc>
          <w:tcPr>
            <w:tcW w:w="1272" w:type="pct"/>
          </w:tcPr>
          <w:p w14:paraId="1740A5CC" w14:textId="6A39AA6D" w:rsidR="00AF616F"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w:t>
            </w:r>
          </w:p>
        </w:tc>
        <w:tc>
          <w:tcPr>
            <w:tcW w:w="1537" w:type="pct"/>
          </w:tcPr>
          <w:p w14:paraId="26253CF5" w14:textId="77777777" w:rsidR="00AF616F" w:rsidRPr="0058745F" w:rsidRDefault="00AF616F" w:rsidP="00D36409">
            <w:pPr>
              <w:spacing w:line="276" w:lineRule="auto"/>
              <w:rPr>
                <w:rFonts w:ascii="Times New Roman" w:eastAsia="Times New Roman" w:hAnsi="Times New Roman" w:cs="Times New Roman"/>
                <w:sz w:val="24"/>
                <w:szCs w:val="24"/>
              </w:rPr>
            </w:pPr>
          </w:p>
        </w:tc>
        <w:tc>
          <w:tcPr>
            <w:tcW w:w="1539" w:type="pct"/>
          </w:tcPr>
          <w:p w14:paraId="7DA03F2B" w14:textId="3ACBFC33" w:rsidR="00AF616F" w:rsidRPr="0058745F" w:rsidRDefault="00AF616F" w:rsidP="00D36409">
            <w:pPr>
              <w:spacing w:line="276" w:lineRule="auto"/>
              <w:rPr>
                <w:rFonts w:ascii="Times New Roman" w:eastAsia="Times New Roman" w:hAnsi="Times New Roman" w:cs="Times New Roman"/>
                <w:sz w:val="24"/>
                <w:szCs w:val="24"/>
              </w:rPr>
            </w:pPr>
            <w:r w:rsidRPr="0058745F">
              <w:rPr>
                <w:rFonts w:ascii="Times New Roman" w:eastAsia="Times New Roman" w:hAnsi="Times New Roman" w:cs="Times New Roman"/>
                <w:sz w:val="24"/>
                <w:szCs w:val="24"/>
              </w:rPr>
              <w:t>50.292</w:t>
            </w:r>
          </w:p>
        </w:tc>
        <w:tc>
          <w:tcPr>
            <w:tcW w:w="652" w:type="pct"/>
          </w:tcPr>
          <w:p w14:paraId="1ED97B44" w14:textId="40676CFC" w:rsidR="00AF616F" w:rsidRPr="005C77ED" w:rsidRDefault="00AF616F" w:rsidP="00D364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E66261">
              <w:rPr>
                <w:rFonts w:ascii="Times New Roman" w:eastAsia="Times New Roman" w:hAnsi="Times New Roman" w:cs="Times New Roman"/>
                <w:sz w:val="24"/>
                <w:szCs w:val="24"/>
              </w:rPr>
              <w:instrText xml:space="preserve"> ADDIN EN.CITE &lt;EndNote&gt;&lt;Cite&gt;&lt;Author&gt;Barin&lt;/Author&gt;&lt;Year&gt;1995&lt;/Year&gt;&lt;RecNum&gt;19&lt;/RecNum&gt;&lt;DisplayText&gt;&lt;style face="superscript"&gt;9&lt;/style&gt;&lt;/DisplayText&gt;&lt;record&gt;&lt;rec-number&gt;19&lt;/rec-number&gt;&lt;foreign-keys&gt;&lt;key app="EN" db-id="5fz2zarvlfarates92r5d02t5svxz9sprwaa" timestamp="1752206251"&gt;19&lt;/key&gt;&lt;/foreign-keys&gt;&lt;ref-type name="Book"&gt;6&lt;/ref-type&gt;&lt;contributors&gt;&lt;authors&gt;&lt;author&gt;Barin, Ihsan&lt;/author&gt;&lt;/authors&gt;&lt;/contributors&gt;&lt;titles&gt;&lt;title&gt;Thermochemical Data of Pure Substances&lt;/title&gt;&lt;/titles&gt;&lt;dates&gt;&lt;year&gt;1995&lt;/year&gt;&lt;/dates&gt;&lt;publisher&gt;Wiley&lt;/publisher&gt;&lt;isbn&gt;9783527287451&lt;/isbn&gt;&lt;urls&gt;&lt;/urls&gt;&lt;electronic-resource-num&gt;10.1002/9783527619825&lt;/electronic-resource-num&gt;&lt;remote-database-name&gt;CrossRef&lt;/remote-database-name&gt;&lt;/record&gt;&lt;/Cite&gt;&lt;/EndNote&gt;</w:instrText>
            </w:r>
            <w:r>
              <w:rPr>
                <w:rFonts w:ascii="Times New Roman" w:eastAsia="Times New Roman" w:hAnsi="Times New Roman" w:cs="Times New Roman"/>
                <w:sz w:val="24"/>
                <w:szCs w:val="24"/>
              </w:rPr>
              <w:fldChar w:fldCharType="separate"/>
            </w:r>
            <w:r w:rsidR="00E66261" w:rsidRPr="00E66261">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p>
        </w:tc>
      </w:tr>
      <w:tr w:rsidR="00A13B72" w14:paraId="69C70049" w14:textId="77777777" w:rsidTr="00A13B72">
        <w:tc>
          <w:tcPr>
            <w:tcW w:w="1272" w:type="pct"/>
          </w:tcPr>
          <w:p w14:paraId="6AF17682" w14:textId="0424C20B" w:rsidR="00A13B72" w:rsidRPr="0058745F"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O</w:t>
            </w:r>
            <w:r w:rsidR="0058745F">
              <w:rPr>
                <w:rFonts w:ascii="Times New Roman" w:eastAsia="Times New Roman" w:hAnsi="Times New Roman" w:cs="Times New Roman"/>
                <w:sz w:val="24"/>
                <w:szCs w:val="24"/>
                <w:vertAlign w:val="subscript"/>
              </w:rPr>
              <w:t>(g)</w:t>
            </w:r>
          </w:p>
        </w:tc>
        <w:tc>
          <w:tcPr>
            <w:tcW w:w="1537" w:type="pct"/>
          </w:tcPr>
          <w:p w14:paraId="4C5C3A42" w14:textId="23D390F9"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241.8</w:t>
            </w:r>
          </w:p>
        </w:tc>
        <w:tc>
          <w:tcPr>
            <w:tcW w:w="1539" w:type="pct"/>
          </w:tcPr>
          <w:p w14:paraId="0933D883" w14:textId="31EAC149"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 xml:space="preserve">192.77 </w:t>
            </w:r>
            <w:r w:rsidRPr="0058745F">
              <w:rPr>
                <w:rFonts w:ascii="Times New Roman" w:eastAsia="Times New Roman" w:hAnsi="Times New Roman" w:cs="Times New Roman"/>
                <w:sz w:val="24"/>
                <w:szCs w:val="24"/>
              </w:rPr>
              <w:t>± 0.05</w:t>
            </w:r>
          </w:p>
        </w:tc>
        <w:tc>
          <w:tcPr>
            <w:tcW w:w="652" w:type="pct"/>
          </w:tcPr>
          <w:p w14:paraId="2505C799" w14:textId="45E9F22E" w:rsidR="00A13B72" w:rsidRDefault="001225AA"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x&lt;/Author&gt;&lt;Year&gt;1989&lt;/Year&gt;&lt;RecNum&gt;288&lt;/RecNum&gt;&lt;DisplayText&gt;&lt;style face="superscript"&gt;23&lt;/style&gt;&lt;/DisplayText&gt;&lt;record&gt;&lt;rec-number&gt;288&lt;/rec-number&gt;&lt;foreign-keys&gt;&lt;key app="EN" db-id="5fz2zarvlfarates92r5d02t5svxz9sprwaa" timestamp="1773072384"&gt;288&lt;/key&gt;&lt;/foreign-keys&gt;&lt;ref-type name="Book"&gt;6&lt;/ref-type&gt;&lt;contributors&gt;&lt;authors&gt;&lt;author&gt;Cox, J. D., Wagman, D. D.,&lt;/author&gt;&lt;author&gt;Medvedev, V. A.&lt;/author&gt;&lt;/authors&gt;&lt;secondary-authors&gt;&lt;author&gt;Hemisphere Publishing, Corp&lt;/author&gt;&lt;/secondary-authors&gt;&lt;/contributors&gt;&lt;titles&gt;&lt;title&gt;CODATA Key Values for Thermodynamics&lt;/title&gt;&lt;/titles&gt;&lt;dates&gt;&lt;year&gt;1989&lt;/year&gt;&lt;/dates&gt;&lt;pub-location&gt;New York&lt;/pub-location&gt;&lt;urls&gt;&lt;/urls&gt;&lt;/record&gt;&lt;/Cite&gt;&lt;/EndNote&gt;</w:instrText>
            </w:r>
            <w:r>
              <w:rPr>
                <w:rFonts w:ascii="Times New Roman" w:eastAsia="Times New Roman" w:hAnsi="Times New Roman" w:cs="Times New Roman"/>
                <w:sz w:val="24"/>
                <w:szCs w:val="24"/>
              </w:rPr>
              <w:fldChar w:fldCharType="separate"/>
            </w:r>
            <w:r w:rsidRPr="001225AA">
              <w:rPr>
                <w:rFonts w:ascii="Times New Roman" w:eastAsia="Times New Roman" w:hAnsi="Times New Roman" w:cs="Times New Roman"/>
                <w:noProof/>
                <w:sz w:val="24"/>
                <w:szCs w:val="24"/>
                <w:vertAlign w:val="superscript"/>
              </w:rPr>
              <w:t>23</w:t>
            </w:r>
            <w:r>
              <w:rPr>
                <w:rFonts w:ascii="Times New Roman" w:eastAsia="Times New Roman" w:hAnsi="Times New Roman" w:cs="Times New Roman"/>
                <w:sz w:val="24"/>
                <w:szCs w:val="24"/>
              </w:rPr>
              <w:fldChar w:fldCharType="end"/>
            </w:r>
          </w:p>
        </w:tc>
      </w:tr>
      <w:tr w:rsidR="00A13B72" w14:paraId="5E7E9EA4" w14:textId="77777777" w:rsidTr="00A13B72">
        <w:tc>
          <w:tcPr>
            <w:tcW w:w="1272" w:type="pct"/>
          </w:tcPr>
          <w:p w14:paraId="1F4F21AA" w14:textId="16AF58C3" w:rsidR="00A13B72" w:rsidRP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NH</w:t>
            </w:r>
            <w:r>
              <w:rPr>
                <w:rFonts w:ascii="Times New Roman" w:eastAsia="Times New Roman" w:hAnsi="Times New Roman" w:cs="Times New Roman"/>
                <w:sz w:val="24"/>
                <w:szCs w:val="24"/>
                <w:vertAlign w:val="subscript"/>
              </w:rPr>
              <w:t>3</w:t>
            </w:r>
          </w:p>
        </w:tc>
        <w:tc>
          <w:tcPr>
            <w:tcW w:w="1537" w:type="pct"/>
          </w:tcPr>
          <w:p w14:paraId="39CB41D6" w14:textId="55B7CF1C"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45.9</w:t>
            </w:r>
          </w:p>
        </w:tc>
        <w:tc>
          <w:tcPr>
            <w:tcW w:w="1539" w:type="pct"/>
          </w:tcPr>
          <w:p w14:paraId="45A988BB" w14:textId="6FEC01CF"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 xml:space="preserve">188.84 </w:t>
            </w:r>
            <w:r w:rsidRPr="0058745F">
              <w:rPr>
                <w:rFonts w:ascii="Times New Roman" w:eastAsia="Times New Roman" w:hAnsi="Times New Roman" w:cs="Times New Roman"/>
                <w:sz w:val="24"/>
                <w:szCs w:val="24"/>
              </w:rPr>
              <w:t>± 0.01</w:t>
            </w:r>
          </w:p>
        </w:tc>
        <w:tc>
          <w:tcPr>
            <w:tcW w:w="652" w:type="pct"/>
          </w:tcPr>
          <w:p w14:paraId="13EF4D8C" w14:textId="4B24F77C" w:rsidR="00A13B72" w:rsidRDefault="001225AA"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x&lt;/Author&gt;&lt;Year&gt;1989&lt;/Year&gt;&lt;RecNum&gt;288&lt;/RecNum&gt;&lt;DisplayText&gt;&lt;style face="superscript"&gt;23&lt;/style&gt;&lt;/DisplayText&gt;&lt;record&gt;&lt;rec-number&gt;288&lt;/rec-number&gt;&lt;foreign-keys&gt;&lt;key app="EN" db-id="5fz2zarvlfarates92r5d02t5svxz9sprwaa" timestamp="1773072384"&gt;288&lt;/key&gt;&lt;/foreign-keys&gt;&lt;ref-type name="Book"&gt;6&lt;/ref-type&gt;&lt;contributors&gt;&lt;authors&gt;&lt;author&gt;Cox, J. D., Wagman, D. D.,&lt;/author&gt;&lt;author&gt;Medvedev, V. A.&lt;/author&gt;&lt;/authors&gt;&lt;secondary-authors&gt;&lt;author&gt;Hemisphere Publishing, Corp&lt;/author&gt;&lt;/secondary-authors&gt;&lt;/contributors&gt;&lt;titles&gt;&lt;title&gt;CODATA Key Values for Thermodynamics&lt;/title&gt;&lt;/titles&gt;&lt;dates&gt;&lt;year&gt;1989&lt;/year&gt;&lt;/dates&gt;&lt;pub-location&gt;New York&lt;/pub-location&gt;&lt;urls&gt;&lt;/urls&gt;&lt;/record&gt;&lt;/Cite&gt;&lt;/EndNote&gt;</w:instrText>
            </w:r>
            <w:r>
              <w:rPr>
                <w:rFonts w:ascii="Times New Roman" w:eastAsia="Times New Roman" w:hAnsi="Times New Roman" w:cs="Times New Roman"/>
                <w:sz w:val="24"/>
                <w:szCs w:val="24"/>
              </w:rPr>
              <w:fldChar w:fldCharType="separate"/>
            </w:r>
            <w:r w:rsidRPr="001225AA">
              <w:rPr>
                <w:rFonts w:ascii="Times New Roman" w:eastAsia="Times New Roman" w:hAnsi="Times New Roman" w:cs="Times New Roman"/>
                <w:noProof/>
                <w:sz w:val="24"/>
                <w:szCs w:val="24"/>
                <w:vertAlign w:val="superscript"/>
              </w:rPr>
              <w:t>23</w:t>
            </w:r>
            <w:r>
              <w:rPr>
                <w:rFonts w:ascii="Times New Roman" w:eastAsia="Times New Roman" w:hAnsi="Times New Roman" w:cs="Times New Roman"/>
                <w:sz w:val="24"/>
                <w:szCs w:val="24"/>
              </w:rPr>
              <w:fldChar w:fldCharType="end"/>
            </w:r>
          </w:p>
        </w:tc>
      </w:tr>
      <w:tr w:rsidR="00A13B72" w14:paraId="2195A32B" w14:textId="77777777" w:rsidTr="00AF616F">
        <w:tc>
          <w:tcPr>
            <w:tcW w:w="1272" w:type="pct"/>
            <w:tcBorders>
              <w:bottom w:val="single" w:sz="4" w:space="0" w:color="auto"/>
            </w:tcBorders>
          </w:tcPr>
          <w:p w14:paraId="19219DFF" w14:textId="1F9DB67A" w:rsidR="00A13B72" w:rsidRPr="00A13B72" w:rsidRDefault="00A13B72"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2</w:t>
            </w:r>
          </w:p>
        </w:tc>
        <w:tc>
          <w:tcPr>
            <w:tcW w:w="1537" w:type="pct"/>
            <w:tcBorders>
              <w:bottom w:val="single" w:sz="4" w:space="0" w:color="auto"/>
            </w:tcBorders>
          </w:tcPr>
          <w:p w14:paraId="39B6F31D" w14:textId="77777777" w:rsidR="00A13B72" w:rsidRPr="0058745F" w:rsidRDefault="00A13B72" w:rsidP="00D36409">
            <w:pPr>
              <w:rPr>
                <w:rFonts w:ascii="Times New Roman" w:eastAsia="Times New Roman" w:hAnsi="Times New Roman" w:cs="Times New Roman"/>
                <w:sz w:val="24"/>
                <w:szCs w:val="24"/>
              </w:rPr>
            </w:pPr>
          </w:p>
        </w:tc>
        <w:tc>
          <w:tcPr>
            <w:tcW w:w="1539" w:type="pct"/>
            <w:tcBorders>
              <w:bottom w:val="single" w:sz="4" w:space="0" w:color="auto"/>
            </w:tcBorders>
          </w:tcPr>
          <w:p w14:paraId="3A997135" w14:textId="054778CC" w:rsidR="00A13B72" w:rsidRPr="0058745F" w:rsidRDefault="0058745F" w:rsidP="00D36409">
            <w:pPr>
              <w:rPr>
                <w:rFonts w:ascii="Times New Roman" w:hAnsi="Times New Roman" w:cs="Times New Roman"/>
                <w:color w:val="000000"/>
                <w:sz w:val="24"/>
                <w:szCs w:val="24"/>
              </w:rPr>
            </w:pPr>
            <w:r w:rsidRPr="0058745F">
              <w:rPr>
                <w:rFonts w:ascii="Times New Roman" w:hAnsi="Times New Roman" w:cs="Times New Roman"/>
                <w:color w:val="000000"/>
                <w:sz w:val="24"/>
                <w:szCs w:val="24"/>
              </w:rPr>
              <w:t xml:space="preserve">130.68 </w:t>
            </w:r>
            <w:r w:rsidRPr="0058745F">
              <w:rPr>
                <w:rFonts w:ascii="Times New Roman" w:eastAsia="Times New Roman" w:hAnsi="Times New Roman" w:cs="Times New Roman"/>
                <w:sz w:val="24"/>
                <w:szCs w:val="24"/>
              </w:rPr>
              <w:t>± 0.003</w:t>
            </w:r>
          </w:p>
        </w:tc>
        <w:tc>
          <w:tcPr>
            <w:tcW w:w="652" w:type="pct"/>
            <w:tcBorders>
              <w:bottom w:val="single" w:sz="4" w:space="0" w:color="auto"/>
            </w:tcBorders>
          </w:tcPr>
          <w:p w14:paraId="2B98D7A5" w14:textId="3325AF84" w:rsidR="00A13B72" w:rsidRDefault="001225AA" w:rsidP="00D3640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x&lt;/Author&gt;&lt;Year&gt;1989&lt;/Year&gt;&lt;RecNum&gt;288&lt;/RecNum&gt;&lt;DisplayText&gt;&lt;style face="superscript"&gt;23&lt;/style&gt;&lt;/DisplayText&gt;&lt;record&gt;&lt;rec-number&gt;288&lt;/rec-number&gt;&lt;foreign-keys&gt;&lt;key app="EN" db-id="5fz2zarvlfarates92r5d02t5svxz9sprwaa" timestamp="1773072384"&gt;288&lt;/key&gt;&lt;/foreign-keys&gt;&lt;ref-type name="Book"&gt;6&lt;/ref-type&gt;&lt;contributors&gt;&lt;authors&gt;&lt;author&gt;Cox, J. D., Wagman, D. D.,&lt;/author&gt;&lt;author&gt;Medvedev, V. A.&lt;/author&gt;&lt;/authors&gt;&lt;secondary-authors&gt;&lt;author&gt;Hemisphere Publishing, Corp&lt;/author&gt;&lt;/secondary-authors&gt;&lt;/contributors&gt;&lt;titles&gt;&lt;title&gt;CODATA Key Values for Thermodynamics&lt;/title&gt;&lt;/titles&gt;&lt;dates&gt;&lt;year&gt;1989&lt;/year&gt;&lt;/dates&gt;&lt;pub-location&gt;New York&lt;/pub-location&gt;&lt;urls&gt;&lt;/urls&gt;&lt;/record&gt;&lt;/Cite&gt;&lt;/EndNote&gt;</w:instrText>
            </w:r>
            <w:r>
              <w:rPr>
                <w:rFonts w:ascii="Times New Roman" w:eastAsia="Times New Roman" w:hAnsi="Times New Roman" w:cs="Times New Roman"/>
                <w:sz w:val="24"/>
                <w:szCs w:val="24"/>
              </w:rPr>
              <w:fldChar w:fldCharType="separate"/>
            </w:r>
            <w:r w:rsidRPr="001225AA">
              <w:rPr>
                <w:rFonts w:ascii="Times New Roman" w:eastAsia="Times New Roman" w:hAnsi="Times New Roman" w:cs="Times New Roman"/>
                <w:noProof/>
                <w:sz w:val="24"/>
                <w:szCs w:val="24"/>
                <w:vertAlign w:val="superscript"/>
              </w:rPr>
              <w:t>23</w:t>
            </w:r>
            <w:r>
              <w:rPr>
                <w:rFonts w:ascii="Times New Roman" w:eastAsia="Times New Roman" w:hAnsi="Times New Roman" w:cs="Times New Roman"/>
                <w:sz w:val="24"/>
                <w:szCs w:val="24"/>
              </w:rPr>
              <w:fldChar w:fldCharType="end"/>
            </w:r>
          </w:p>
        </w:tc>
      </w:tr>
    </w:tbl>
    <w:p w14:paraId="243F8FC4" w14:textId="49B3FF6A" w:rsidR="00807277" w:rsidRPr="0058745F" w:rsidRDefault="0058745F" w:rsidP="0058745F">
      <w:pPr>
        <w:spacing w:after="0" w:line="240" w:lineRule="auto"/>
        <w:ind w:firstLine="567"/>
        <w:jc w:val="both"/>
        <w:rPr>
          <w:rFonts w:ascii="Times New Roman" w:eastAsia="Times New Roman" w:hAnsi="Times New Roman" w:cs="Times New Roman"/>
          <w:sz w:val="24"/>
          <w:szCs w:val="24"/>
          <w:vertAlign w:val="subscript"/>
        </w:rPr>
      </w:pPr>
      <w:r w:rsidRPr="0058745F">
        <w:rPr>
          <w:rFonts w:ascii="Times New Roman" w:eastAsia="Times New Roman" w:hAnsi="Times New Roman" w:cs="Times New Roman"/>
          <w:sz w:val="24"/>
          <w:szCs w:val="24"/>
          <w:vertAlign w:val="subscript"/>
        </w:rPr>
        <w:t>m = monoclinic, g = gaseous</w:t>
      </w:r>
    </w:p>
    <w:p w14:paraId="714CD792" w14:textId="77777777" w:rsidR="005F3349" w:rsidRDefault="005F3349" w:rsidP="00D36409">
      <w:pPr>
        <w:pStyle w:val="EndNoteBibliography"/>
        <w:spacing w:after="0"/>
        <w:rPr>
          <w:rFonts w:ascii="Times New Roman" w:eastAsia="Times New Roman" w:hAnsi="Times New Roman" w:cs="Times New Roman"/>
          <w:sz w:val="24"/>
          <w:szCs w:val="24"/>
        </w:rPr>
      </w:pPr>
    </w:p>
    <w:p w14:paraId="2E180FD7" w14:textId="33184548" w:rsidR="00E5548D" w:rsidRDefault="00073767" w:rsidP="00D36409">
      <w:pPr>
        <w:spacing w:line="360" w:lineRule="auto"/>
        <w:jc w:val="both"/>
        <w:rPr>
          <w:rFonts w:ascii="Times New Roman" w:eastAsia="Times New Roman" w:hAnsi="Times New Roman" w:cs="Times New Roman"/>
          <w:sz w:val="24"/>
          <w:szCs w:val="24"/>
        </w:rPr>
      </w:pPr>
      <w:r w:rsidRPr="00497E96">
        <w:rPr>
          <w:rFonts w:ascii="Times New Roman" w:hAnsi="Times New Roman" w:cs="Times New Roman"/>
          <w:b/>
        </w:rPr>
        <w:t xml:space="preserve">Table </w:t>
      </w:r>
      <w:r>
        <w:rPr>
          <w:rFonts w:ascii="Times New Roman" w:hAnsi="Times New Roman" w:cs="Times New Roman"/>
          <w:b/>
        </w:rPr>
        <w:t>S</w:t>
      </w:r>
      <w:r w:rsidRPr="00497E96">
        <w:rPr>
          <w:rFonts w:ascii="Times New Roman" w:hAnsi="Times New Roman" w:cs="Times New Roman"/>
          <w:b/>
        </w:rPr>
        <w:fldChar w:fldCharType="begin"/>
      </w:r>
      <w:r w:rsidRPr="00497E96">
        <w:rPr>
          <w:rFonts w:ascii="Times New Roman" w:hAnsi="Times New Roman" w:cs="Times New Roman"/>
          <w:b/>
        </w:rPr>
        <w:instrText xml:space="preserve"> SEQ Table \* ARABIC </w:instrText>
      </w:r>
      <w:r w:rsidRPr="00497E96">
        <w:rPr>
          <w:rFonts w:ascii="Times New Roman" w:hAnsi="Times New Roman" w:cs="Times New Roman"/>
          <w:b/>
        </w:rPr>
        <w:fldChar w:fldCharType="separate"/>
      </w:r>
      <w:r w:rsidR="00655C64">
        <w:rPr>
          <w:rFonts w:ascii="Times New Roman" w:hAnsi="Times New Roman" w:cs="Times New Roman"/>
          <w:b/>
          <w:noProof/>
        </w:rPr>
        <w:t>5</w:t>
      </w:r>
      <w:r w:rsidRPr="00497E96">
        <w:rPr>
          <w:rFonts w:ascii="Times New Roman" w:hAnsi="Times New Roman" w:cs="Times New Roman"/>
          <w:b/>
        </w:rPr>
        <w:fldChar w:fldCharType="end"/>
      </w:r>
      <w:r w:rsidRPr="00497E96">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sz w:val="24"/>
          <w:szCs w:val="24"/>
        </w:rPr>
        <w:t xml:space="preserve">Summary of </w:t>
      </w:r>
      <w:r w:rsidRPr="004F239F">
        <w:rPr>
          <w:rFonts w:ascii="Times New Roman" w:eastAsia="Times New Roman" w:hAnsi="Times New Roman" w:cs="Times New Roman"/>
          <w:sz w:val="24"/>
          <w:szCs w:val="24"/>
        </w:rPr>
        <w:t>calculated reaction formation entropies Δ</w:t>
      </w:r>
      <w:r w:rsidRPr="004F239F">
        <w:rPr>
          <w:rFonts w:ascii="Times New Roman" w:eastAsia="Times New Roman" w:hAnsi="Times New Roman" w:cs="Times New Roman"/>
          <w:i/>
          <w:sz w:val="24"/>
          <w:szCs w:val="24"/>
        </w:rPr>
        <w:t>S</w:t>
      </w:r>
      <w:r w:rsidRPr="004F239F">
        <w:rPr>
          <w:rFonts w:ascii="Times New Roman" w:eastAsia="Times New Roman" w:hAnsi="Times New Roman" w:cs="Times New Roman"/>
          <w:sz w:val="24"/>
          <w:szCs w:val="24"/>
          <w:vertAlign w:val="subscript"/>
        </w:rPr>
        <w:t>rct,f</w:t>
      </w:r>
      <w:r w:rsidRPr="004F239F">
        <w:rPr>
          <w:rFonts w:ascii="Times New Roman" w:eastAsia="Times New Roman" w:hAnsi="Times New Roman" w:cs="Times New Roman"/>
          <w:sz w:val="24"/>
          <w:szCs w:val="24"/>
          <w:vertAlign w:val="superscript"/>
        </w:rPr>
        <w:t>°</w:t>
      </w:r>
      <w:r w:rsidRPr="004F239F">
        <w:rPr>
          <w:rFonts w:ascii="Times New Roman" w:eastAsia="Times New Roman" w:hAnsi="Times New Roman" w:cs="Times New Roman"/>
          <w:sz w:val="24"/>
          <w:szCs w:val="24"/>
        </w:rPr>
        <w:t>, reaction</w:t>
      </w:r>
      <w:r>
        <w:rPr>
          <w:rFonts w:ascii="Times New Roman" w:eastAsia="Times New Roman" w:hAnsi="Times New Roman" w:cs="Times New Roman"/>
          <w:sz w:val="24"/>
          <w:szCs w:val="24"/>
        </w:rPr>
        <w:t xml:space="preserve"> oxidation enthalpies </w:t>
      </w: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H</w:t>
      </w:r>
      <w:r>
        <w:rPr>
          <w:rFonts w:ascii="Times New Roman" w:eastAsia="Times New Roman" w:hAnsi="Times New Roman" w:cs="Times New Roman"/>
          <w:sz w:val="24"/>
          <w:szCs w:val="24"/>
          <w:vertAlign w:val="subscript"/>
        </w:rPr>
        <w:t>rct,ox</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and entropies </w:t>
      </w: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rct,ox</w:t>
      </w:r>
      <w:r w:rsidRPr="005C77ED">
        <w:rPr>
          <w:rFonts w:ascii="Times New Roman" w:eastAsia="Times New Roman" w:hAnsi="Times New Roman" w:cs="Times New Roman"/>
          <w:sz w:val="24"/>
          <w:szCs w:val="24"/>
          <w:vertAlign w:val="superscript"/>
        </w:rPr>
        <w:t>°</w:t>
      </w:r>
      <w:r w:rsidR="002726C2">
        <w:rPr>
          <w:rFonts w:ascii="Times New Roman" w:eastAsia="Times New Roman" w:hAnsi="Times New Roman" w:cs="Times New Roman"/>
          <w:sz w:val="24"/>
          <w:szCs w:val="24"/>
        </w:rPr>
        <w:t xml:space="preserve">, and reaction hydrolysis </w:t>
      </w:r>
      <w:r w:rsidR="004D5817" w:rsidRPr="005C77ED">
        <w:rPr>
          <w:rFonts w:ascii="Times New Roman" w:eastAsia="Times New Roman" w:hAnsi="Times New Roman" w:cs="Times New Roman"/>
          <w:sz w:val="24"/>
          <w:szCs w:val="24"/>
        </w:rPr>
        <w:t>Δ</w:t>
      </w:r>
      <w:r w:rsidR="004D5817">
        <w:rPr>
          <w:rFonts w:ascii="Times New Roman" w:eastAsia="Times New Roman" w:hAnsi="Times New Roman" w:cs="Times New Roman"/>
          <w:i/>
          <w:sz w:val="24"/>
          <w:szCs w:val="24"/>
        </w:rPr>
        <w:t>H</w:t>
      </w:r>
      <w:r w:rsidR="004D5817">
        <w:rPr>
          <w:rFonts w:ascii="Times New Roman" w:eastAsia="Times New Roman" w:hAnsi="Times New Roman" w:cs="Times New Roman"/>
          <w:sz w:val="24"/>
          <w:szCs w:val="24"/>
          <w:vertAlign w:val="subscript"/>
        </w:rPr>
        <w:t>rct,hdy</w:t>
      </w:r>
      <w:r w:rsidR="004D5817" w:rsidRPr="005C77ED">
        <w:rPr>
          <w:rFonts w:ascii="Times New Roman" w:eastAsia="Times New Roman" w:hAnsi="Times New Roman" w:cs="Times New Roman"/>
          <w:sz w:val="24"/>
          <w:szCs w:val="24"/>
          <w:vertAlign w:val="superscript"/>
        </w:rPr>
        <w:t>°</w:t>
      </w:r>
      <w:r w:rsidR="004D5817">
        <w:rPr>
          <w:rFonts w:ascii="Times New Roman" w:eastAsia="Times New Roman" w:hAnsi="Times New Roman" w:cs="Times New Roman"/>
          <w:sz w:val="24"/>
          <w:szCs w:val="24"/>
        </w:rPr>
        <w:t xml:space="preserve"> and entropies </w:t>
      </w:r>
      <w:r w:rsidR="004D5817" w:rsidRPr="005C77ED">
        <w:rPr>
          <w:rFonts w:ascii="Times New Roman" w:eastAsia="Times New Roman" w:hAnsi="Times New Roman" w:cs="Times New Roman"/>
          <w:sz w:val="24"/>
          <w:szCs w:val="24"/>
        </w:rPr>
        <w:t>Δ</w:t>
      </w:r>
      <w:r w:rsidR="004D5817">
        <w:rPr>
          <w:rFonts w:ascii="Times New Roman" w:eastAsia="Times New Roman" w:hAnsi="Times New Roman" w:cs="Times New Roman"/>
          <w:i/>
          <w:sz w:val="24"/>
          <w:szCs w:val="24"/>
        </w:rPr>
        <w:t>S</w:t>
      </w:r>
      <w:r w:rsidR="004D5817">
        <w:rPr>
          <w:rFonts w:ascii="Times New Roman" w:eastAsia="Times New Roman" w:hAnsi="Times New Roman" w:cs="Times New Roman"/>
          <w:sz w:val="24"/>
          <w:szCs w:val="24"/>
          <w:vertAlign w:val="subscript"/>
        </w:rPr>
        <w:t>rct,hyd</w:t>
      </w:r>
      <w:r w:rsidR="004D5817" w:rsidRPr="005C77ED">
        <w:rPr>
          <w:rFonts w:ascii="Times New Roman" w:eastAsia="Times New Roman" w:hAnsi="Times New Roman" w:cs="Times New Roman"/>
          <w:sz w:val="24"/>
          <w:szCs w:val="24"/>
          <w:vertAlign w:val="superscript"/>
        </w:rPr>
        <w:t>°</w:t>
      </w:r>
      <w:r w:rsidR="004D5817">
        <w:rPr>
          <w:rFonts w:ascii="Times New Roman" w:eastAsia="Times New Roman" w:hAnsi="Times New Roman" w:cs="Times New Roman"/>
          <w:sz w:val="24"/>
          <w:szCs w:val="24"/>
        </w:rPr>
        <w:t xml:space="preserve">, </w:t>
      </w:r>
      <w:r w:rsidR="004F239F">
        <w:rPr>
          <w:rFonts w:ascii="Times New Roman" w:eastAsia="Times New Roman" w:hAnsi="Times New Roman" w:cs="Times New Roman"/>
          <w:sz w:val="24"/>
          <w:szCs w:val="24"/>
        </w:rPr>
        <w:t>used to</w:t>
      </w:r>
      <w:r>
        <w:rPr>
          <w:rFonts w:ascii="Times New Roman" w:eastAsia="Times New Roman" w:hAnsi="Times New Roman" w:cs="Times New Roman"/>
          <w:sz w:val="24"/>
          <w:szCs w:val="24"/>
        </w:rPr>
        <w:t xml:space="preserve"> calculate </w:t>
      </w:r>
      <w:r w:rsidRPr="00DB1EBB">
        <w:rPr>
          <w:rFonts w:ascii="Times New Roman" w:eastAsia="Times New Roman" w:hAnsi="Times New Roman" w:cs="Times New Roman"/>
          <w:sz w:val="24"/>
          <w:szCs w:val="24"/>
        </w:rPr>
        <w:t>Δ</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vertAlign w:val="subscript"/>
        </w:rPr>
        <w:t>f</w:t>
      </w:r>
      <w:r>
        <w:rPr>
          <w:rFonts w:ascii="Times New Roman" w:eastAsia="Times New Roman" w:hAnsi="Times New Roman" w:cs="Times New Roman"/>
          <w:sz w:val="24"/>
          <w:szCs w:val="24"/>
          <w:vertAlign w:val="superscript"/>
        </w:rPr>
        <w:t>°</w:t>
      </w:r>
      <w:r w:rsidR="004D5817">
        <w:rPr>
          <w:rFonts w:ascii="Times New Roman" w:eastAsia="Times New Roman" w:hAnsi="Times New Roman" w:cs="Times New Roman"/>
          <w:sz w:val="24"/>
          <w:szCs w:val="24"/>
        </w:rPr>
        <w:t xml:space="preserve">, </w:t>
      </w:r>
      <w:r w:rsidRPr="00DB1EBB">
        <w:rPr>
          <w:rFonts w:ascii="Times New Roman" w:eastAsia="Times New Roman" w:hAnsi="Times New Roman" w:cs="Times New Roman"/>
          <w:sz w:val="24"/>
          <w:szCs w:val="24"/>
        </w:rPr>
        <w:t>Δ</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vertAlign w:val="subscript"/>
        </w:rPr>
        <w:t>ox</w:t>
      </w:r>
      <w:r>
        <w:rPr>
          <w:rFonts w:ascii="Times New Roman" w:eastAsia="Times New Roman" w:hAnsi="Times New Roman" w:cs="Times New Roman"/>
          <w:sz w:val="24"/>
          <w:szCs w:val="24"/>
          <w:vertAlign w:val="superscript"/>
        </w:rPr>
        <w:t>°</w:t>
      </w:r>
      <w:r w:rsidR="004D5817">
        <w:rPr>
          <w:rFonts w:ascii="Times New Roman" w:eastAsia="Times New Roman" w:hAnsi="Times New Roman" w:cs="Times New Roman"/>
          <w:sz w:val="24"/>
          <w:szCs w:val="24"/>
        </w:rPr>
        <w:t xml:space="preserve"> and </w:t>
      </w:r>
      <w:r w:rsidR="004D5817" w:rsidRPr="00DB1EBB">
        <w:rPr>
          <w:rFonts w:ascii="Times New Roman" w:eastAsia="Times New Roman" w:hAnsi="Times New Roman" w:cs="Times New Roman"/>
          <w:sz w:val="24"/>
          <w:szCs w:val="24"/>
        </w:rPr>
        <w:t>Δ</w:t>
      </w:r>
      <w:r w:rsidR="004D5817">
        <w:rPr>
          <w:rFonts w:ascii="Times New Roman" w:eastAsia="Times New Roman" w:hAnsi="Times New Roman" w:cs="Times New Roman"/>
          <w:i/>
          <w:sz w:val="24"/>
          <w:szCs w:val="24"/>
        </w:rPr>
        <w:t>G</w:t>
      </w:r>
      <w:r w:rsidR="004D5817">
        <w:rPr>
          <w:rFonts w:ascii="Times New Roman" w:eastAsia="Times New Roman" w:hAnsi="Times New Roman" w:cs="Times New Roman"/>
          <w:sz w:val="24"/>
          <w:szCs w:val="24"/>
          <w:vertAlign w:val="subscript"/>
        </w:rPr>
        <w:t>hyd</w:t>
      </w:r>
      <w:r w:rsidR="004D5817">
        <w:rPr>
          <w:rFonts w:ascii="Times New Roman" w:eastAsia="Times New Roman" w:hAnsi="Times New Roman" w:cs="Times New Roman"/>
          <w:sz w:val="24"/>
          <w:szCs w:val="24"/>
          <w:vertAlign w:val="superscript"/>
        </w:rPr>
        <w:t>°</w:t>
      </w:r>
      <w:r w:rsidR="004F239F">
        <w:rPr>
          <w:rFonts w:ascii="Times New Roman" w:eastAsia="Times New Roman" w:hAnsi="Times New Roman" w:cs="Times New Roman"/>
          <w:sz w:val="24"/>
          <w:szCs w:val="24"/>
        </w:rPr>
        <w:t xml:space="preserve"> at 298 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606"/>
        <w:gridCol w:w="1606"/>
        <w:gridCol w:w="1606"/>
        <w:gridCol w:w="1606"/>
        <w:gridCol w:w="1606"/>
      </w:tblGrid>
      <w:tr w:rsidR="00A266EF" w14:paraId="619A9F86" w14:textId="68918CEA" w:rsidTr="00A266EF">
        <w:tc>
          <w:tcPr>
            <w:tcW w:w="710" w:type="pct"/>
            <w:tcBorders>
              <w:top w:val="single" w:sz="4" w:space="0" w:color="auto"/>
              <w:bottom w:val="single" w:sz="4" w:space="0" w:color="auto"/>
            </w:tcBorders>
          </w:tcPr>
          <w:p w14:paraId="2ACE5B1C" w14:textId="025B48C9" w:rsidR="00A266EF" w:rsidRPr="00E5548D" w:rsidRDefault="00A266EF" w:rsidP="00A266EF">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ment</w:t>
            </w:r>
          </w:p>
        </w:tc>
        <w:tc>
          <w:tcPr>
            <w:tcW w:w="858" w:type="pct"/>
            <w:tcBorders>
              <w:top w:val="single" w:sz="4" w:space="0" w:color="auto"/>
              <w:bottom w:val="single" w:sz="4" w:space="0" w:color="auto"/>
            </w:tcBorders>
          </w:tcPr>
          <w:p w14:paraId="498A1CCF" w14:textId="25520F42" w:rsidR="00A266EF" w:rsidRPr="00E5548D" w:rsidRDefault="00A266EF" w:rsidP="00A266EF">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rct,f</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tc>
        <w:tc>
          <w:tcPr>
            <w:tcW w:w="858" w:type="pct"/>
            <w:tcBorders>
              <w:top w:val="single" w:sz="4" w:space="0" w:color="auto"/>
              <w:bottom w:val="single" w:sz="4" w:space="0" w:color="auto"/>
            </w:tcBorders>
          </w:tcPr>
          <w:p w14:paraId="115653C9" w14:textId="7B7BF181" w:rsidR="00A266EF" w:rsidRDefault="00A266EF" w:rsidP="00A266EF">
            <w:pPr>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H</w:t>
            </w:r>
            <w:r>
              <w:rPr>
                <w:rFonts w:ascii="Times New Roman" w:eastAsia="Times New Roman" w:hAnsi="Times New Roman" w:cs="Times New Roman"/>
                <w:sz w:val="24"/>
                <w:szCs w:val="24"/>
                <w:vertAlign w:val="subscript"/>
              </w:rPr>
              <w:t>rct,ox</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k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tc>
        <w:tc>
          <w:tcPr>
            <w:tcW w:w="858" w:type="pct"/>
            <w:tcBorders>
              <w:top w:val="single" w:sz="4" w:space="0" w:color="auto"/>
              <w:bottom w:val="single" w:sz="4" w:space="0" w:color="auto"/>
            </w:tcBorders>
          </w:tcPr>
          <w:p w14:paraId="528010A8" w14:textId="1F949D52" w:rsidR="00A266EF" w:rsidRPr="00AF616F" w:rsidRDefault="00A266EF" w:rsidP="00A266EF">
            <w:pPr>
              <w:spacing w:line="276" w:lineRule="auto"/>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rct,ox</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tc>
        <w:tc>
          <w:tcPr>
            <w:tcW w:w="858" w:type="pct"/>
            <w:tcBorders>
              <w:top w:val="single" w:sz="4" w:space="0" w:color="auto"/>
              <w:bottom w:val="single" w:sz="4" w:space="0" w:color="auto"/>
            </w:tcBorders>
          </w:tcPr>
          <w:p w14:paraId="51A17135" w14:textId="1A31A154" w:rsidR="00A266EF" w:rsidRPr="005C77ED" w:rsidRDefault="00A266EF" w:rsidP="00A266EF">
            <w:pPr>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H</w:t>
            </w:r>
            <w:r>
              <w:rPr>
                <w:rFonts w:ascii="Times New Roman" w:eastAsia="Times New Roman" w:hAnsi="Times New Roman" w:cs="Times New Roman"/>
                <w:sz w:val="24"/>
                <w:szCs w:val="24"/>
                <w:vertAlign w:val="subscript"/>
              </w:rPr>
              <w:t>rct,hyd</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k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tc>
        <w:tc>
          <w:tcPr>
            <w:tcW w:w="858" w:type="pct"/>
            <w:tcBorders>
              <w:top w:val="single" w:sz="4" w:space="0" w:color="auto"/>
              <w:bottom w:val="single" w:sz="4" w:space="0" w:color="auto"/>
            </w:tcBorders>
          </w:tcPr>
          <w:p w14:paraId="32D7EDE3" w14:textId="0DC6918E" w:rsidR="00A266EF" w:rsidRPr="005C77ED" w:rsidRDefault="00A266EF" w:rsidP="00A266EF">
            <w:pPr>
              <w:rPr>
                <w:rFonts w:ascii="Times New Roman" w:eastAsia="Times New Roman" w:hAnsi="Times New Roman" w:cs="Times New Roman"/>
                <w:sz w:val="24"/>
                <w:szCs w:val="24"/>
              </w:rPr>
            </w:pPr>
            <w:r w:rsidRPr="005C77ED">
              <w:rPr>
                <w:rFonts w:ascii="Times New Roman" w:eastAsia="Times New Roman" w:hAnsi="Times New Roman" w:cs="Times New Roman"/>
                <w:sz w:val="24"/>
                <w:szCs w:val="24"/>
              </w:rPr>
              <w:t>Δ</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rct,hyd</w:t>
            </w:r>
            <w:r w:rsidRPr="005C77ED">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tc>
      </w:tr>
      <w:tr w:rsidR="002726C2" w14:paraId="3E70D476" w14:textId="20CDE121" w:rsidTr="001562A9">
        <w:tc>
          <w:tcPr>
            <w:tcW w:w="710" w:type="pct"/>
            <w:tcBorders>
              <w:top w:val="single" w:sz="4" w:space="0" w:color="auto"/>
            </w:tcBorders>
          </w:tcPr>
          <w:p w14:paraId="03E6C202" w14:textId="75D605E1" w:rsidR="002726C2" w:rsidRPr="00807277"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w:t>
            </w:r>
          </w:p>
        </w:tc>
        <w:tc>
          <w:tcPr>
            <w:tcW w:w="858" w:type="pct"/>
            <w:tcBorders>
              <w:top w:val="single" w:sz="4" w:space="0" w:color="auto"/>
            </w:tcBorders>
            <w:vAlign w:val="bottom"/>
          </w:tcPr>
          <w:p w14:paraId="46AD7089" w14:textId="4CC2D93E"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43.66</w:t>
            </w:r>
          </w:p>
        </w:tc>
        <w:tc>
          <w:tcPr>
            <w:tcW w:w="858" w:type="pct"/>
            <w:tcBorders>
              <w:top w:val="single" w:sz="4" w:space="0" w:color="auto"/>
            </w:tcBorders>
            <w:vAlign w:val="bottom"/>
          </w:tcPr>
          <w:p w14:paraId="18EB5A31" w14:textId="24F7CF5F"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584.86</w:t>
            </w:r>
          </w:p>
        </w:tc>
        <w:tc>
          <w:tcPr>
            <w:tcW w:w="858" w:type="pct"/>
            <w:tcBorders>
              <w:top w:val="single" w:sz="4" w:space="0" w:color="auto"/>
            </w:tcBorders>
            <w:vAlign w:val="bottom"/>
          </w:tcPr>
          <w:p w14:paraId="06C31F40" w14:textId="5EDA1595"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8.75</w:t>
            </w:r>
          </w:p>
        </w:tc>
        <w:tc>
          <w:tcPr>
            <w:tcW w:w="858" w:type="pct"/>
            <w:tcBorders>
              <w:top w:val="single" w:sz="4" w:space="0" w:color="auto"/>
            </w:tcBorders>
            <w:vAlign w:val="bottom"/>
          </w:tcPr>
          <w:p w14:paraId="206A5152" w14:textId="37BCA3F0"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300.28</w:t>
            </w:r>
          </w:p>
        </w:tc>
        <w:tc>
          <w:tcPr>
            <w:tcW w:w="858" w:type="pct"/>
            <w:tcBorders>
              <w:top w:val="single" w:sz="4" w:space="0" w:color="auto"/>
            </w:tcBorders>
            <w:vAlign w:val="bottom"/>
          </w:tcPr>
          <w:p w14:paraId="1542634B" w14:textId="5AE9FBBD"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330.12</w:t>
            </w:r>
          </w:p>
        </w:tc>
      </w:tr>
      <w:tr w:rsidR="002726C2" w14:paraId="4184B348" w14:textId="2EE7DF7B" w:rsidTr="001562A9">
        <w:tc>
          <w:tcPr>
            <w:tcW w:w="710" w:type="pct"/>
          </w:tcPr>
          <w:p w14:paraId="0993788E" w14:textId="41F8A79D"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w:t>
            </w:r>
          </w:p>
        </w:tc>
        <w:tc>
          <w:tcPr>
            <w:tcW w:w="858" w:type="pct"/>
            <w:vAlign w:val="bottom"/>
          </w:tcPr>
          <w:p w14:paraId="79849036" w14:textId="3325F6FD"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56.21</w:t>
            </w:r>
          </w:p>
        </w:tc>
        <w:tc>
          <w:tcPr>
            <w:tcW w:w="858" w:type="pct"/>
            <w:vAlign w:val="bottom"/>
          </w:tcPr>
          <w:p w14:paraId="65C6C13C" w14:textId="5551928A"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713.47</w:t>
            </w:r>
          </w:p>
        </w:tc>
        <w:tc>
          <w:tcPr>
            <w:tcW w:w="858" w:type="pct"/>
            <w:vAlign w:val="bottom"/>
          </w:tcPr>
          <w:p w14:paraId="6D9D6365" w14:textId="17E3253B"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91.41</w:t>
            </w:r>
          </w:p>
        </w:tc>
        <w:tc>
          <w:tcPr>
            <w:tcW w:w="858" w:type="pct"/>
            <w:vAlign w:val="bottom"/>
          </w:tcPr>
          <w:p w14:paraId="0DA58ED6" w14:textId="5D6B5B6C"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8.69</w:t>
            </w:r>
          </w:p>
        </w:tc>
        <w:tc>
          <w:tcPr>
            <w:tcW w:w="858" w:type="pct"/>
            <w:vAlign w:val="bottom"/>
          </w:tcPr>
          <w:p w14:paraId="1075441C" w14:textId="7A9F2F4C"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62.14</w:t>
            </w:r>
          </w:p>
        </w:tc>
      </w:tr>
      <w:tr w:rsidR="002726C2" w14:paraId="71ACE813" w14:textId="7DC29227" w:rsidTr="001562A9">
        <w:tc>
          <w:tcPr>
            <w:tcW w:w="710" w:type="pct"/>
          </w:tcPr>
          <w:p w14:paraId="1ADEB69D" w14:textId="5A678794"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w:t>
            </w:r>
          </w:p>
        </w:tc>
        <w:tc>
          <w:tcPr>
            <w:tcW w:w="858" w:type="pct"/>
            <w:vAlign w:val="bottom"/>
          </w:tcPr>
          <w:p w14:paraId="6D105643" w14:textId="6DE14F27"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0.69</w:t>
            </w:r>
          </w:p>
        </w:tc>
        <w:tc>
          <w:tcPr>
            <w:tcW w:w="858" w:type="pct"/>
            <w:vAlign w:val="bottom"/>
          </w:tcPr>
          <w:p w14:paraId="589F33D0" w14:textId="34361F29"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644.37</w:t>
            </w:r>
          </w:p>
        </w:tc>
        <w:tc>
          <w:tcPr>
            <w:tcW w:w="858" w:type="pct"/>
            <w:vAlign w:val="bottom"/>
          </w:tcPr>
          <w:p w14:paraId="26CA2F25" w14:textId="5683AFD9"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72.90</w:t>
            </w:r>
          </w:p>
        </w:tc>
        <w:tc>
          <w:tcPr>
            <w:tcW w:w="858" w:type="pct"/>
            <w:vAlign w:val="bottom"/>
          </w:tcPr>
          <w:p w14:paraId="056022E1" w14:textId="47E67A7C"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6.39</w:t>
            </w:r>
          </w:p>
        </w:tc>
        <w:tc>
          <w:tcPr>
            <w:tcW w:w="858" w:type="pct"/>
            <w:vAlign w:val="bottom"/>
          </w:tcPr>
          <w:p w14:paraId="2C6DD3E9" w14:textId="6FF5B4E5"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327.63</w:t>
            </w:r>
          </w:p>
        </w:tc>
      </w:tr>
      <w:tr w:rsidR="002726C2" w14:paraId="1AF55915" w14:textId="0C67614C" w:rsidTr="001562A9">
        <w:tc>
          <w:tcPr>
            <w:tcW w:w="710" w:type="pct"/>
          </w:tcPr>
          <w:p w14:paraId="11500995" w14:textId="37CFBF41" w:rsidR="002726C2" w:rsidRPr="00807277"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d</w:t>
            </w:r>
          </w:p>
        </w:tc>
        <w:tc>
          <w:tcPr>
            <w:tcW w:w="858" w:type="pct"/>
            <w:vAlign w:val="bottom"/>
          </w:tcPr>
          <w:p w14:paraId="468C432A" w14:textId="30EFF010"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57.84</w:t>
            </w:r>
          </w:p>
        </w:tc>
        <w:tc>
          <w:tcPr>
            <w:tcW w:w="858" w:type="pct"/>
            <w:vAlign w:val="bottom"/>
          </w:tcPr>
          <w:p w14:paraId="2CD76498" w14:textId="6D892104"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537.31</w:t>
            </w:r>
          </w:p>
        </w:tc>
        <w:tc>
          <w:tcPr>
            <w:tcW w:w="858" w:type="pct"/>
            <w:vAlign w:val="bottom"/>
          </w:tcPr>
          <w:p w14:paraId="0DF97847" w14:textId="4E3F5A86"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3.06</w:t>
            </w:r>
          </w:p>
        </w:tc>
        <w:tc>
          <w:tcPr>
            <w:tcW w:w="858" w:type="pct"/>
            <w:vAlign w:val="bottom"/>
          </w:tcPr>
          <w:p w14:paraId="6C467939" w14:textId="4029AAD4"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8.22</w:t>
            </w:r>
          </w:p>
        </w:tc>
        <w:tc>
          <w:tcPr>
            <w:tcW w:w="858" w:type="pct"/>
            <w:vAlign w:val="bottom"/>
          </w:tcPr>
          <w:p w14:paraId="750C574E" w14:textId="198B67C0"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74.91</w:t>
            </w:r>
          </w:p>
        </w:tc>
      </w:tr>
      <w:tr w:rsidR="002726C2" w14:paraId="16167F40" w14:textId="757E3C1A" w:rsidTr="001562A9">
        <w:tc>
          <w:tcPr>
            <w:tcW w:w="710" w:type="pct"/>
          </w:tcPr>
          <w:p w14:paraId="516735BF" w14:textId="2DE58531"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w:t>
            </w:r>
          </w:p>
        </w:tc>
        <w:tc>
          <w:tcPr>
            <w:tcW w:w="858" w:type="pct"/>
            <w:vAlign w:val="bottom"/>
          </w:tcPr>
          <w:p w14:paraId="7F85C649" w14:textId="67D67D52"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56.25</w:t>
            </w:r>
          </w:p>
        </w:tc>
        <w:tc>
          <w:tcPr>
            <w:tcW w:w="858" w:type="pct"/>
            <w:vAlign w:val="bottom"/>
          </w:tcPr>
          <w:p w14:paraId="125A45DB" w14:textId="33E5C823"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531.50</w:t>
            </w:r>
          </w:p>
        </w:tc>
        <w:tc>
          <w:tcPr>
            <w:tcW w:w="858" w:type="pct"/>
            <w:vAlign w:val="bottom"/>
          </w:tcPr>
          <w:p w14:paraId="4A14DFEC" w14:textId="3AF2694B"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7.11</w:t>
            </w:r>
          </w:p>
        </w:tc>
        <w:tc>
          <w:tcPr>
            <w:tcW w:w="858" w:type="pct"/>
            <w:vAlign w:val="bottom"/>
          </w:tcPr>
          <w:p w14:paraId="72B38739" w14:textId="1417F756"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2.29</w:t>
            </w:r>
          </w:p>
        </w:tc>
        <w:tc>
          <w:tcPr>
            <w:tcW w:w="858" w:type="pct"/>
            <w:vAlign w:val="bottom"/>
          </w:tcPr>
          <w:p w14:paraId="06D49986" w14:textId="767855C3"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53.94</w:t>
            </w:r>
          </w:p>
        </w:tc>
      </w:tr>
      <w:tr w:rsidR="002726C2" w14:paraId="07F3F861" w14:textId="251268B2" w:rsidTr="001562A9">
        <w:tc>
          <w:tcPr>
            <w:tcW w:w="710" w:type="pct"/>
          </w:tcPr>
          <w:p w14:paraId="781C8A58" w14:textId="6949BC80"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u</w:t>
            </w:r>
          </w:p>
        </w:tc>
        <w:tc>
          <w:tcPr>
            <w:tcW w:w="858" w:type="pct"/>
            <w:vAlign w:val="bottom"/>
          </w:tcPr>
          <w:p w14:paraId="79F458D6" w14:textId="2C2D106A"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4.58</w:t>
            </w:r>
          </w:p>
        </w:tc>
        <w:tc>
          <w:tcPr>
            <w:tcW w:w="858" w:type="pct"/>
            <w:vAlign w:val="bottom"/>
          </w:tcPr>
          <w:p w14:paraId="44E76BC9" w14:textId="1EDA153C"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502.90</w:t>
            </w:r>
          </w:p>
        </w:tc>
        <w:tc>
          <w:tcPr>
            <w:tcW w:w="858" w:type="pct"/>
            <w:vAlign w:val="bottom"/>
          </w:tcPr>
          <w:p w14:paraId="2E010826" w14:textId="10112392"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0.66</w:t>
            </w:r>
          </w:p>
        </w:tc>
        <w:tc>
          <w:tcPr>
            <w:tcW w:w="858" w:type="pct"/>
            <w:vAlign w:val="bottom"/>
          </w:tcPr>
          <w:p w14:paraId="72D7AEBD" w14:textId="017F0A89"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8.21</w:t>
            </w:r>
          </w:p>
        </w:tc>
        <w:tc>
          <w:tcPr>
            <w:tcW w:w="858" w:type="pct"/>
            <w:vAlign w:val="bottom"/>
          </w:tcPr>
          <w:p w14:paraId="4E474549" w14:textId="01C3E471"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22.37</w:t>
            </w:r>
          </w:p>
        </w:tc>
      </w:tr>
      <w:tr w:rsidR="002726C2" w14:paraId="2BF5E4FF" w14:textId="1F39EC72" w:rsidTr="001562A9">
        <w:tc>
          <w:tcPr>
            <w:tcW w:w="710" w:type="pct"/>
          </w:tcPr>
          <w:p w14:paraId="358C6280" w14:textId="159E0E53"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w:t>
            </w:r>
          </w:p>
        </w:tc>
        <w:tc>
          <w:tcPr>
            <w:tcW w:w="858" w:type="pct"/>
            <w:vAlign w:val="bottom"/>
          </w:tcPr>
          <w:p w14:paraId="65ABAA5B" w14:textId="43ED235E"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54.7</w:t>
            </w:r>
            <w:r>
              <w:rPr>
                <w:rFonts w:ascii="Times New Roman" w:hAnsi="Times New Roman" w:cs="Times New Roman"/>
                <w:color w:val="000000"/>
                <w:sz w:val="24"/>
                <w:szCs w:val="24"/>
              </w:rPr>
              <w:t>1</w:t>
            </w:r>
          </w:p>
        </w:tc>
        <w:tc>
          <w:tcPr>
            <w:tcW w:w="858" w:type="pct"/>
            <w:vAlign w:val="bottom"/>
          </w:tcPr>
          <w:p w14:paraId="25514D51" w14:textId="7CE386CE"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547.55</w:t>
            </w:r>
          </w:p>
        </w:tc>
        <w:tc>
          <w:tcPr>
            <w:tcW w:w="858" w:type="pct"/>
            <w:vAlign w:val="bottom"/>
          </w:tcPr>
          <w:p w14:paraId="05B34771" w14:textId="7C353235"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3.86</w:t>
            </w:r>
          </w:p>
        </w:tc>
        <w:tc>
          <w:tcPr>
            <w:tcW w:w="858" w:type="pct"/>
            <w:vAlign w:val="bottom"/>
          </w:tcPr>
          <w:p w14:paraId="500887A0" w14:textId="531F7F25"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1.46</w:t>
            </w:r>
          </w:p>
        </w:tc>
        <w:tc>
          <w:tcPr>
            <w:tcW w:w="858" w:type="pct"/>
            <w:vAlign w:val="bottom"/>
          </w:tcPr>
          <w:p w14:paraId="0C308C9C" w14:textId="7A5D8757"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74.18</w:t>
            </w:r>
          </w:p>
        </w:tc>
      </w:tr>
      <w:tr w:rsidR="002726C2" w14:paraId="58085181" w14:textId="3D8F032E" w:rsidTr="001562A9">
        <w:tc>
          <w:tcPr>
            <w:tcW w:w="710" w:type="pct"/>
          </w:tcPr>
          <w:p w14:paraId="135EDD36" w14:textId="32232605"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b</w:t>
            </w:r>
          </w:p>
        </w:tc>
        <w:tc>
          <w:tcPr>
            <w:tcW w:w="858" w:type="pct"/>
            <w:vAlign w:val="bottom"/>
          </w:tcPr>
          <w:p w14:paraId="39591A8A" w14:textId="29558A15"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0.06</w:t>
            </w:r>
          </w:p>
        </w:tc>
        <w:tc>
          <w:tcPr>
            <w:tcW w:w="858" w:type="pct"/>
            <w:vAlign w:val="bottom"/>
          </w:tcPr>
          <w:p w14:paraId="6C6D7722" w14:textId="28A6B863"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625.36</w:t>
            </w:r>
          </w:p>
        </w:tc>
        <w:tc>
          <w:tcPr>
            <w:tcW w:w="858" w:type="pct"/>
            <w:vAlign w:val="bottom"/>
          </w:tcPr>
          <w:p w14:paraId="2A5BE345" w14:textId="54CE0B3A"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66.80</w:t>
            </w:r>
          </w:p>
        </w:tc>
        <w:tc>
          <w:tcPr>
            <w:tcW w:w="858" w:type="pct"/>
            <w:vAlign w:val="bottom"/>
          </w:tcPr>
          <w:p w14:paraId="4889AF30" w14:textId="711DFE7A"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9.72</w:t>
            </w:r>
          </w:p>
        </w:tc>
        <w:tc>
          <w:tcPr>
            <w:tcW w:w="858" w:type="pct"/>
            <w:vAlign w:val="bottom"/>
          </w:tcPr>
          <w:p w14:paraId="3279D2A1" w14:textId="26B8817D"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301.60</w:t>
            </w:r>
          </w:p>
        </w:tc>
      </w:tr>
      <w:tr w:rsidR="002726C2" w14:paraId="3B94BA01" w14:textId="069238F1" w:rsidTr="001562A9">
        <w:tc>
          <w:tcPr>
            <w:tcW w:w="710" w:type="pct"/>
          </w:tcPr>
          <w:p w14:paraId="522BB806" w14:textId="35F0429E"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w:t>
            </w:r>
          </w:p>
        </w:tc>
        <w:tc>
          <w:tcPr>
            <w:tcW w:w="858" w:type="pct"/>
            <w:vAlign w:val="bottom"/>
          </w:tcPr>
          <w:p w14:paraId="723FA92D" w14:textId="11DCACB4"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1.65</w:t>
            </w:r>
          </w:p>
        </w:tc>
        <w:tc>
          <w:tcPr>
            <w:tcW w:w="858" w:type="pct"/>
            <w:vAlign w:val="bottom"/>
          </w:tcPr>
          <w:p w14:paraId="5B770751" w14:textId="10FF37CE"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448.42</w:t>
            </w:r>
          </w:p>
        </w:tc>
        <w:tc>
          <w:tcPr>
            <w:tcW w:w="858" w:type="pct"/>
            <w:vAlign w:val="bottom"/>
          </w:tcPr>
          <w:p w14:paraId="0F4A0BE0" w14:textId="4181661C"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7.51</w:t>
            </w:r>
          </w:p>
        </w:tc>
        <w:tc>
          <w:tcPr>
            <w:tcW w:w="858" w:type="pct"/>
            <w:vAlign w:val="bottom"/>
          </w:tcPr>
          <w:p w14:paraId="18C17F46" w14:textId="0F4C52EF"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7.79</w:t>
            </w:r>
          </w:p>
        </w:tc>
        <w:tc>
          <w:tcPr>
            <w:tcW w:w="858" w:type="pct"/>
            <w:vAlign w:val="bottom"/>
          </w:tcPr>
          <w:p w14:paraId="329F2FD9" w14:textId="7E1648FA"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173.80</w:t>
            </w:r>
          </w:p>
        </w:tc>
      </w:tr>
      <w:tr w:rsidR="002726C2" w14:paraId="2B38E76D" w14:textId="1FFB5773" w:rsidTr="001562A9">
        <w:tc>
          <w:tcPr>
            <w:tcW w:w="710" w:type="pct"/>
          </w:tcPr>
          <w:p w14:paraId="53B07F2B" w14:textId="7DA711CD"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t>
            </w:r>
          </w:p>
        </w:tc>
        <w:tc>
          <w:tcPr>
            <w:tcW w:w="858" w:type="pct"/>
            <w:vAlign w:val="bottom"/>
          </w:tcPr>
          <w:p w14:paraId="350B876A" w14:textId="030C15D2"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1.7</w:t>
            </w:r>
            <w:r>
              <w:rPr>
                <w:rFonts w:ascii="Times New Roman" w:hAnsi="Times New Roman" w:cs="Times New Roman"/>
                <w:color w:val="000000"/>
                <w:sz w:val="24"/>
                <w:szCs w:val="24"/>
              </w:rPr>
              <w:t>8</w:t>
            </w:r>
          </w:p>
        </w:tc>
        <w:tc>
          <w:tcPr>
            <w:tcW w:w="858" w:type="pct"/>
            <w:vAlign w:val="bottom"/>
          </w:tcPr>
          <w:p w14:paraId="122D4C51" w14:textId="0943F2E3"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429.88</w:t>
            </w:r>
          </w:p>
        </w:tc>
        <w:tc>
          <w:tcPr>
            <w:tcW w:w="858" w:type="pct"/>
            <w:vAlign w:val="bottom"/>
          </w:tcPr>
          <w:p w14:paraId="1656AB7A" w14:textId="66FD7BBD"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4.22</w:t>
            </w:r>
          </w:p>
        </w:tc>
        <w:tc>
          <w:tcPr>
            <w:tcW w:w="858" w:type="pct"/>
            <w:vAlign w:val="bottom"/>
          </w:tcPr>
          <w:p w14:paraId="72B31730" w14:textId="37FA9AD4"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8.05</w:t>
            </w:r>
          </w:p>
        </w:tc>
        <w:tc>
          <w:tcPr>
            <w:tcW w:w="858" w:type="pct"/>
            <w:vAlign w:val="bottom"/>
          </w:tcPr>
          <w:p w14:paraId="0856926D" w14:textId="2412822C"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147.93</w:t>
            </w:r>
          </w:p>
        </w:tc>
      </w:tr>
      <w:tr w:rsidR="002726C2" w14:paraId="524A190D" w14:textId="7C3C032F" w:rsidTr="001562A9">
        <w:tc>
          <w:tcPr>
            <w:tcW w:w="710" w:type="pct"/>
          </w:tcPr>
          <w:p w14:paraId="60C44E9A" w14:textId="080DECFB"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w:t>
            </w:r>
          </w:p>
        </w:tc>
        <w:tc>
          <w:tcPr>
            <w:tcW w:w="858" w:type="pct"/>
            <w:vAlign w:val="bottom"/>
          </w:tcPr>
          <w:p w14:paraId="66086247" w14:textId="1ADFA3F4"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59.94</w:t>
            </w:r>
          </w:p>
        </w:tc>
        <w:tc>
          <w:tcPr>
            <w:tcW w:w="858" w:type="pct"/>
            <w:vAlign w:val="bottom"/>
          </w:tcPr>
          <w:p w14:paraId="5844A8DD" w14:textId="607F14F9"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89.05</w:t>
            </w:r>
          </w:p>
        </w:tc>
        <w:tc>
          <w:tcPr>
            <w:tcW w:w="858" w:type="pct"/>
            <w:vAlign w:val="bottom"/>
          </w:tcPr>
          <w:p w14:paraId="6AAF330E" w14:textId="73D28058"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25.84</w:t>
            </w:r>
          </w:p>
        </w:tc>
        <w:tc>
          <w:tcPr>
            <w:tcW w:w="858" w:type="pct"/>
            <w:vAlign w:val="bottom"/>
          </w:tcPr>
          <w:p w14:paraId="5E2B9A6A" w14:textId="75188C93"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89.49</w:t>
            </w:r>
          </w:p>
        </w:tc>
        <w:tc>
          <w:tcPr>
            <w:tcW w:w="858" w:type="pct"/>
            <w:vAlign w:val="bottom"/>
          </w:tcPr>
          <w:p w14:paraId="25532CFE" w14:textId="49D5E541"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99.67</w:t>
            </w:r>
          </w:p>
        </w:tc>
      </w:tr>
      <w:tr w:rsidR="002726C2" w14:paraId="2447BF72" w14:textId="02F1DD20" w:rsidTr="001562A9">
        <w:tc>
          <w:tcPr>
            <w:tcW w:w="710" w:type="pct"/>
          </w:tcPr>
          <w:p w14:paraId="7FAFEBF9" w14:textId="02F29F9E"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m</w:t>
            </w:r>
          </w:p>
        </w:tc>
        <w:tc>
          <w:tcPr>
            <w:tcW w:w="858" w:type="pct"/>
            <w:vAlign w:val="bottom"/>
          </w:tcPr>
          <w:p w14:paraId="1AFCB103" w14:textId="2A3EC2DC"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60.77</w:t>
            </w:r>
          </w:p>
        </w:tc>
        <w:tc>
          <w:tcPr>
            <w:tcW w:w="858" w:type="pct"/>
            <w:vAlign w:val="bottom"/>
          </w:tcPr>
          <w:p w14:paraId="23C99A32" w14:textId="2B9AC67B"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460.81</w:t>
            </w:r>
          </w:p>
        </w:tc>
        <w:tc>
          <w:tcPr>
            <w:tcW w:w="858" w:type="pct"/>
            <w:vAlign w:val="bottom"/>
          </w:tcPr>
          <w:p w14:paraId="6B1F75D0" w14:textId="5115F010"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2.56</w:t>
            </w:r>
          </w:p>
        </w:tc>
        <w:tc>
          <w:tcPr>
            <w:tcW w:w="858" w:type="pct"/>
            <w:vAlign w:val="bottom"/>
          </w:tcPr>
          <w:p w14:paraId="3F6EBD5C" w14:textId="2DC8C036"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1.59</w:t>
            </w:r>
          </w:p>
        </w:tc>
        <w:tc>
          <w:tcPr>
            <w:tcW w:w="858" w:type="pct"/>
            <w:vAlign w:val="bottom"/>
          </w:tcPr>
          <w:p w14:paraId="13BCC7BB" w14:textId="0982AA0B"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164.80</w:t>
            </w:r>
          </w:p>
        </w:tc>
      </w:tr>
      <w:tr w:rsidR="002726C2" w14:paraId="13CB14E3" w14:textId="4C46FFC4" w:rsidTr="001562A9">
        <w:tc>
          <w:tcPr>
            <w:tcW w:w="710" w:type="pct"/>
          </w:tcPr>
          <w:p w14:paraId="6F882B83" w14:textId="244838CF"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b</w:t>
            </w:r>
          </w:p>
        </w:tc>
        <w:tc>
          <w:tcPr>
            <w:tcW w:w="858" w:type="pct"/>
            <w:vAlign w:val="bottom"/>
          </w:tcPr>
          <w:p w14:paraId="55FA3C25" w14:textId="0F4562BF"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46.59</w:t>
            </w:r>
          </w:p>
        </w:tc>
        <w:tc>
          <w:tcPr>
            <w:tcW w:w="858" w:type="pct"/>
            <w:vAlign w:val="bottom"/>
          </w:tcPr>
          <w:p w14:paraId="4918C117" w14:textId="212817AF"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84.15</w:t>
            </w:r>
          </w:p>
        </w:tc>
        <w:tc>
          <w:tcPr>
            <w:tcW w:w="858" w:type="pct"/>
            <w:vAlign w:val="bottom"/>
          </w:tcPr>
          <w:p w14:paraId="7BE24582" w14:textId="0DA180B0"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5.86</w:t>
            </w:r>
          </w:p>
        </w:tc>
        <w:tc>
          <w:tcPr>
            <w:tcW w:w="858" w:type="pct"/>
            <w:vAlign w:val="bottom"/>
          </w:tcPr>
          <w:p w14:paraId="7749BC59" w14:textId="74C213FA"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9.49</w:t>
            </w:r>
          </w:p>
        </w:tc>
        <w:tc>
          <w:tcPr>
            <w:tcW w:w="858" w:type="pct"/>
            <w:vAlign w:val="bottom"/>
          </w:tcPr>
          <w:p w14:paraId="5ACEE0D6" w14:textId="54854F8F"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97.59</w:t>
            </w:r>
          </w:p>
        </w:tc>
      </w:tr>
      <w:tr w:rsidR="002726C2" w14:paraId="15823B72" w14:textId="4D945B64" w:rsidTr="001562A9">
        <w:tc>
          <w:tcPr>
            <w:tcW w:w="710" w:type="pct"/>
          </w:tcPr>
          <w:p w14:paraId="70ED08C0" w14:textId="2C9F7130" w:rsidR="002726C2" w:rsidRPr="005C77ED"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u</w:t>
            </w:r>
          </w:p>
        </w:tc>
        <w:tc>
          <w:tcPr>
            <w:tcW w:w="858" w:type="pct"/>
            <w:vAlign w:val="bottom"/>
          </w:tcPr>
          <w:p w14:paraId="5075A81B" w14:textId="0BA660FD"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37.7</w:t>
            </w:r>
            <w:r>
              <w:rPr>
                <w:rFonts w:ascii="Times New Roman" w:hAnsi="Times New Roman" w:cs="Times New Roman"/>
                <w:color w:val="000000"/>
                <w:sz w:val="24"/>
                <w:szCs w:val="24"/>
              </w:rPr>
              <w:t>2</w:t>
            </w:r>
          </w:p>
        </w:tc>
        <w:tc>
          <w:tcPr>
            <w:tcW w:w="858" w:type="pct"/>
            <w:vAlign w:val="bottom"/>
          </w:tcPr>
          <w:p w14:paraId="07ACD863" w14:textId="3296B064"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394.77</w:t>
            </w:r>
          </w:p>
        </w:tc>
        <w:tc>
          <w:tcPr>
            <w:tcW w:w="858" w:type="pct"/>
            <w:vAlign w:val="bottom"/>
          </w:tcPr>
          <w:p w14:paraId="4CBF0579" w14:textId="5BEF8B6A"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47.43</w:t>
            </w:r>
          </w:p>
        </w:tc>
        <w:tc>
          <w:tcPr>
            <w:tcW w:w="858" w:type="pct"/>
            <w:vAlign w:val="bottom"/>
          </w:tcPr>
          <w:p w14:paraId="3A2707EF" w14:textId="194A16F7"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291.59</w:t>
            </w:r>
          </w:p>
        </w:tc>
        <w:tc>
          <w:tcPr>
            <w:tcW w:w="858" w:type="pct"/>
            <w:vAlign w:val="bottom"/>
          </w:tcPr>
          <w:p w14:paraId="4F82E983" w14:textId="4A5FB86E"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110.81</w:t>
            </w:r>
          </w:p>
        </w:tc>
      </w:tr>
      <w:tr w:rsidR="002726C2" w14:paraId="46D4946D" w14:textId="6C452CCA" w:rsidTr="001562A9">
        <w:tc>
          <w:tcPr>
            <w:tcW w:w="710" w:type="pct"/>
            <w:tcBorders>
              <w:bottom w:val="single" w:sz="4" w:space="0" w:color="auto"/>
            </w:tcBorders>
          </w:tcPr>
          <w:p w14:paraId="274BD7E2" w14:textId="4BF6BA5D" w:rsidR="002726C2" w:rsidRDefault="002726C2" w:rsidP="002726C2">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w:t>
            </w:r>
          </w:p>
        </w:tc>
        <w:tc>
          <w:tcPr>
            <w:tcW w:w="858" w:type="pct"/>
            <w:tcBorders>
              <w:bottom w:val="single" w:sz="4" w:space="0" w:color="auto"/>
            </w:tcBorders>
            <w:vAlign w:val="bottom"/>
          </w:tcPr>
          <w:p w14:paraId="23A5B040" w14:textId="07407E5C" w:rsidR="002726C2" w:rsidRPr="00073767" w:rsidRDefault="002726C2" w:rsidP="002726C2">
            <w:pPr>
              <w:spacing w:line="276" w:lineRule="auto"/>
              <w:rPr>
                <w:rFonts w:ascii="Times New Roman" w:eastAsia="Times New Roman" w:hAnsi="Times New Roman" w:cs="Times New Roman"/>
                <w:sz w:val="24"/>
                <w:szCs w:val="24"/>
              </w:rPr>
            </w:pPr>
            <w:r w:rsidRPr="00073767">
              <w:rPr>
                <w:rFonts w:ascii="Times New Roman" w:hAnsi="Times New Roman" w:cs="Times New Roman"/>
                <w:color w:val="000000"/>
                <w:sz w:val="24"/>
                <w:szCs w:val="24"/>
              </w:rPr>
              <w:t>-19.18</w:t>
            </w:r>
          </w:p>
        </w:tc>
        <w:tc>
          <w:tcPr>
            <w:tcW w:w="858" w:type="pct"/>
            <w:tcBorders>
              <w:bottom w:val="single" w:sz="4" w:space="0" w:color="auto"/>
            </w:tcBorders>
            <w:vAlign w:val="bottom"/>
          </w:tcPr>
          <w:p w14:paraId="2F938D0D" w14:textId="7A19697A" w:rsidR="002726C2" w:rsidRPr="00104FF3" w:rsidRDefault="002726C2" w:rsidP="002726C2">
            <w:pPr>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807.53</w:t>
            </w:r>
          </w:p>
        </w:tc>
        <w:tc>
          <w:tcPr>
            <w:tcW w:w="858" w:type="pct"/>
            <w:tcBorders>
              <w:bottom w:val="single" w:sz="4" w:space="0" w:color="auto"/>
            </w:tcBorders>
            <w:vAlign w:val="bottom"/>
          </w:tcPr>
          <w:p w14:paraId="2667551A" w14:textId="12A933CA" w:rsidR="002726C2" w:rsidRPr="00104FF3" w:rsidRDefault="002726C2" w:rsidP="002726C2">
            <w:pPr>
              <w:spacing w:line="276" w:lineRule="auto"/>
              <w:rPr>
                <w:rFonts w:ascii="Times New Roman" w:eastAsia="Times New Roman" w:hAnsi="Times New Roman" w:cs="Times New Roman"/>
                <w:sz w:val="24"/>
                <w:szCs w:val="24"/>
              </w:rPr>
            </w:pPr>
            <w:r w:rsidRPr="00104FF3">
              <w:rPr>
                <w:rFonts w:ascii="Times New Roman" w:hAnsi="Times New Roman" w:cs="Times New Roman"/>
                <w:color w:val="000000"/>
                <w:sz w:val="24"/>
                <w:szCs w:val="24"/>
              </w:rPr>
              <w:t>-94.53</w:t>
            </w:r>
          </w:p>
        </w:tc>
        <w:tc>
          <w:tcPr>
            <w:tcW w:w="858" w:type="pct"/>
            <w:tcBorders>
              <w:bottom w:val="single" w:sz="4" w:space="0" w:color="auto"/>
            </w:tcBorders>
            <w:vAlign w:val="bottom"/>
          </w:tcPr>
          <w:p w14:paraId="63955252" w14:textId="55331E5D"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104.75</w:t>
            </w:r>
          </w:p>
        </w:tc>
        <w:tc>
          <w:tcPr>
            <w:tcW w:w="858" w:type="pct"/>
            <w:tcBorders>
              <w:bottom w:val="single" w:sz="4" w:space="0" w:color="auto"/>
            </w:tcBorders>
            <w:vAlign w:val="bottom"/>
          </w:tcPr>
          <w:p w14:paraId="34D4384C" w14:textId="2520BDCA" w:rsidR="002726C2" w:rsidRPr="002726C2" w:rsidRDefault="002726C2" w:rsidP="002726C2">
            <w:pPr>
              <w:rPr>
                <w:rFonts w:ascii="Times New Roman" w:hAnsi="Times New Roman" w:cs="Times New Roman"/>
                <w:color w:val="000000"/>
                <w:sz w:val="24"/>
                <w:szCs w:val="24"/>
              </w:rPr>
            </w:pPr>
            <w:r w:rsidRPr="002726C2">
              <w:rPr>
                <w:rFonts w:ascii="Times New Roman" w:hAnsi="Times New Roman" w:cs="Times New Roman"/>
                <w:color w:val="000000"/>
                <w:sz w:val="24"/>
                <w:szCs w:val="24"/>
              </w:rPr>
              <w:t>-327.17</w:t>
            </w:r>
          </w:p>
        </w:tc>
      </w:tr>
    </w:tbl>
    <w:p w14:paraId="123EABCA" w14:textId="77777777" w:rsidR="00E5548D" w:rsidRDefault="00E5548D" w:rsidP="00D36409">
      <w:pPr>
        <w:pStyle w:val="EndNoteBibliography"/>
        <w:spacing w:after="0"/>
        <w:rPr>
          <w:rFonts w:ascii="Times New Roman" w:eastAsia="Times New Roman" w:hAnsi="Times New Roman" w:cs="Times New Roman"/>
          <w:sz w:val="24"/>
          <w:szCs w:val="24"/>
        </w:rPr>
      </w:pPr>
    </w:p>
    <w:p w14:paraId="0126E262" w14:textId="4E3D0CBF" w:rsidR="00CD395D" w:rsidRDefault="00CD395D" w:rsidP="00D36409">
      <w:pPr>
        <w:rPr>
          <w:rFonts w:ascii="Times New Roman" w:eastAsia="Times New Roman" w:hAnsi="Times New Roman" w:cs="Times New Roman"/>
          <w:noProof/>
          <w:sz w:val="24"/>
          <w:szCs w:val="24"/>
          <w:lang w:val="en-US"/>
        </w:rPr>
      </w:pPr>
      <w:r>
        <w:rPr>
          <w:rFonts w:ascii="Times New Roman" w:eastAsia="Times New Roman" w:hAnsi="Times New Roman" w:cs="Times New Roman"/>
          <w:sz w:val="24"/>
          <w:szCs w:val="24"/>
        </w:rPr>
        <w:br w:type="page"/>
      </w:r>
    </w:p>
    <w:p w14:paraId="3E0AE5F7" w14:textId="0F294807" w:rsidR="00807277" w:rsidRDefault="00CD395D" w:rsidP="00D36409">
      <w:pPr>
        <w:pStyle w:val="EndNoteBibliography"/>
        <w:spacing w:after="0"/>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lastRenderedPageBreak/>
        <w:t xml:space="preserve">References </w:t>
      </w:r>
    </w:p>
    <w:p w14:paraId="1BCD1216" w14:textId="77777777" w:rsidR="00CD395D" w:rsidRDefault="00CD395D" w:rsidP="00D36409">
      <w:pPr>
        <w:pStyle w:val="EndNoteBibliography"/>
        <w:spacing w:after="0"/>
        <w:rPr>
          <w:rFonts w:ascii="Times New Roman" w:eastAsia="Times New Roman" w:hAnsi="Times New Roman" w:cs="Times New Roman"/>
          <w:sz w:val="24"/>
          <w:szCs w:val="24"/>
          <w:vertAlign w:val="subscript"/>
        </w:rPr>
      </w:pPr>
    </w:p>
    <w:p w14:paraId="4975A09A" w14:textId="52181123" w:rsidR="0062245A" w:rsidRPr="0062245A" w:rsidRDefault="00F72DF1"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eastAsia="Times New Roman" w:hAnsi="Times New Roman" w:cs="Times New Roman"/>
          <w:sz w:val="24"/>
          <w:szCs w:val="24"/>
          <w:vertAlign w:val="subscript"/>
        </w:rPr>
        <w:fldChar w:fldCharType="begin"/>
      </w:r>
      <w:r w:rsidRPr="0062245A">
        <w:rPr>
          <w:rFonts w:ascii="Times New Roman" w:eastAsia="Times New Roman" w:hAnsi="Times New Roman" w:cs="Times New Roman"/>
          <w:sz w:val="24"/>
          <w:szCs w:val="24"/>
          <w:vertAlign w:val="subscript"/>
        </w:rPr>
        <w:instrText xml:space="preserve"> ADDIN EN.REFLIST </w:instrText>
      </w:r>
      <w:r w:rsidRPr="0062245A">
        <w:rPr>
          <w:rFonts w:ascii="Times New Roman" w:eastAsia="Times New Roman" w:hAnsi="Times New Roman" w:cs="Times New Roman"/>
          <w:sz w:val="24"/>
          <w:szCs w:val="24"/>
          <w:vertAlign w:val="subscript"/>
        </w:rPr>
        <w:fldChar w:fldCharType="separate"/>
      </w:r>
      <w:r w:rsidR="0062245A" w:rsidRPr="0062245A">
        <w:rPr>
          <w:rFonts w:ascii="Times New Roman" w:hAnsi="Times New Roman" w:cs="Times New Roman"/>
          <w:sz w:val="24"/>
          <w:szCs w:val="24"/>
        </w:rPr>
        <w:t>1</w:t>
      </w:r>
      <w:r w:rsidR="0062245A" w:rsidRPr="0062245A">
        <w:rPr>
          <w:rFonts w:ascii="Times New Roman" w:hAnsi="Times New Roman" w:cs="Times New Roman"/>
          <w:sz w:val="24"/>
          <w:szCs w:val="24"/>
        </w:rPr>
        <w:tab/>
        <w:t xml:space="preserve">Toby, B. H. &amp; Dreele, R. B. v. GSAS-II: the genesis of a modern open-source all purpose crystallography software package. </w:t>
      </w:r>
      <w:r w:rsidR="0062245A" w:rsidRPr="0062245A">
        <w:rPr>
          <w:rFonts w:ascii="Times New Roman" w:hAnsi="Times New Roman" w:cs="Times New Roman"/>
          <w:i/>
          <w:sz w:val="24"/>
          <w:szCs w:val="24"/>
        </w:rPr>
        <w:t>Journal of Applied Crystallography</w:t>
      </w:r>
      <w:r w:rsidR="0062245A" w:rsidRPr="0062245A">
        <w:rPr>
          <w:rFonts w:ascii="Times New Roman" w:hAnsi="Times New Roman" w:cs="Times New Roman"/>
          <w:sz w:val="24"/>
          <w:szCs w:val="24"/>
        </w:rPr>
        <w:t xml:space="preserve"> </w:t>
      </w:r>
      <w:r w:rsidR="0062245A" w:rsidRPr="0062245A">
        <w:rPr>
          <w:rFonts w:ascii="Times New Roman" w:hAnsi="Times New Roman" w:cs="Times New Roman"/>
          <w:b/>
          <w:sz w:val="24"/>
          <w:szCs w:val="24"/>
        </w:rPr>
        <w:t>46</w:t>
      </w:r>
      <w:r w:rsidR="0062245A" w:rsidRPr="0062245A">
        <w:rPr>
          <w:rFonts w:ascii="Times New Roman" w:hAnsi="Times New Roman" w:cs="Times New Roman"/>
          <w:sz w:val="24"/>
          <w:szCs w:val="24"/>
        </w:rPr>
        <w:t xml:space="preserve">, 544–549 (2013). </w:t>
      </w:r>
      <w:hyperlink r:id="rId11" w:history="1">
        <w:r w:rsidR="0062245A" w:rsidRPr="0062245A">
          <w:rPr>
            <w:rStyle w:val="Hyperlink"/>
            <w:rFonts w:ascii="Times New Roman" w:hAnsi="Times New Roman" w:cs="Times New Roman"/>
            <w:sz w:val="24"/>
            <w:szCs w:val="24"/>
          </w:rPr>
          <w:t>https://doi.org:10.1107/s0021889813003531</w:t>
        </w:r>
      </w:hyperlink>
    </w:p>
    <w:p w14:paraId="27919F64" w14:textId="746DF355"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2</w:t>
      </w:r>
      <w:r w:rsidRPr="0062245A">
        <w:rPr>
          <w:rFonts w:ascii="Times New Roman" w:hAnsi="Times New Roman" w:cs="Times New Roman"/>
          <w:sz w:val="24"/>
          <w:szCs w:val="24"/>
        </w:rPr>
        <w:tab/>
        <w:t>Huang, H.</w:t>
      </w:r>
      <w:r w:rsidRPr="0062245A">
        <w:rPr>
          <w:rFonts w:ascii="Times New Roman" w:hAnsi="Times New Roman" w:cs="Times New Roman"/>
          <w:i/>
          <w:sz w:val="24"/>
          <w:szCs w:val="24"/>
        </w:rPr>
        <w:t xml:space="preserve"> et al.</w:t>
      </w:r>
      <w:r w:rsidRPr="0062245A">
        <w:rPr>
          <w:rFonts w:ascii="Times New Roman" w:hAnsi="Times New Roman" w:cs="Times New Roman"/>
          <w:sz w:val="24"/>
          <w:szCs w:val="24"/>
        </w:rPr>
        <w:t xml:space="preserve"> Structural, Magnetic, and Electronic Properties of the Cr</w:t>
      </w:r>
      <w:r w:rsidRPr="0062245A">
        <w:rPr>
          <w:rFonts w:ascii="Times New Roman" w:hAnsi="Times New Roman" w:cs="Times New Roman"/>
          <w:sz w:val="24"/>
          <w:szCs w:val="24"/>
          <w:vertAlign w:val="subscript"/>
        </w:rPr>
        <w:t>1-</w:t>
      </w:r>
      <w:r w:rsidRPr="0062245A">
        <w:rPr>
          <w:rFonts w:ascii="Times New Roman" w:hAnsi="Times New Roman" w:cs="Times New Roman"/>
          <w:i/>
          <w:sz w:val="24"/>
          <w:szCs w:val="24"/>
          <w:vertAlign w:val="subscript"/>
        </w:rPr>
        <w:t>x</w:t>
      </w:r>
      <w:r w:rsidRPr="0062245A">
        <w:rPr>
          <w:rFonts w:ascii="Times New Roman" w:hAnsi="Times New Roman" w:cs="Times New Roman"/>
          <w:sz w:val="24"/>
          <w:szCs w:val="24"/>
        </w:rPr>
        <w:t>Ti</w:t>
      </w:r>
      <w:r w:rsidRPr="0062245A">
        <w:rPr>
          <w:rFonts w:ascii="Times New Roman" w:hAnsi="Times New Roman" w:cs="Times New Roman"/>
          <w:sz w:val="24"/>
          <w:szCs w:val="24"/>
          <w:vertAlign w:val="subscript"/>
        </w:rPr>
        <w:t>x</w:t>
      </w:r>
      <w:r w:rsidRPr="0062245A">
        <w:rPr>
          <w:rFonts w:ascii="Times New Roman" w:hAnsi="Times New Roman" w:cs="Times New Roman"/>
          <w:sz w:val="24"/>
          <w:szCs w:val="24"/>
        </w:rPr>
        <w:t>O</w:t>
      </w:r>
      <w:r w:rsidRPr="0062245A">
        <w:rPr>
          <w:rFonts w:ascii="Times New Roman" w:hAnsi="Times New Roman" w:cs="Times New Roman"/>
          <w:sz w:val="24"/>
          <w:szCs w:val="24"/>
          <w:vertAlign w:val="subscript"/>
        </w:rPr>
        <w:t>2</w:t>
      </w:r>
      <w:r w:rsidRPr="0062245A">
        <w:rPr>
          <w:rFonts w:ascii="Times New Roman" w:hAnsi="Times New Roman" w:cs="Times New Roman"/>
          <w:sz w:val="24"/>
          <w:szCs w:val="24"/>
        </w:rPr>
        <w:t xml:space="preserve"> Solid. </w:t>
      </w:r>
      <w:r w:rsidRPr="0062245A">
        <w:rPr>
          <w:rFonts w:ascii="Times New Roman" w:hAnsi="Times New Roman" w:cs="Times New Roman"/>
          <w:i/>
          <w:sz w:val="24"/>
          <w:szCs w:val="24"/>
        </w:rPr>
        <w:t>Inorganic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1</w:t>
      </w:r>
      <w:r w:rsidRPr="0062245A">
        <w:rPr>
          <w:rFonts w:ascii="Times New Roman" w:hAnsi="Times New Roman" w:cs="Times New Roman"/>
          <w:sz w:val="24"/>
          <w:szCs w:val="24"/>
        </w:rPr>
        <w:t xml:space="preserve">, 1391–1400 (2022). </w:t>
      </w:r>
      <w:hyperlink r:id="rId12" w:history="1">
        <w:r w:rsidRPr="0062245A">
          <w:rPr>
            <w:rStyle w:val="Hyperlink"/>
            <w:rFonts w:ascii="Times New Roman" w:hAnsi="Times New Roman" w:cs="Times New Roman"/>
            <w:sz w:val="24"/>
            <w:szCs w:val="24"/>
          </w:rPr>
          <w:t>https://doi.org:10.1021/acs.inorgchem.1c02923</w:t>
        </w:r>
      </w:hyperlink>
    </w:p>
    <w:p w14:paraId="31675F04" w14:textId="4526FC26"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3</w:t>
      </w:r>
      <w:r w:rsidRPr="0062245A">
        <w:rPr>
          <w:rFonts w:ascii="Times New Roman" w:hAnsi="Times New Roman" w:cs="Times New Roman"/>
          <w:sz w:val="24"/>
          <w:szCs w:val="24"/>
        </w:rPr>
        <w:tab/>
        <w:t xml:space="preserve">Kordis, J. &amp; Gingerich, K. A. Heats of vaporization and standard heats of formation of rare earth mononitrides. </w:t>
      </w:r>
      <w:r w:rsidRPr="0062245A">
        <w:rPr>
          <w:rFonts w:ascii="Times New Roman" w:hAnsi="Times New Roman" w:cs="Times New Roman"/>
          <w:i/>
          <w:sz w:val="24"/>
          <w:szCs w:val="24"/>
        </w:rPr>
        <w:t>Journal of Nuclear Materials</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6</w:t>
      </w:r>
      <w:r w:rsidRPr="0062245A">
        <w:rPr>
          <w:rFonts w:ascii="Times New Roman" w:hAnsi="Times New Roman" w:cs="Times New Roman"/>
          <w:sz w:val="24"/>
          <w:szCs w:val="24"/>
        </w:rPr>
        <w:t xml:space="preserve">, 197–199 (1977). </w:t>
      </w:r>
      <w:hyperlink r:id="rId13" w:history="1">
        <w:r w:rsidRPr="0062245A">
          <w:rPr>
            <w:rStyle w:val="Hyperlink"/>
            <w:rFonts w:ascii="Times New Roman" w:hAnsi="Times New Roman" w:cs="Times New Roman"/>
            <w:sz w:val="24"/>
            <w:szCs w:val="24"/>
          </w:rPr>
          <w:t>https://doi.org:10.1016/0022-3115(77)90147-7</w:t>
        </w:r>
      </w:hyperlink>
    </w:p>
    <w:p w14:paraId="68D599A6" w14:textId="3CBC62B2"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4</w:t>
      </w:r>
      <w:r w:rsidRPr="0062245A">
        <w:rPr>
          <w:rFonts w:ascii="Times New Roman" w:hAnsi="Times New Roman" w:cs="Times New Roman"/>
          <w:sz w:val="24"/>
          <w:szCs w:val="24"/>
        </w:rPr>
        <w:tab/>
        <w:t xml:space="preserve">Cordfunke, E. H. P. &amp; Konings, R. J. M. The enthalpies of formation of lanthanide compounds. </w:t>
      </w:r>
      <w:r w:rsidRPr="0062245A">
        <w:rPr>
          <w:rFonts w:ascii="Times New Roman" w:hAnsi="Times New Roman" w:cs="Times New Roman"/>
          <w:i/>
          <w:sz w:val="24"/>
          <w:szCs w:val="24"/>
        </w:rPr>
        <w:t>Thermochimica Acta</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375</w:t>
      </w:r>
      <w:r w:rsidRPr="0062245A">
        <w:rPr>
          <w:rFonts w:ascii="Times New Roman" w:hAnsi="Times New Roman" w:cs="Times New Roman"/>
          <w:sz w:val="24"/>
          <w:szCs w:val="24"/>
        </w:rPr>
        <w:t xml:space="preserve">, 65–79 (2001). </w:t>
      </w:r>
      <w:hyperlink r:id="rId14" w:history="1">
        <w:r w:rsidRPr="0062245A">
          <w:rPr>
            <w:rStyle w:val="Hyperlink"/>
            <w:rFonts w:ascii="Times New Roman" w:hAnsi="Times New Roman" w:cs="Times New Roman"/>
            <w:sz w:val="24"/>
            <w:szCs w:val="24"/>
          </w:rPr>
          <w:t>https://doi.org:10.1016/s0040-6031(01)00510-x</w:t>
        </w:r>
      </w:hyperlink>
    </w:p>
    <w:p w14:paraId="400EEAED" w14:textId="3E5F84B9"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5</w:t>
      </w:r>
      <w:r w:rsidRPr="0062245A">
        <w:rPr>
          <w:rFonts w:ascii="Times New Roman" w:hAnsi="Times New Roman" w:cs="Times New Roman"/>
          <w:sz w:val="24"/>
          <w:szCs w:val="24"/>
        </w:rPr>
        <w:tab/>
        <w:t xml:space="preserve">Ushakov, S. V., Helean, K. B., Navrotsky, A. &amp; Boatner, L. A. Thermochemistry of rare-earth orthophosphates. </w:t>
      </w:r>
      <w:r w:rsidRPr="0062245A">
        <w:rPr>
          <w:rFonts w:ascii="Times New Roman" w:hAnsi="Times New Roman" w:cs="Times New Roman"/>
          <w:i/>
          <w:sz w:val="24"/>
          <w:szCs w:val="24"/>
        </w:rPr>
        <w:t>Journal of Materials Research</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16</w:t>
      </w:r>
      <w:r w:rsidRPr="0062245A">
        <w:rPr>
          <w:rFonts w:ascii="Times New Roman" w:hAnsi="Times New Roman" w:cs="Times New Roman"/>
          <w:sz w:val="24"/>
          <w:szCs w:val="24"/>
        </w:rPr>
        <w:t xml:space="preserve">, 2623–2633 (2001). </w:t>
      </w:r>
      <w:hyperlink r:id="rId15" w:history="1">
        <w:r w:rsidRPr="0062245A">
          <w:rPr>
            <w:rStyle w:val="Hyperlink"/>
            <w:rFonts w:ascii="Times New Roman" w:hAnsi="Times New Roman" w:cs="Times New Roman"/>
            <w:sz w:val="24"/>
            <w:szCs w:val="24"/>
          </w:rPr>
          <w:t>https://doi.org:10.1557/jmr.2001.0361</w:t>
        </w:r>
      </w:hyperlink>
    </w:p>
    <w:p w14:paraId="0962E552" w14:textId="77777777"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6</w:t>
      </w:r>
      <w:r w:rsidRPr="0062245A">
        <w:rPr>
          <w:rFonts w:ascii="Times New Roman" w:hAnsi="Times New Roman" w:cs="Times New Roman"/>
          <w:sz w:val="24"/>
          <w:szCs w:val="24"/>
        </w:rPr>
        <w:tab/>
        <w:t xml:space="preserve">Morss, L. R. &amp; Konings, R. J. M. in </w:t>
      </w:r>
      <w:r w:rsidRPr="0062245A">
        <w:rPr>
          <w:rFonts w:ascii="Times New Roman" w:hAnsi="Times New Roman" w:cs="Times New Roman"/>
          <w:i/>
          <w:sz w:val="24"/>
          <w:szCs w:val="24"/>
        </w:rPr>
        <w:t>Binary Rare Earth Oxides</w:t>
      </w:r>
      <w:r w:rsidRPr="0062245A">
        <w:rPr>
          <w:rFonts w:ascii="Times New Roman" w:hAnsi="Times New Roman" w:cs="Times New Roman"/>
          <w:sz w:val="24"/>
          <w:szCs w:val="24"/>
        </w:rPr>
        <w:t xml:space="preserve">   (eds G. Adachi, N. Imanaka, &amp; Z. C. Kang)  163–188 (Springer Netherlands, 2004).</w:t>
      </w:r>
    </w:p>
    <w:p w14:paraId="6E29784C" w14:textId="3A618480"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7</w:t>
      </w:r>
      <w:r w:rsidRPr="0062245A">
        <w:rPr>
          <w:rFonts w:ascii="Times New Roman" w:hAnsi="Times New Roman" w:cs="Times New Roman"/>
          <w:sz w:val="24"/>
          <w:szCs w:val="24"/>
        </w:rPr>
        <w:tab/>
        <w:t xml:space="preserve">Ushakov, S. V., Cheng, J., Navrotsky, A., Wu, J. R. &amp; Haile, S. M. Formation Enthalpies of Tetravalent Lanthanide Perovskites by High Temperature Oxide Melt Solution Calorimetry. </w:t>
      </w:r>
      <w:r w:rsidRPr="0062245A">
        <w:rPr>
          <w:rFonts w:ascii="Times New Roman" w:hAnsi="Times New Roman" w:cs="Times New Roman"/>
          <w:i/>
          <w:sz w:val="24"/>
          <w:szCs w:val="24"/>
        </w:rPr>
        <w:t>MRS Proceedings</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718</w:t>
      </w:r>
      <w:r w:rsidRPr="0062245A">
        <w:rPr>
          <w:rFonts w:ascii="Times New Roman" w:hAnsi="Times New Roman" w:cs="Times New Roman"/>
          <w:sz w:val="24"/>
          <w:szCs w:val="24"/>
        </w:rPr>
        <w:t xml:space="preserve"> (2002). </w:t>
      </w:r>
      <w:hyperlink r:id="rId16" w:history="1">
        <w:r w:rsidRPr="0062245A">
          <w:rPr>
            <w:rStyle w:val="Hyperlink"/>
            <w:rFonts w:ascii="Times New Roman" w:hAnsi="Times New Roman" w:cs="Times New Roman"/>
            <w:sz w:val="24"/>
            <w:szCs w:val="24"/>
          </w:rPr>
          <w:t>https://doi.org:10.1557/proc-718-d7.17</w:t>
        </w:r>
      </w:hyperlink>
    </w:p>
    <w:p w14:paraId="3DC4A20A" w14:textId="16A783F7"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lastRenderedPageBreak/>
        <w:t>8</w:t>
      </w:r>
      <w:r w:rsidRPr="0062245A">
        <w:rPr>
          <w:rFonts w:ascii="Times New Roman" w:hAnsi="Times New Roman" w:cs="Times New Roman"/>
          <w:sz w:val="24"/>
          <w:szCs w:val="24"/>
        </w:rPr>
        <w:tab/>
        <w:t>Huntelaar, M. E.</w:t>
      </w:r>
      <w:r w:rsidRPr="0062245A">
        <w:rPr>
          <w:rFonts w:ascii="Times New Roman" w:hAnsi="Times New Roman" w:cs="Times New Roman"/>
          <w:i/>
          <w:sz w:val="24"/>
          <w:szCs w:val="24"/>
        </w:rPr>
        <w:t xml:space="preserve"> et al.</w:t>
      </w:r>
      <w:r w:rsidRPr="0062245A">
        <w:rPr>
          <w:rFonts w:ascii="Times New Roman" w:hAnsi="Times New Roman" w:cs="Times New Roman"/>
          <w:sz w:val="24"/>
          <w:szCs w:val="24"/>
        </w:rPr>
        <w:t xml:space="preserve"> The thermodynamic properties of Ce</w:t>
      </w:r>
      <w:r w:rsidRPr="0062245A">
        <w:rPr>
          <w:rFonts w:ascii="Times New Roman" w:hAnsi="Times New Roman" w:cs="Times New Roman"/>
          <w:sz w:val="24"/>
          <w:szCs w:val="24"/>
          <w:vertAlign w:val="subscript"/>
        </w:rPr>
        <w:t>2</w:t>
      </w:r>
      <w:r w:rsidRPr="0062245A">
        <w:rPr>
          <w:rFonts w:ascii="Times New Roman" w:hAnsi="Times New Roman" w:cs="Times New Roman"/>
          <w:sz w:val="24"/>
          <w:szCs w:val="24"/>
        </w:rPr>
        <w:t>O</w:t>
      </w:r>
      <w:r w:rsidRPr="0062245A">
        <w:rPr>
          <w:rFonts w:ascii="Times New Roman" w:hAnsi="Times New Roman" w:cs="Times New Roman"/>
          <w:sz w:val="24"/>
          <w:szCs w:val="24"/>
          <w:vertAlign w:val="subscript"/>
        </w:rPr>
        <w:t xml:space="preserve">3(s) </w:t>
      </w:r>
      <w:r w:rsidRPr="0062245A">
        <w:rPr>
          <w:rFonts w:ascii="Times New Roman" w:hAnsi="Times New Roman" w:cs="Times New Roman"/>
          <w:sz w:val="24"/>
          <w:szCs w:val="24"/>
        </w:rPr>
        <w:t xml:space="preserve">fromT→ 0 K to 1500 K. </w:t>
      </w:r>
      <w:r w:rsidRPr="0062245A">
        <w:rPr>
          <w:rFonts w:ascii="Times New Roman" w:hAnsi="Times New Roman" w:cs="Times New Roman"/>
          <w:i/>
          <w:sz w:val="24"/>
          <w:szCs w:val="24"/>
        </w:rPr>
        <w:t>The Journal of Chemical Thermodynamics</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32</w:t>
      </w:r>
      <w:r w:rsidRPr="0062245A">
        <w:rPr>
          <w:rFonts w:ascii="Times New Roman" w:hAnsi="Times New Roman" w:cs="Times New Roman"/>
          <w:sz w:val="24"/>
          <w:szCs w:val="24"/>
        </w:rPr>
        <w:t xml:space="preserve">, 465–482 (2000). </w:t>
      </w:r>
      <w:hyperlink r:id="rId17" w:history="1">
        <w:r w:rsidRPr="0062245A">
          <w:rPr>
            <w:rStyle w:val="Hyperlink"/>
            <w:rFonts w:ascii="Times New Roman" w:hAnsi="Times New Roman" w:cs="Times New Roman"/>
            <w:sz w:val="24"/>
            <w:szCs w:val="24"/>
          </w:rPr>
          <w:t>https://doi.org:10.1006/jcht.1999.0614</w:t>
        </w:r>
      </w:hyperlink>
    </w:p>
    <w:p w14:paraId="1A18342A" w14:textId="77777777"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9</w:t>
      </w:r>
      <w:r w:rsidRPr="0062245A">
        <w:rPr>
          <w:rFonts w:ascii="Times New Roman" w:hAnsi="Times New Roman" w:cs="Times New Roman"/>
          <w:sz w:val="24"/>
          <w:szCs w:val="24"/>
        </w:rPr>
        <w:tab/>
        <w:t xml:space="preserve">Barin, I. </w:t>
      </w:r>
      <w:r w:rsidRPr="0062245A">
        <w:rPr>
          <w:rFonts w:ascii="Times New Roman" w:hAnsi="Times New Roman" w:cs="Times New Roman"/>
          <w:i/>
          <w:sz w:val="24"/>
          <w:szCs w:val="24"/>
        </w:rPr>
        <w:t>Thermochemical Data of Pure Substances</w:t>
      </w:r>
      <w:r w:rsidRPr="0062245A">
        <w:rPr>
          <w:rFonts w:ascii="Times New Roman" w:hAnsi="Times New Roman" w:cs="Times New Roman"/>
          <w:sz w:val="24"/>
          <w:szCs w:val="24"/>
        </w:rPr>
        <w:t>.  (Wiley, 1995).</w:t>
      </w:r>
    </w:p>
    <w:p w14:paraId="3E1713EF" w14:textId="08191FCA"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0</w:t>
      </w:r>
      <w:r w:rsidRPr="0062245A">
        <w:rPr>
          <w:rFonts w:ascii="Times New Roman" w:hAnsi="Times New Roman" w:cs="Times New Roman"/>
          <w:sz w:val="24"/>
          <w:szCs w:val="24"/>
        </w:rPr>
        <w:tab/>
        <w:t>Goncharov, V. G.</w:t>
      </w:r>
      <w:r w:rsidRPr="0062245A">
        <w:rPr>
          <w:rFonts w:ascii="Times New Roman" w:hAnsi="Times New Roman" w:cs="Times New Roman"/>
          <w:i/>
          <w:sz w:val="24"/>
          <w:szCs w:val="24"/>
        </w:rPr>
        <w:t xml:space="preserve"> et al.</w:t>
      </w:r>
      <w:r w:rsidRPr="0062245A">
        <w:rPr>
          <w:rFonts w:ascii="Times New Roman" w:hAnsi="Times New Roman" w:cs="Times New Roman"/>
          <w:sz w:val="24"/>
          <w:szCs w:val="24"/>
        </w:rPr>
        <w:t xml:space="preserve"> Energetics of oxidation and formation of uranium mononitride. </w:t>
      </w:r>
      <w:r w:rsidRPr="0062245A">
        <w:rPr>
          <w:rFonts w:ascii="Times New Roman" w:hAnsi="Times New Roman" w:cs="Times New Roman"/>
          <w:i/>
          <w:sz w:val="24"/>
          <w:szCs w:val="24"/>
        </w:rPr>
        <w:t>Journal of Nuclear Materials</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569</w:t>
      </w:r>
      <w:r w:rsidRPr="0062245A">
        <w:rPr>
          <w:rFonts w:ascii="Times New Roman" w:hAnsi="Times New Roman" w:cs="Times New Roman"/>
          <w:sz w:val="24"/>
          <w:szCs w:val="24"/>
        </w:rPr>
        <w:t xml:space="preserve">, 153904 (2022). </w:t>
      </w:r>
      <w:hyperlink r:id="rId18" w:history="1">
        <w:r w:rsidRPr="0062245A">
          <w:rPr>
            <w:rStyle w:val="Hyperlink"/>
            <w:rFonts w:ascii="Times New Roman" w:hAnsi="Times New Roman" w:cs="Times New Roman"/>
            <w:sz w:val="24"/>
            <w:szCs w:val="24"/>
          </w:rPr>
          <w:t>https://doi.org:10.1016/j.jnucmat.2022.153904</w:t>
        </w:r>
      </w:hyperlink>
    </w:p>
    <w:p w14:paraId="47E9ED61" w14:textId="05A2E07B"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1</w:t>
      </w:r>
      <w:r w:rsidRPr="0062245A">
        <w:rPr>
          <w:rFonts w:ascii="Times New Roman" w:hAnsi="Times New Roman" w:cs="Times New Roman"/>
          <w:sz w:val="24"/>
          <w:szCs w:val="24"/>
        </w:rPr>
        <w:tab/>
        <w:t xml:space="preserve">Justice, B. H. &amp; Westrum, E. F. Thermophysical properties of the lanthanide oxides. I. Heat capacities, thermodynamic properties, and some energy levels of Lanthanum(III) and Neodymium(III) oxides from 5 to 350K. </w:t>
      </w:r>
      <w:r w:rsidRPr="0062245A">
        <w:rPr>
          <w:rFonts w:ascii="Times New Roman" w:hAnsi="Times New Roman" w:cs="Times New Roman"/>
          <w:i/>
          <w:sz w:val="24"/>
          <w:szCs w:val="24"/>
        </w:rPr>
        <w:t>The Journal of Physical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7</w:t>
      </w:r>
      <w:r w:rsidRPr="0062245A">
        <w:rPr>
          <w:rFonts w:ascii="Times New Roman" w:hAnsi="Times New Roman" w:cs="Times New Roman"/>
          <w:sz w:val="24"/>
          <w:szCs w:val="24"/>
        </w:rPr>
        <w:t xml:space="preserve">, 339–345 (1963). </w:t>
      </w:r>
      <w:hyperlink r:id="rId19" w:history="1">
        <w:r w:rsidRPr="0062245A">
          <w:rPr>
            <w:rStyle w:val="Hyperlink"/>
            <w:rFonts w:ascii="Times New Roman" w:hAnsi="Times New Roman" w:cs="Times New Roman"/>
            <w:sz w:val="24"/>
            <w:szCs w:val="24"/>
          </w:rPr>
          <w:t>https://doi.org:10.1021/j100796a031</w:t>
        </w:r>
      </w:hyperlink>
    </w:p>
    <w:p w14:paraId="030AE7C2" w14:textId="55ABE323"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2</w:t>
      </w:r>
      <w:r w:rsidRPr="0062245A">
        <w:rPr>
          <w:rFonts w:ascii="Times New Roman" w:hAnsi="Times New Roman" w:cs="Times New Roman"/>
          <w:sz w:val="24"/>
          <w:szCs w:val="24"/>
        </w:rPr>
        <w:tab/>
        <w:t xml:space="preserve">Diakonov, I. I., Ragnarsdottir, K. V. &amp; Tagirov, B. R. Standard thermodynamic properties and heat capacity equations of rare earth hydroxides. </w:t>
      </w:r>
      <w:r w:rsidRPr="0062245A">
        <w:rPr>
          <w:rFonts w:ascii="Times New Roman" w:hAnsi="Times New Roman" w:cs="Times New Roman"/>
          <w:i/>
          <w:sz w:val="24"/>
          <w:szCs w:val="24"/>
        </w:rPr>
        <w:t>Chemical Geolog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151</w:t>
      </w:r>
      <w:r w:rsidRPr="0062245A">
        <w:rPr>
          <w:rFonts w:ascii="Times New Roman" w:hAnsi="Times New Roman" w:cs="Times New Roman"/>
          <w:sz w:val="24"/>
          <w:szCs w:val="24"/>
        </w:rPr>
        <w:t xml:space="preserve">, 327–347 (1998). </w:t>
      </w:r>
      <w:hyperlink r:id="rId20" w:history="1">
        <w:r w:rsidRPr="0062245A">
          <w:rPr>
            <w:rStyle w:val="Hyperlink"/>
            <w:rFonts w:ascii="Times New Roman" w:hAnsi="Times New Roman" w:cs="Times New Roman"/>
            <w:sz w:val="24"/>
            <w:szCs w:val="24"/>
          </w:rPr>
          <w:t>https://doi.org:10.1016/s0009-2541(98)00088-6</w:t>
        </w:r>
      </w:hyperlink>
    </w:p>
    <w:p w14:paraId="25D4D6F0" w14:textId="4F23D72E"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3</w:t>
      </w:r>
      <w:r w:rsidRPr="0062245A">
        <w:rPr>
          <w:rFonts w:ascii="Times New Roman" w:hAnsi="Times New Roman" w:cs="Times New Roman"/>
          <w:sz w:val="24"/>
          <w:szCs w:val="24"/>
        </w:rPr>
        <w:tab/>
        <w:t xml:space="preserve">Westrum, E. F. &amp; Beale, A. F. Heat capacities and Chemical Thermodynamics of Cerium(III) Flouride and of Cerium(IV) Oxide from 5 to 300°K. </w:t>
      </w:r>
      <w:r w:rsidRPr="0062245A">
        <w:rPr>
          <w:rFonts w:ascii="Times New Roman" w:hAnsi="Times New Roman" w:cs="Times New Roman"/>
          <w:i/>
          <w:sz w:val="24"/>
          <w:szCs w:val="24"/>
        </w:rPr>
        <w:t>The Journal of Physical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5</w:t>
      </w:r>
      <w:r w:rsidRPr="0062245A">
        <w:rPr>
          <w:rFonts w:ascii="Times New Roman" w:hAnsi="Times New Roman" w:cs="Times New Roman"/>
          <w:sz w:val="24"/>
          <w:szCs w:val="24"/>
        </w:rPr>
        <w:t xml:space="preserve">, 353–355 (1961). </w:t>
      </w:r>
      <w:hyperlink r:id="rId21" w:history="1">
        <w:r w:rsidRPr="0062245A">
          <w:rPr>
            <w:rStyle w:val="Hyperlink"/>
            <w:rFonts w:ascii="Times New Roman" w:hAnsi="Times New Roman" w:cs="Times New Roman"/>
            <w:sz w:val="24"/>
            <w:szCs w:val="24"/>
          </w:rPr>
          <w:t>https://doi.org:10.1021/j100820a041</w:t>
        </w:r>
      </w:hyperlink>
    </w:p>
    <w:p w14:paraId="222037D2" w14:textId="2A6841DD"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4</w:t>
      </w:r>
      <w:r w:rsidRPr="0062245A">
        <w:rPr>
          <w:rFonts w:ascii="Times New Roman" w:hAnsi="Times New Roman" w:cs="Times New Roman"/>
          <w:sz w:val="24"/>
          <w:szCs w:val="24"/>
        </w:rPr>
        <w:tab/>
        <w:t>Konings, R. J. M.</w:t>
      </w:r>
      <w:r w:rsidRPr="0062245A">
        <w:rPr>
          <w:rFonts w:ascii="Times New Roman" w:hAnsi="Times New Roman" w:cs="Times New Roman"/>
          <w:i/>
          <w:sz w:val="24"/>
          <w:szCs w:val="24"/>
        </w:rPr>
        <w:t xml:space="preserve"> et al.</w:t>
      </w:r>
      <w:r w:rsidRPr="0062245A">
        <w:rPr>
          <w:rFonts w:ascii="Times New Roman" w:hAnsi="Times New Roman" w:cs="Times New Roman"/>
          <w:sz w:val="24"/>
          <w:szCs w:val="24"/>
        </w:rPr>
        <w:t xml:space="preserve"> The Thermodynamic Properties of the f -Elements and their Compounds. Part 2. The Lanthanide and Actinide Oxides. </w:t>
      </w:r>
      <w:r w:rsidRPr="0062245A">
        <w:rPr>
          <w:rFonts w:ascii="Times New Roman" w:hAnsi="Times New Roman" w:cs="Times New Roman"/>
          <w:i/>
          <w:sz w:val="24"/>
          <w:szCs w:val="24"/>
        </w:rPr>
        <w:t>Journal of Physical and Chemical Reference Data</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43</w:t>
      </w:r>
      <w:r w:rsidRPr="0062245A">
        <w:rPr>
          <w:rFonts w:ascii="Times New Roman" w:hAnsi="Times New Roman" w:cs="Times New Roman"/>
          <w:sz w:val="24"/>
          <w:szCs w:val="24"/>
        </w:rPr>
        <w:t xml:space="preserve"> (2014). </w:t>
      </w:r>
      <w:hyperlink r:id="rId22" w:history="1">
        <w:r w:rsidRPr="0062245A">
          <w:rPr>
            <w:rStyle w:val="Hyperlink"/>
            <w:rFonts w:ascii="Times New Roman" w:hAnsi="Times New Roman" w:cs="Times New Roman"/>
            <w:sz w:val="24"/>
            <w:szCs w:val="24"/>
          </w:rPr>
          <w:t>https://doi.org:10.1063/1.4825256</w:t>
        </w:r>
      </w:hyperlink>
    </w:p>
    <w:p w14:paraId="12E2A3F1" w14:textId="157EABFA"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5</w:t>
      </w:r>
      <w:r w:rsidRPr="0062245A">
        <w:rPr>
          <w:rFonts w:ascii="Times New Roman" w:hAnsi="Times New Roman" w:cs="Times New Roman"/>
          <w:sz w:val="24"/>
          <w:szCs w:val="24"/>
        </w:rPr>
        <w:tab/>
        <w:t xml:space="preserve">Justice, B. H. &amp; Westrum, E. F. Thermophysical properties of the lanthanide oxides. II. Heat capacities, thermodynamic properties, and some energy levels of Samarium(III), </w:t>
      </w:r>
      <w:r w:rsidRPr="0062245A">
        <w:rPr>
          <w:rFonts w:ascii="Times New Roman" w:hAnsi="Times New Roman" w:cs="Times New Roman"/>
          <w:sz w:val="24"/>
          <w:szCs w:val="24"/>
        </w:rPr>
        <w:lastRenderedPageBreak/>
        <w:t xml:space="preserve">Gadolinium(III), and Ytterbium(III) oxides from 10 to 350°K. </w:t>
      </w:r>
      <w:r w:rsidRPr="0062245A">
        <w:rPr>
          <w:rFonts w:ascii="Times New Roman" w:hAnsi="Times New Roman" w:cs="Times New Roman"/>
          <w:i/>
          <w:sz w:val="24"/>
          <w:szCs w:val="24"/>
        </w:rPr>
        <w:t>The Journal of Physical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7</w:t>
      </w:r>
      <w:r w:rsidRPr="0062245A">
        <w:rPr>
          <w:rFonts w:ascii="Times New Roman" w:hAnsi="Times New Roman" w:cs="Times New Roman"/>
          <w:sz w:val="24"/>
          <w:szCs w:val="24"/>
        </w:rPr>
        <w:t xml:space="preserve">, 345–351 (1963). </w:t>
      </w:r>
      <w:hyperlink r:id="rId23" w:history="1">
        <w:r w:rsidRPr="0062245A">
          <w:rPr>
            <w:rStyle w:val="Hyperlink"/>
            <w:rFonts w:ascii="Times New Roman" w:hAnsi="Times New Roman" w:cs="Times New Roman"/>
            <w:sz w:val="24"/>
            <w:szCs w:val="24"/>
          </w:rPr>
          <w:t>https://doi.org:10.1021/j100796a032</w:t>
        </w:r>
      </w:hyperlink>
    </w:p>
    <w:p w14:paraId="01EA1A40" w14:textId="77777777"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6</w:t>
      </w:r>
      <w:r w:rsidRPr="0062245A">
        <w:rPr>
          <w:rFonts w:ascii="Times New Roman" w:hAnsi="Times New Roman" w:cs="Times New Roman"/>
          <w:sz w:val="24"/>
          <w:szCs w:val="24"/>
        </w:rPr>
        <w:tab/>
        <w:t>Lyutsareva, N. S., Berezovskii, G. A. &amp; Paukov, I. E. Heat Capacity of Two Modifications of Eu</w:t>
      </w:r>
      <w:r w:rsidRPr="0062245A">
        <w:rPr>
          <w:rFonts w:ascii="Times New Roman" w:hAnsi="Times New Roman" w:cs="Times New Roman"/>
          <w:sz w:val="24"/>
          <w:szCs w:val="24"/>
          <w:vertAlign w:val="subscript"/>
        </w:rPr>
        <w:t>2</w:t>
      </w:r>
      <w:r w:rsidRPr="0062245A">
        <w:rPr>
          <w:rFonts w:ascii="Times New Roman" w:hAnsi="Times New Roman" w:cs="Times New Roman"/>
          <w:sz w:val="24"/>
          <w:szCs w:val="24"/>
        </w:rPr>
        <w:t>O</w:t>
      </w:r>
      <w:r w:rsidRPr="0062245A">
        <w:rPr>
          <w:rFonts w:ascii="Times New Roman" w:hAnsi="Times New Roman" w:cs="Times New Roman"/>
          <w:sz w:val="24"/>
          <w:szCs w:val="24"/>
          <w:vertAlign w:val="subscript"/>
        </w:rPr>
        <w:t>3</w:t>
      </w:r>
      <w:r w:rsidRPr="0062245A">
        <w:rPr>
          <w:rFonts w:ascii="Times New Roman" w:hAnsi="Times New Roman" w:cs="Times New Roman"/>
          <w:sz w:val="24"/>
          <w:szCs w:val="24"/>
        </w:rPr>
        <w:t xml:space="preserve"> with a Range of 8–300 K. </w:t>
      </w:r>
      <w:r w:rsidRPr="0062245A">
        <w:rPr>
          <w:rFonts w:ascii="Times New Roman" w:hAnsi="Times New Roman" w:cs="Times New Roman"/>
          <w:i/>
          <w:sz w:val="24"/>
          <w:szCs w:val="24"/>
        </w:rPr>
        <w:t>Zh. Fiz. Khim</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8</w:t>
      </w:r>
      <w:r w:rsidRPr="0062245A">
        <w:rPr>
          <w:rFonts w:ascii="Times New Roman" w:hAnsi="Times New Roman" w:cs="Times New Roman"/>
          <w:sz w:val="24"/>
          <w:szCs w:val="24"/>
        </w:rPr>
        <w:t xml:space="preserve">, 1179–1182 (1994). </w:t>
      </w:r>
    </w:p>
    <w:p w14:paraId="46CBCDDD" w14:textId="2C3A59E9"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7</w:t>
      </w:r>
      <w:r w:rsidRPr="0062245A">
        <w:rPr>
          <w:rFonts w:ascii="Times New Roman" w:hAnsi="Times New Roman" w:cs="Times New Roman"/>
          <w:sz w:val="24"/>
          <w:szCs w:val="24"/>
        </w:rPr>
        <w:tab/>
        <w:t>Konings, R. J. M., van Miltenburg, J. C. &amp; van Genderen, A. C. G. Heat capacity and entropy of monoclinic Gd</w:t>
      </w:r>
      <w:r w:rsidRPr="0062245A">
        <w:rPr>
          <w:rFonts w:ascii="Times New Roman" w:hAnsi="Times New Roman" w:cs="Times New Roman"/>
          <w:sz w:val="24"/>
          <w:szCs w:val="24"/>
          <w:vertAlign w:val="subscript"/>
        </w:rPr>
        <w:t>2</w:t>
      </w:r>
      <w:r w:rsidRPr="0062245A">
        <w:rPr>
          <w:rFonts w:ascii="Times New Roman" w:hAnsi="Times New Roman" w:cs="Times New Roman"/>
          <w:sz w:val="24"/>
          <w:szCs w:val="24"/>
        </w:rPr>
        <w:t>O</w:t>
      </w:r>
      <w:r w:rsidRPr="0062245A">
        <w:rPr>
          <w:rFonts w:ascii="Times New Roman" w:hAnsi="Times New Roman" w:cs="Times New Roman"/>
          <w:sz w:val="24"/>
          <w:szCs w:val="24"/>
          <w:vertAlign w:val="subscript"/>
        </w:rPr>
        <w:t>3</w:t>
      </w:r>
      <w:r w:rsidRPr="0062245A">
        <w:rPr>
          <w:rFonts w:ascii="Times New Roman" w:hAnsi="Times New Roman" w:cs="Times New Roman"/>
          <w:sz w:val="24"/>
          <w:szCs w:val="24"/>
        </w:rPr>
        <w:t xml:space="preserve">. </w:t>
      </w:r>
      <w:r w:rsidRPr="0062245A">
        <w:rPr>
          <w:rFonts w:ascii="Times New Roman" w:hAnsi="Times New Roman" w:cs="Times New Roman"/>
          <w:i/>
          <w:sz w:val="24"/>
          <w:szCs w:val="24"/>
        </w:rPr>
        <w:t>The Journal of Chemical Thermodynamics</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37</w:t>
      </w:r>
      <w:r w:rsidRPr="0062245A">
        <w:rPr>
          <w:rFonts w:ascii="Times New Roman" w:hAnsi="Times New Roman" w:cs="Times New Roman"/>
          <w:sz w:val="24"/>
          <w:szCs w:val="24"/>
        </w:rPr>
        <w:t xml:space="preserve">, 1219–1225 (2005). </w:t>
      </w:r>
      <w:hyperlink r:id="rId24" w:history="1">
        <w:r w:rsidRPr="0062245A">
          <w:rPr>
            <w:rStyle w:val="Hyperlink"/>
            <w:rFonts w:ascii="Times New Roman" w:hAnsi="Times New Roman" w:cs="Times New Roman"/>
            <w:sz w:val="24"/>
            <w:szCs w:val="24"/>
          </w:rPr>
          <w:t>https://doi.org:10.1016/j.jct.2005.02.014</w:t>
        </w:r>
      </w:hyperlink>
    </w:p>
    <w:p w14:paraId="49C819C7" w14:textId="3B1B1DC8"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8</w:t>
      </w:r>
      <w:r w:rsidRPr="0062245A">
        <w:rPr>
          <w:rFonts w:ascii="Times New Roman" w:hAnsi="Times New Roman" w:cs="Times New Roman"/>
          <w:sz w:val="24"/>
          <w:szCs w:val="24"/>
        </w:rPr>
        <w:tab/>
        <w:t xml:space="preserve">Westrum, E. F. &amp; Justice, B. H. Thermophysical properties of the lanthanide oxides. III. Heat capacities, thermodynamic properties, and some energy levels of Dysprosium(III), Holmium(III) and Erbium(III) oxides. </w:t>
      </w:r>
      <w:r w:rsidRPr="0062245A">
        <w:rPr>
          <w:rFonts w:ascii="Times New Roman" w:hAnsi="Times New Roman" w:cs="Times New Roman"/>
          <w:i/>
          <w:sz w:val="24"/>
          <w:szCs w:val="24"/>
        </w:rPr>
        <w:t>The Journal of Physical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7</w:t>
      </w:r>
      <w:r w:rsidRPr="0062245A">
        <w:rPr>
          <w:rFonts w:ascii="Times New Roman" w:hAnsi="Times New Roman" w:cs="Times New Roman"/>
          <w:sz w:val="24"/>
          <w:szCs w:val="24"/>
        </w:rPr>
        <w:t xml:space="preserve">, 659–665 (1963). </w:t>
      </w:r>
      <w:hyperlink r:id="rId25" w:history="1">
        <w:r w:rsidRPr="0062245A">
          <w:rPr>
            <w:rStyle w:val="Hyperlink"/>
            <w:rFonts w:ascii="Times New Roman" w:hAnsi="Times New Roman" w:cs="Times New Roman"/>
            <w:sz w:val="24"/>
            <w:szCs w:val="24"/>
          </w:rPr>
          <w:t>https://doi.org:10.1021/j100797a029</w:t>
        </w:r>
      </w:hyperlink>
    </w:p>
    <w:p w14:paraId="70BB3342" w14:textId="3B5F0E42"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19</w:t>
      </w:r>
      <w:r w:rsidRPr="0062245A">
        <w:rPr>
          <w:rFonts w:ascii="Times New Roman" w:hAnsi="Times New Roman" w:cs="Times New Roman"/>
          <w:sz w:val="24"/>
          <w:szCs w:val="24"/>
        </w:rPr>
        <w:tab/>
        <w:t xml:space="preserve">Justice, B. H., Westrum, E. F., Chang, E. &amp; Radebaugh, R. Thermophysical properties of the lanthanide oxides. IV. Heat capacities and thermodynamic properties of thulium(III) and lutetium(III) oxides. Electronic energy levels of several lanthanide(III) ions. </w:t>
      </w:r>
      <w:r w:rsidRPr="0062245A">
        <w:rPr>
          <w:rFonts w:ascii="Times New Roman" w:hAnsi="Times New Roman" w:cs="Times New Roman"/>
          <w:i/>
          <w:sz w:val="24"/>
          <w:szCs w:val="24"/>
        </w:rPr>
        <w:t>The Journal of Physical Chemistry</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73</w:t>
      </w:r>
      <w:r w:rsidRPr="0062245A">
        <w:rPr>
          <w:rFonts w:ascii="Times New Roman" w:hAnsi="Times New Roman" w:cs="Times New Roman"/>
          <w:sz w:val="24"/>
          <w:szCs w:val="24"/>
        </w:rPr>
        <w:t xml:space="preserve">, 333–340 (1969). </w:t>
      </w:r>
      <w:hyperlink r:id="rId26" w:history="1">
        <w:r w:rsidRPr="0062245A">
          <w:rPr>
            <w:rStyle w:val="Hyperlink"/>
            <w:rFonts w:ascii="Times New Roman" w:hAnsi="Times New Roman" w:cs="Times New Roman"/>
            <w:sz w:val="24"/>
            <w:szCs w:val="24"/>
          </w:rPr>
          <w:t>https://doi.org:10.1021/j100722a010</w:t>
        </w:r>
      </w:hyperlink>
    </w:p>
    <w:p w14:paraId="59295062" w14:textId="0A961CF9"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20</w:t>
      </w:r>
      <w:r w:rsidRPr="0062245A">
        <w:rPr>
          <w:rFonts w:ascii="Times New Roman" w:hAnsi="Times New Roman" w:cs="Times New Roman"/>
          <w:sz w:val="24"/>
          <w:szCs w:val="24"/>
        </w:rPr>
        <w:tab/>
        <w:t xml:space="preserve">Alvero, R., Bernal, A., Carrizosa, I., Odriozola, J. A. &amp; Trillo, J. M. Lanthanide oxides: Thermochemical approach to hydration. </w:t>
      </w:r>
      <w:r w:rsidRPr="0062245A">
        <w:rPr>
          <w:rFonts w:ascii="Times New Roman" w:hAnsi="Times New Roman" w:cs="Times New Roman"/>
          <w:i/>
          <w:sz w:val="24"/>
          <w:szCs w:val="24"/>
        </w:rPr>
        <w:t>Journal of Materials Science</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22</w:t>
      </w:r>
      <w:r w:rsidRPr="0062245A">
        <w:rPr>
          <w:rFonts w:ascii="Times New Roman" w:hAnsi="Times New Roman" w:cs="Times New Roman"/>
          <w:sz w:val="24"/>
          <w:szCs w:val="24"/>
        </w:rPr>
        <w:t xml:space="preserve">, 1517–1520 (1987). </w:t>
      </w:r>
      <w:hyperlink r:id="rId27" w:history="1">
        <w:r w:rsidRPr="0062245A">
          <w:rPr>
            <w:rStyle w:val="Hyperlink"/>
            <w:rFonts w:ascii="Times New Roman" w:hAnsi="Times New Roman" w:cs="Times New Roman"/>
            <w:sz w:val="24"/>
            <w:szCs w:val="24"/>
          </w:rPr>
          <w:t>https://doi.org:10.1007/bf01233156</w:t>
        </w:r>
      </w:hyperlink>
    </w:p>
    <w:p w14:paraId="76499680" w14:textId="3C749A5D"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21</w:t>
      </w:r>
      <w:r w:rsidRPr="0062245A">
        <w:rPr>
          <w:rFonts w:ascii="Times New Roman" w:hAnsi="Times New Roman" w:cs="Times New Roman"/>
          <w:sz w:val="24"/>
          <w:szCs w:val="24"/>
        </w:rPr>
        <w:tab/>
        <w:t xml:space="preserve">Counsell, J. F., Dell, R. M. &amp; Martin, J. F. Thermodynamic properties of uranium compounds. Part 2.—Low-temperature heat capacity and entropy of three uranium nitrides. </w:t>
      </w:r>
      <w:r w:rsidRPr="0062245A">
        <w:rPr>
          <w:rFonts w:ascii="Times New Roman" w:hAnsi="Times New Roman" w:cs="Times New Roman"/>
          <w:i/>
          <w:sz w:val="24"/>
          <w:szCs w:val="24"/>
        </w:rPr>
        <w:t>Trans. Faraday Soc.</w:t>
      </w:r>
      <w:r w:rsidRPr="0062245A">
        <w:rPr>
          <w:rFonts w:ascii="Times New Roman" w:hAnsi="Times New Roman" w:cs="Times New Roman"/>
          <w:sz w:val="24"/>
          <w:szCs w:val="24"/>
        </w:rPr>
        <w:t xml:space="preserve"> </w:t>
      </w:r>
      <w:r w:rsidRPr="0062245A">
        <w:rPr>
          <w:rFonts w:ascii="Times New Roman" w:hAnsi="Times New Roman" w:cs="Times New Roman"/>
          <w:b/>
          <w:sz w:val="24"/>
          <w:szCs w:val="24"/>
        </w:rPr>
        <w:t>62</w:t>
      </w:r>
      <w:r w:rsidRPr="0062245A">
        <w:rPr>
          <w:rFonts w:ascii="Times New Roman" w:hAnsi="Times New Roman" w:cs="Times New Roman"/>
          <w:sz w:val="24"/>
          <w:szCs w:val="24"/>
        </w:rPr>
        <w:t xml:space="preserve">, 1736–1747 (1966). </w:t>
      </w:r>
      <w:hyperlink r:id="rId28" w:history="1">
        <w:r w:rsidRPr="0062245A">
          <w:rPr>
            <w:rStyle w:val="Hyperlink"/>
            <w:rFonts w:ascii="Times New Roman" w:hAnsi="Times New Roman" w:cs="Times New Roman"/>
            <w:sz w:val="24"/>
            <w:szCs w:val="24"/>
          </w:rPr>
          <w:t>https://doi.org:10.1039/tf9666201736</w:t>
        </w:r>
      </w:hyperlink>
    </w:p>
    <w:p w14:paraId="590374CA" w14:textId="77777777" w:rsidR="0062245A" w:rsidRPr="0062245A" w:rsidRDefault="0062245A" w:rsidP="0062245A">
      <w:pPr>
        <w:pStyle w:val="EndNoteBibliography"/>
        <w:spacing w:after="0"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lastRenderedPageBreak/>
        <w:t>22</w:t>
      </w:r>
      <w:r w:rsidRPr="0062245A">
        <w:rPr>
          <w:rFonts w:ascii="Times New Roman" w:hAnsi="Times New Roman" w:cs="Times New Roman"/>
          <w:sz w:val="24"/>
          <w:szCs w:val="24"/>
        </w:rPr>
        <w:tab/>
        <w:t xml:space="preserve">Robie, R. A. &amp; Hemingway, B. S. </w:t>
      </w:r>
      <w:r w:rsidRPr="0062245A">
        <w:rPr>
          <w:rFonts w:ascii="Times New Roman" w:hAnsi="Times New Roman" w:cs="Times New Roman"/>
          <w:i/>
          <w:sz w:val="24"/>
          <w:szCs w:val="24"/>
        </w:rPr>
        <w:t>Thermodynamic properties of minerals and related substances at 298.15 K and 1 bar (10</w:t>
      </w:r>
      <w:r w:rsidRPr="0062245A">
        <w:rPr>
          <w:rFonts w:ascii="Times New Roman" w:hAnsi="Times New Roman" w:cs="Times New Roman"/>
          <w:i/>
          <w:sz w:val="24"/>
          <w:szCs w:val="24"/>
          <w:vertAlign w:val="superscript"/>
        </w:rPr>
        <w:t>5</w:t>
      </w:r>
      <w:r w:rsidRPr="0062245A">
        <w:rPr>
          <w:rFonts w:ascii="Times New Roman" w:hAnsi="Times New Roman" w:cs="Times New Roman"/>
          <w:i/>
          <w:sz w:val="24"/>
          <w:szCs w:val="24"/>
        </w:rPr>
        <w:t xml:space="preserve"> pascals) pressure and at higher temperatures</w:t>
      </w:r>
      <w:r w:rsidRPr="0062245A">
        <w:rPr>
          <w:rFonts w:ascii="Times New Roman" w:hAnsi="Times New Roman" w:cs="Times New Roman"/>
          <w:sz w:val="24"/>
          <w:szCs w:val="24"/>
        </w:rPr>
        <w:t xml:space="preserve"> (1995).</w:t>
      </w:r>
    </w:p>
    <w:p w14:paraId="19F4EB8F" w14:textId="77777777" w:rsidR="0062245A" w:rsidRPr="0062245A" w:rsidRDefault="0062245A" w:rsidP="0062245A">
      <w:pPr>
        <w:pStyle w:val="EndNoteBibliography"/>
        <w:spacing w:line="480" w:lineRule="auto"/>
        <w:ind w:left="720" w:hanging="720"/>
        <w:rPr>
          <w:rFonts w:ascii="Times New Roman" w:hAnsi="Times New Roman" w:cs="Times New Roman"/>
          <w:sz w:val="24"/>
          <w:szCs w:val="24"/>
        </w:rPr>
      </w:pPr>
      <w:r w:rsidRPr="0062245A">
        <w:rPr>
          <w:rFonts w:ascii="Times New Roman" w:hAnsi="Times New Roman" w:cs="Times New Roman"/>
          <w:sz w:val="24"/>
          <w:szCs w:val="24"/>
        </w:rPr>
        <w:t>23</w:t>
      </w:r>
      <w:r w:rsidRPr="0062245A">
        <w:rPr>
          <w:rFonts w:ascii="Times New Roman" w:hAnsi="Times New Roman" w:cs="Times New Roman"/>
          <w:sz w:val="24"/>
          <w:szCs w:val="24"/>
        </w:rPr>
        <w:tab/>
        <w:t xml:space="preserve">Cox, J. D., Wagman, D. D., &amp; Medvedev, V. A. </w:t>
      </w:r>
      <w:r w:rsidRPr="0062245A">
        <w:rPr>
          <w:rFonts w:ascii="Times New Roman" w:hAnsi="Times New Roman" w:cs="Times New Roman"/>
          <w:i/>
          <w:sz w:val="24"/>
          <w:szCs w:val="24"/>
        </w:rPr>
        <w:t>CODATA Key Values for Thermodynamics</w:t>
      </w:r>
      <w:r w:rsidRPr="0062245A">
        <w:rPr>
          <w:rFonts w:ascii="Times New Roman" w:hAnsi="Times New Roman" w:cs="Times New Roman"/>
          <w:sz w:val="24"/>
          <w:szCs w:val="24"/>
        </w:rPr>
        <w:t>.  (1989).</w:t>
      </w:r>
    </w:p>
    <w:p w14:paraId="4140867A" w14:textId="605437FE" w:rsidR="00AA0864" w:rsidRPr="00AA0864" w:rsidRDefault="00F72DF1" w:rsidP="0062245A">
      <w:pPr>
        <w:spacing w:line="480" w:lineRule="auto"/>
        <w:jc w:val="both"/>
        <w:rPr>
          <w:rFonts w:ascii="Times New Roman" w:eastAsia="Times New Roman" w:hAnsi="Times New Roman" w:cs="Times New Roman"/>
          <w:sz w:val="24"/>
          <w:szCs w:val="24"/>
          <w:vertAlign w:val="subscript"/>
        </w:rPr>
      </w:pPr>
      <w:r w:rsidRPr="0062245A">
        <w:rPr>
          <w:rFonts w:ascii="Times New Roman" w:eastAsia="Times New Roman" w:hAnsi="Times New Roman" w:cs="Times New Roman"/>
          <w:sz w:val="24"/>
          <w:szCs w:val="24"/>
          <w:vertAlign w:val="subscript"/>
        </w:rPr>
        <w:fldChar w:fldCharType="end"/>
      </w:r>
    </w:p>
    <w:sectPr w:rsidR="00AA0864" w:rsidRPr="00AA0864">
      <w:footerReference w:type="default" r:id="rId2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C1E5E" w14:textId="77777777" w:rsidR="00E65F31" w:rsidRDefault="00E65F31" w:rsidP="00F14F5B">
      <w:pPr>
        <w:spacing w:after="0" w:line="240" w:lineRule="auto"/>
      </w:pPr>
      <w:r>
        <w:separator/>
      </w:r>
    </w:p>
  </w:endnote>
  <w:endnote w:type="continuationSeparator" w:id="0">
    <w:p w14:paraId="14D8FD9E" w14:textId="77777777" w:rsidR="00E65F31" w:rsidRDefault="00E65F31" w:rsidP="00F14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248977"/>
      <w:docPartObj>
        <w:docPartGallery w:val="Page Numbers (Bottom of Page)"/>
        <w:docPartUnique/>
      </w:docPartObj>
    </w:sdtPr>
    <w:sdtEndPr>
      <w:rPr>
        <w:noProof/>
      </w:rPr>
    </w:sdtEndPr>
    <w:sdtContent>
      <w:p w14:paraId="4807DA1A" w14:textId="7D68159C" w:rsidR="00732495" w:rsidRDefault="00732495">
        <w:pPr>
          <w:pStyle w:val="Footer"/>
          <w:jc w:val="center"/>
        </w:pPr>
        <w:r>
          <w:fldChar w:fldCharType="begin"/>
        </w:r>
        <w:r>
          <w:instrText xml:space="preserve"> PAGE   \* MERGEFORMAT </w:instrText>
        </w:r>
        <w:r>
          <w:fldChar w:fldCharType="separate"/>
        </w:r>
        <w:r w:rsidR="00E037F1">
          <w:rPr>
            <w:noProof/>
          </w:rPr>
          <w:t>21</w:t>
        </w:r>
        <w:r>
          <w:rPr>
            <w:noProof/>
          </w:rPr>
          <w:fldChar w:fldCharType="end"/>
        </w:r>
      </w:p>
    </w:sdtContent>
  </w:sdt>
  <w:p w14:paraId="71061076" w14:textId="77777777" w:rsidR="00732495" w:rsidRDefault="00732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FDF288" w14:textId="77777777" w:rsidR="00E65F31" w:rsidRDefault="00E65F31" w:rsidP="00F14F5B">
      <w:pPr>
        <w:spacing w:after="0" w:line="240" w:lineRule="auto"/>
      </w:pPr>
      <w:r>
        <w:separator/>
      </w:r>
    </w:p>
  </w:footnote>
  <w:footnote w:type="continuationSeparator" w:id="0">
    <w:p w14:paraId="3E73FC0A" w14:textId="77777777" w:rsidR="00E65F31" w:rsidRDefault="00E65F31" w:rsidP="00F14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AE14E6E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4751F6"/>
    <w:multiLevelType w:val="hybridMultilevel"/>
    <w:tmpl w:val="279C187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15:restartNumberingAfterBreak="0">
    <w:nsid w:val="0845760C"/>
    <w:multiLevelType w:val="multilevel"/>
    <w:tmpl w:val="846A74F6"/>
    <w:lvl w:ilvl="0">
      <w:start w:val="1"/>
      <w:numFmt w:val="decimal"/>
      <w:lvlText w:val="%1."/>
      <w:lvlJc w:val="left"/>
      <w:pPr>
        <w:ind w:left="360" w:hanging="360"/>
      </w:pPr>
    </w:lvl>
    <w:lvl w:ilvl="1">
      <w:start w:val="1"/>
      <w:numFmt w:val="decimal"/>
      <w:lvlText w:val="%1.%2."/>
      <w:lvlJc w:val="left"/>
      <w:pPr>
        <w:ind w:left="1152" w:hanging="432"/>
      </w:pPr>
      <w:rPr>
        <w:b w:val="0"/>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FD7290"/>
    <w:multiLevelType w:val="hybridMultilevel"/>
    <w:tmpl w:val="A3B4CF50"/>
    <w:lvl w:ilvl="0" w:tplc="C6FC47FA">
      <w:start w:val="1"/>
      <w:numFmt w:val="decimal"/>
      <w:lvlText w:val="%1)"/>
      <w:lvlJc w:val="left"/>
      <w:pPr>
        <w:ind w:left="1080" w:hanging="360"/>
      </w:pPr>
    </w:lvl>
    <w:lvl w:ilvl="1" w:tplc="8FC612B6">
      <w:start w:val="1"/>
      <w:numFmt w:val="decimal"/>
      <w:lvlText w:val="%2)"/>
      <w:lvlJc w:val="left"/>
      <w:pPr>
        <w:ind w:left="1080" w:hanging="360"/>
      </w:pPr>
    </w:lvl>
    <w:lvl w:ilvl="2" w:tplc="370E861E">
      <w:start w:val="1"/>
      <w:numFmt w:val="decimal"/>
      <w:lvlText w:val="%3)"/>
      <w:lvlJc w:val="left"/>
      <w:pPr>
        <w:ind w:left="1080" w:hanging="360"/>
      </w:pPr>
    </w:lvl>
    <w:lvl w:ilvl="3" w:tplc="9828BDB6">
      <w:start w:val="1"/>
      <w:numFmt w:val="decimal"/>
      <w:lvlText w:val="%4)"/>
      <w:lvlJc w:val="left"/>
      <w:pPr>
        <w:ind w:left="1080" w:hanging="360"/>
      </w:pPr>
    </w:lvl>
    <w:lvl w:ilvl="4" w:tplc="97A8970C">
      <w:start w:val="1"/>
      <w:numFmt w:val="decimal"/>
      <w:lvlText w:val="%5)"/>
      <w:lvlJc w:val="left"/>
      <w:pPr>
        <w:ind w:left="1080" w:hanging="360"/>
      </w:pPr>
    </w:lvl>
    <w:lvl w:ilvl="5" w:tplc="45A8BE40">
      <w:start w:val="1"/>
      <w:numFmt w:val="decimal"/>
      <w:lvlText w:val="%6)"/>
      <w:lvlJc w:val="left"/>
      <w:pPr>
        <w:ind w:left="1080" w:hanging="360"/>
      </w:pPr>
    </w:lvl>
    <w:lvl w:ilvl="6" w:tplc="3104E85C">
      <w:start w:val="1"/>
      <w:numFmt w:val="decimal"/>
      <w:lvlText w:val="%7)"/>
      <w:lvlJc w:val="left"/>
      <w:pPr>
        <w:ind w:left="1080" w:hanging="360"/>
      </w:pPr>
    </w:lvl>
    <w:lvl w:ilvl="7" w:tplc="C052A49A">
      <w:start w:val="1"/>
      <w:numFmt w:val="decimal"/>
      <w:lvlText w:val="%8)"/>
      <w:lvlJc w:val="left"/>
      <w:pPr>
        <w:ind w:left="1080" w:hanging="360"/>
      </w:pPr>
    </w:lvl>
    <w:lvl w:ilvl="8" w:tplc="481E23AA">
      <w:start w:val="1"/>
      <w:numFmt w:val="decimal"/>
      <w:lvlText w:val="%9)"/>
      <w:lvlJc w:val="left"/>
      <w:pPr>
        <w:ind w:left="1080" w:hanging="360"/>
      </w:pPr>
    </w:lvl>
  </w:abstractNum>
  <w:abstractNum w:abstractNumId="4" w15:restartNumberingAfterBreak="0">
    <w:nsid w:val="2091219D"/>
    <w:multiLevelType w:val="hybridMultilevel"/>
    <w:tmpl w:val="0704A238"/>
    <w:lvl w:ilvl="0" w:tplc="65D2C9A2">
      <w:start w:val="3"/>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25555F64"/>
    <w:multiLevelType w:val="hybridMultilevel"/>
    <w:tmpl w:val="78467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5D546E"/>
    <w:multiLevelType w:val="hybridMultilevel"/>
    <w:tmpl w:val="C1BCBEE0"/>
    <w:lvl w:ilvl="0" w:tplc="BCF24B22">
      <w:start w:val="10"/>
      <w:numFmt w:val="bullet"/>
      <w:lvlText w:val=""/>
      <w:lvlJc w:val="left"/>
      <w:pPr>
        <w:ind w:left="927" w:hanging="360"/>
      </w:pPr>
      <w:rPr>
        <w:rFonts w:ascii="Wingdings" w:eastAsia="Times New Roman" w:hAnsi="Wingdings"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 w15:restartNumberingAfterBreak="0">
    <w:nsid w:val="2D0015B9"/>
    <w:multiLevelType w:val="multilevel"/>
    <w:tmpl w:val="440A9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427F61"/>
    <w:multiLevelType w:val="hybridMultilevel"/>
    <w:tmpl w:val="DF0A45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8E74CD"/>
    <w:multiLevelType w:val="hybridMultilevel"/>
    <w:tmpl w:val="28F8F76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6E676A"/>
    <w:multiLevelType w:val="hybridMultilevel"/>
    <w:tmpl w:val="FB989F00"/>
    <w:lvl w:ilvl="0" w:tplc="2D2C6278">
      <w:start w:val="4"/>
      <w:numFmt w:val="bullet"/>
      <w:lvlText w:val="-"/>
      <w:lvlJc w:val="left"/>
      <w:pPr>
        <w:ind w:left="927" w:hanging="360"/>
      </w:pPr>
      <w:rPr>
        <w:rFonts w:ascii="Times New Roman" w:eastAsiaTheme="minorHAnsi"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45440742"/>
    <w:multiLevelType w:val="hybridMultilevel"/>
    <w:tmpl w:val="27E28AE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4B3506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671E79"/>
    <w:multiLevelType w:val="hybridMultilevel"/>
    <w:tmpl w:val="2F4E4108"/>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4E112F52"/>
    <w:multiLevelType w:val="hybridMultilevel"/>
    <w:tmpl w:val="21F4E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4B36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2033BA"/>
    <w:multiLevelType w:val="hybridMultilevel"/>
    <w:tmpl w:val="F2B8046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9A01808"/>
    <w:multiLevelType w:val="hybridMultilevel"/>
    <w:tmpl w:val="375E76BE"/>
    <w:lvl w:ilvl="0" w:tplc="A63A78A0">
      <w:start w:val="44"/>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8" w15:restartNumberingAfterBreak="0">
    <w:nsid w:val="5E0664ED"/>
    <w:multiLevelType w:val="hybridMultilevel"/>
    <w:tmpl w:val="772A0EE0"/>
    <w:lvl w:ilvl="0" w:tplc="47D293E4">
      <w:start w:val="3"/>
      <w:numFmt w:val="bullet"/>
      <w:lvlText w:val="-"/>
      <w:lvlJc w:val="left"/>
      <w:pPr>
        <w:ind w:left="927" w:hanging="360"/>
      </w:pPr>
      <w:rPr>
        <w:rFonts w:ascii="Times New Roman" w:eastAsia="Times New Roman"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9" w15:restartNumberingAfterBreak="0">
    <w:nsid w:val="5F300D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A533705"/>
    <w:multiLevelType w:val="hybridMultilevel"/>
    <w:tmpl w:val="85C2FC30"/>
    <w:lvl w:ilvl="0" w:tplc="2E9ECDD8">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777933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A9166C"/>
    <w:multiLevelType w:val="hybridMultilevel"/>
    <w:tmpl w:val="BB345268"/>
    <w:lvl w:ilvl="0" w:tplc="C72A53DA">
      <w:start w:val="1"/>
      <w:numFmt w:val="lowerLetter"/>
      <w:lvlText w:val="%1)"/>
      <w:lvlJc w:val="left"/>
      <w:pPr>
        <w:ind w:left="1020" w:hanging="360"/>
      </w:pPr>
    </w:lvl>
    <w:lvl w:ilvl="1" w:tplc="40CAF756">
      <w:start w:val="1"/>
      <w:numFmt w:val="lowerLetter"/>
      <w:lvlText w:val="%2)"/>
      <w:lvlJc w:val="left"/>
      <w:pPr>
        <w:ind w:left="1020" w:hanging="360"/>
      </w:pPr>
    </w:lvl>
    <w:lvl w:ilvl="2" w:tplc="284A21A6">
      <w:start w:val="1"/>
      <w:numFmt w:val="lowerLetter"/>
      <w:lvlText w:val="%3)"/>
      <w:lvlJc w:val="left"/>
      <w:pPr>
        <w:ind w:left="1020" w:hanging="360"/>
      </w:pPr>
    </w:lvl>
    <w:lvl w:ilvl="3" w:tplc="2BDE495A">
      <w:start w:val="1"/>
      <w:numFmt w:val="lowerLetter"/>
      <w:lvlText w:val="%4)"/>
      <w:lvlJc w:val="left"/>
      <w:pPr>
        <w:ind w:left="1020" w:hanging="360"/>
      </w:pPr>
    </w:lvl>
    <w:lvl w:ilvl="4" w:tplc="7722E566">
      <w:start w:val="1"/>
      <w:numFmt w:val="lowerLetter"/>
      <w:lvlText w:val="%5)"/>
      <w:lvlJc w:val="left"/>
      <w:pPr>
        <w:ind w:left="1020" w:hanging="360"/>
      </w:pPr>
    </w:lvl>
    <w:lvl w:ilvl="5" w:tplc="FED035EE">
      <w:start w:val="1"/>
      <w:numFmt w:val="lowerLetter"/>
      <w:lvlText w:val="%6)"/>
      <w:lvlJc w:val="left"/>
      <w:pPr>
        <w:ind w:left="1020" w:hanging="360"/>
      </w:pPr>
    </w:lvl>
    <w:lvl w:ilvl="6" w:tplc="6BB8D3B0">
      <w:start w:val="1"/>
      <w:numFmt w:val="lowerLetter"/>
      <w:lvlText w:val="%7)"/>
      <w:lvlJc w:val="left"/>
      <w:pPr>
        <w:ind w:left="1020" w:hanging="360"/>
      </w:pPr>
    </w:lvl>
    <w:lvl w:ilvl="7" w:tplc="8850F6F6">
      <w:start w:val="1"/>
      <w:numFmt w:val="lowerLetter"/>
      <w:lvlText w:val="%8)"/>
      <w:lvlJc w:val="left"/>
      <w:pPr>
        <w:ind w:left="1020" w:hanging="360"/>
      </w:pPr>
    </w:lvl>
    <w:lvl w:ilvl="8" w:tplc="FE12BEDA">
      <w:start w:val="1"/>
      <w:numFmt w:val="lowerLetter"/>
      <w:lvlText w:val="%9)"/>
      <w:lvlJc w:val="left"/>
      <w:pPr>
        <w:ind w:left="1020" w:hanging="360"/>
      </w:pPr>
    </w:lvl>
  </w:abstractNum>
  <w:abstractNum w:abstractNumId="23" w15:restartNumberingAfterBreak="0">
    <w:nsid w:val="7E9B5732"/>
    <w:multiLevelType w:val="hybridMultilevel"/>
    <w:tmpl w:val="C8307B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FE7A62"/>
    <w:multiLevelType w:val="hybridMultilevel"/>
    <w:tmpl w:val="81787328"/>
    <w:lvl w:ilvl="0" w:tplc="E572C830">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16cid:durableId="2020354970">
    <w:abstractNumId w:val="2"/>
  </w:num>
  <w:num w:numId="2" w16cid:durableId="341667550">
    <w:abstractNumId w:val="19"/>
  </w:num>
  <w:num w:numId="3" w16cid:durableId="255020064">
    <w:abstractNumId w:val="9"/>
  </w:num>
  <w:num w:numId="4" w16cid:durableId="1180047751">
    <w:abstractNumId w:val="16"/>
  </w:num>
  <w:num w:numId="5" w16cid:durableId="1524594924">
    <w:abstractNumId w:val="0"/>
  </w:num>
  <w:num w:numId="6" w16cid:durableId="1063066655">
    <w:abstractNumId w:val="13"/>
  </w:num>
  <w:num w:numId="7" w16cid:durableId="650987080">
    <w:abstractNumId w:val="1"/>
  </w:num>
  <w:num w:numId="8" w16cid:durableId="37172189">
    <w:abstractNumId w:val="7"/>
  </w:num>
  <w:num w:numId="9" w16cid:durableId="1860775802">
    <w:abstractNumId w:val="18"/>
  </w:num>
  <w:num w:numId="10" w16cid:durableId="1110315446">
    <w:abstractNumId w:val="23"/>
  </w:num>
  <w:num w:numId="11" w16cid:durableId="1186014932">
    <w:abstractNumId w:val="8"/>
  </w:num>
  <w:num w:numId="12" w16cid:durableId="1988363707">
    <w:abstractNumId w:val="3"/>
  </w:num>
  <w:num w:numId="13" w16cid:durableId="390813545">
    <w:abstractNumId w:val="5"/>
  </w:num>
  <w:num w:numId="14" w16cid:durableId="652880061">
    <w:abstractNumId w:val="14"/>
  </w:num>
  <w:num w:numId="15" w16cid:durableId="353920514">
    <w:abstractNumId w:val="24"/>
  </w:num>
  <w:num w:numId="16" w16cid:durableId="926381074">
    <w:abstractNumId w:val="6"/>
  </w:num>
  <w:num w:numId="17" w16cid:durableId="1585915481">
    <w:abstractNumId w:val="20"/>
  </w:num>
  <w:num w:numId="18" w16cid:durableId="408387099">
    <w:abstractNumId w:val="4"/>
  </w:num>
  <w:num w:numId="19" w16cid:durableId="535502641">
    <w:abstractNumId w:val="17"/>
  </w:num>
  <w:num w:numId="20" w16cid:durableId="988750279">
    <w:abstractNumId w:val="10"/>
  </w:num>
  <w:num w:numId="21" w16cid:durableId="473304383">
    <w:abstractNumId w:val="11"/>
  </w:num>
  <w:num w:numId="22" w16cid:durableId="802649855">
    <w:abstractNumId w:val="12"/>
  </w:num>
  <w:num w:numId="23" w16cid:durableId="1317799170">
    <w:abstractNumId w:val="21"/>
  </w:num>
  <w:num w:numId="24" w16cid:durableId="2001732037">
    <w:abstractNumId w:val="15"/>
  </w:num>
  <w:num w:numId="25" w16cid:durableId="80334750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Q0NrawMDM3MLC0NDNV0lEKTi0uzszPAykwqQUAXG7KT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z2zarvlfarates92r5d02t5svxz9sprwaa&quot;&gt;PhD_project&lt;record-ids&gt;&lt;item&gt;19&lt;/item&gt;&lt;item&gt;47&lt;/item&gt;&lt;item&gt;77&lt;/item&gt;&lt;item&gt;118&lt;/item&gt;&lt;item&gt;176&lt;/item&gt;&lt;item&gt;207&lt;/item&gt;&lt;item&gt;213&lt;/item&gt;&lt;item&gt;287&lt;/item&gt;&lt;item&gt;288&lt;/item&gt;&lt;item&gt;292&lt;/item&gt;&lt;item&gt;293&lt;/item&gt;&lt;item&gt;294&lt;/item&gt;&lt;item&gt;295&lt;/item&gt;&lt;item&gt;296&lt;/item&gt;&lt;item&gt;297&lt;/item&gt;&lt;item&gt;298&lt;/item&gt;&lt;item&gt;299&lt;/item&gt;&lt;item&gt;301&lt;/item&gt;&lt;item&gt;302&lt;/item&gt;&lt;item&gt;303&lt;/item&gt;&lt;item&gt;316&lt;/item&gt;&lt;item&gt;326&lt;/item&gt;&lt;item&gt;327&lt;/item&gt;&lt;/record-ids&gt;&lt;/item&gt;&lt;/Libraries&gt;"/>
    <w:docVar w:name="EN.UseJSCitationFormat" w:val="False"/>
  </w:docVars>
  <w:rsids>
    <w:rsidRoot w:val="00CA231B"/>
    <w:rsid w:val="000007F1"/>
    <w:rsid w:val="00000870"/>
    <w:rsid w:val="00000C75"/>
    <w:rsid w:val="00001A3A"/>
    <w:rsid w:val="00001EB8"/>
    <w:rsid w:val="000020D1"/>
    <w:rsid w:val="00002E83"/>
    <w:rsid w:val="000038E2"/>
    <w:rsid w:val="00003A17"/>
    <w:rsid w:val="00003AAC"/>
    <w:rsid w:val="00004E42"/>
    <w:rsid w:val="00004FE3"/>
    <w:rsid w:val="0000654F"/>
    <w:rsid w:val="00006553"/>
    <w:rsid w:val="00006751"/>
    <w:rsid w:val="00006944"/>
    <w:rsid w:val="00006BD0"/>
    <w:rsid w:val="00006F00"/>
    <w:rsid w:val="000073E6"/>
    <w:rsid w:val="0000774B"/>
    <w:rsid w:val="000105CF"/>
    <w:rsid w:val="00010D45"/>
    <w:rsid w:val="000115BB"/>
    <w:rsid w:val="00011B61"/>
    <w:rsid w:val="000128F1"/>
    <w:rsid w:val="00012CA2"/>
    <w:rsid w:val="000135B6"/>
    <w:rsid w:val="000136FF"/>
    <w:rsid w:val="00013EAB"/>
    <w:rsid w:val="00014071"/>
    <w:rsid w:val="000148AF"/>
    <w:rsid w:val="000156F7"/>
    <w:rsid w:val="00016382"/>
    <w:rsid w:val="0002061E"/>
    <w:rsid w:val="0002076F"/>
    <w:rsid w:val="00021965"/>
    <w:rsid w:val="00021E24"/>
    <w:rsid w:val="00021EEB"/>
    <w:rsid w:val="000229BE"/>
    <w:rsid w:val="000230C1"/>
    <w:rsid w:val="000233C6"/>
    <w:rsid w:val="00023761"/>
    <w:rsid w:val="00024352"/>
    <w:rsid w:val="0002459F"/>
    <w:rsid w:val="000246F9"/>
    <w:rsid w:val="00024C25"/>
    <w:rsid w:val="00025279"/>
    <w:rsid w:val="000258CF"/>
    <w:rsid w:val="00026FFC"/>
    <w:rsid w:val="00027E05"/>
    <w:rsid w:val="000316CF"/>
    <w:rsid w:val="00031AF9"/>
    <w:rsid w:val="00031B4C"/>
    <w:rsid w:val="000328CC"/>
    <w:rsid w:val="0003362B"/>
    <w:rsid w:val="000336C3"/>
    <w:rsid w:val="00033D31"/>
    <w:rsid w:val="00034277"/>
    <w:rsid w:val="000348B9"/>
    <w:rsid w:val="00035E92"/>
    <w:rsid w:val="0003701D"/>
    <w:rsid w:val="00037158"/>
    <w:rsid w:val="00037855"/>
    <w:rsid w:val="00037948"/>
    <w:rsid w:val="00037DB2"/>
    <w:rsid w:val="00037FC5"/>
    <w:rsid w:val="0004033A"/>
    <w:rsid w:val="000404AE"/>
    <w:rsid w:val="0004116C"/>
    <w:rsid w:val="00041A37"/>
    <w:rsid w:val="00041B99"/>
    <w:rsid w:val="000420CD"/>
    <w:rsid w:val="0004210D"/>
    <w:rsid w:val="000421A6"/>
    <w:rsid w:val="0004279D"/>
    <w:rsid w:val="00042DCC"/>
    <w:rsid w:val="000432A9"/>
    <w:rsid w:val="00044E09"/>
    <w:rsid w:val="000451B1"/>
    <w:rsid w:val="00045837"/>
    <w:rsid w:val="00045882"/>
    <w:rsid w:val="000460C2"/>
    <w:rsid w:val="00047AAF"/>
    <w:rsid w:val="00050723"/>
    <w:rsid w:val="00050F1A"/>
    <w:rsid w:val="000510A9"/>
    <w:rsid w:val="000522C6"/>
    <w:rsid w:val="000526C9"/>
    <w:rsid w:val="000526DE"/>
    <w:rsid w:val="00052B1E"/>
    <w:rsid w:val="00053356"/>
    <w:rsid w:val="00054494"/>
    <w:rsid w:val="00055BC7"/>
    <w:rsid w:val="00056523"/>
    <w:rsid w:val="00056B6F"/>
    <w:rsid w:val="0005704F"/>
    <w:rsid w:val="0005711D"/>
    <w:rsid w:val="000576CE"/>
    <w:rsid w:val="00057D0A"/>
    <w:rsid w:val="000604BA"/>
    <w:rsid w:val="00060620"/>
    <w:rsid w:val="00060E62"/>
    <w:rsid w:val="000611CD"/>
    <w:rsid w:val="000615AC"/>
    <w:rsid w:val="0006272D"/>
    <w:rsid w:val="0006279D"/>
    <w:rsid w:val="000627F7"/>
    <w:rsid w:val="00062D3B"/>
    <w:rsid w:val="00063126"/>
    <w:rsid w:val="000633C8"/>
    <w:rsid w:val="00063717"/>
    <w:rsid w:val="00064164"/>
    <w:rsid w:val="00064223"/>
    <w:rsid w:val="000647DB"/>
    <w:rsid w:val="00064FF1"/>
    <w:rsid w:val="000651D0"/>
    <w:rsid w:val="00065532"/>
    <w:rsid w:val="0006561A"/>
    <w:rsid w:val="00065645"/>
    <w:rsid w:val="000657EC"/>
    <w:rsid w:val="0006661D"/>
    <w:rsid w:val="0006723A"/>
    <w:rsid w:val="00070020"/>
    <w:rsid w:val="0007046A"/>
    <w:rsid w:val="000709C4"/>
    <w:rsid w:val="000714C6"/>
    <w:rsid w:val="0007258F"/>
    <w:rsid w:val="000726AD"/>
    <w:rsid w:val="00072CF4"/>
    <w:rsid w:val="0007330D"/>
    <w:rsid w:val="00073767"/>
    <w:rsid w:val="00073C53"/>
    <w:rsid w:val="00073E6A"/>
    <w:rsid w:val="00073EB1"/>
    <w:rsid w:val="00074D15"/>
    <w:rsid w:val="0007512E"/>
    <w:rsid w:val="000754EE"/>
    <w:rsid w:val="00075520"/>
    <w:rsid w:val="0007577A"/>
    <w:rsid w:val="00076061"/>
    <w:rsid w:val="00076BD7"/>
    <w:rsid w:val="00076EC5"/>
    <w:rsid w:val="00077904"/>
    <w:rsid w:val="000801BF"/>
    <w:rsid w:val="00080238"/>
    <w:rsid w:val="000804C1"/>
    <w:rsid w:val="00080617"/>
    <w:rsid w:val="0008068F"/>
    <w:rsid w:val="000807E5"/>
    <w:rsid w:val="000816C1"/>
    <w:rsid w:val="000819E5"/>
    <w:rsid w:val="00082372"/>
    <w:rsid w:val="0008280D"/>
    <w:rsid w:val="0008398E"/>
    <w:rsid w:val="00083A7D"/>
    <w:rsid w:val="00084273"/>
    <w:rsid w:val="000849DD"/>
    <w:rsid w:val="000850BB"/>
    <w:rsid w:val="000851F8"/>
    <w:rsid w:val="000856A3"/>
    <w:rsid w:val="0008574F"/>
    <w:rsid w:val="00085BB6"/>
    <w:rsid w:val="00086DFF"/>
    <w:rsid w:val="00087562"/>
    <w:rsid w:val="000875CB"/>
    <w:rsid w:val="00087DFA"/>
    <w:rsid w:val="00090A9D"/>
    <w:rsid w:val="00090BEB"/>
    <w:rsid w:val="00090CD8"/>
    <w:rsid w:val="0009150D"/>
    <w:rsid w:val="000918E7"/>
    <w:rsid w:val="00091B4C"/>
    <w:rsid w:val="000926B0"/>
    <w:rsid w:val="00095F15"/>
    <w:rsid w:val="0009612E"/>
    <w:rsid w:val="000962A1"/>
    <w:rsid w:val="00096499"/>
    <w:rsid w:val="00096826"/>
    <w:rsid w:val="0009725D"/>
    <w:rsid w:val="0009776F"/>
    <w:rsid w:val="000A2041"/>
    <w:rsid w:val="000A2A22"/>
    <w:rsid w:val="000A32E6"/>
    <w:rsid w:val="000A3C9E"/>
    <w:rsid w:val="000A3CB1"/>
    <w:rsid w:val="000A3E66"/>
    <w:rsid w:val="000A4524"/>
    <w:rsid w:val="000A4854"/>
    <w:rsid w:val="000A4B2C"/>
    <w:rsid w:val="000A556F"/>
    <w:rsid w:val="000A55A1"/>
    <w:rsid w:val="000A593C"/>
    <w:rsid w:val="000A59B1"/>
    <w:rsid w:val="000A663C"/>
    <w:rsid w:val="000A72D6"/>
    <w:rsid w:val="000B08F1"/>
    <w:rsid w:val="000B0FDC"/>
    <w:rsid w:val="000B116B"/>
    <w:rsid w:val="000B2136"/>
    <w:rsid w:val="000B21BE"/>
    <w:rsid w:val="000B3EE6"/>
    <w:rsid w:val="000B514C"/>
    <w:rsid w:val="000B683B"/>
    <w:rsid w:val="000B7FFB"/>
    <w:rsid w:val="000C0346"/>
    <w:rsid w:val="000C03E9"/>
    <w:rsid w:val="000C07E2"/>
    <w:rsid w:val="000C0BEA"/>
    <w:rsid w:val="000C0F02"/>
    <w:rsid w:val="000C118B"/>
    <w:rsid w:val="000C2AD6"/>
    <w:rsid w:val="000C2E3A"/>
    <w:rsid w:val="000C3B91"/>
    <w:rsid w:val="000C4054"/>
    <w:rsid w:val="000C4CF5"/>
    <w:rsid w:val="000C55B1"/>
    <w:rsid w:val="000C5AE7"/>
    <w:rsid w:val="000C68D0"/>
    <w:rsid w:val="000C6EBF"/>
    <w:rsid w:val="000D0240"/>
    <w:rsid w:val="000D087A"/>
    <w:rsid w:val="000D08BA"/>
    <w:rsid w:val="000D0B0C"/>
    <w:rsid w:val="000D1122"/>
    <w:rsid w:val="000D1257"/>
    <w:rsid w:val="000D1C74"/>
    <w:rsid w:val="000D1F99"/>
    <w:rsid w:val="000D22AE"/>
    <w:rsid w:val="000D2BA0"/>
    <w:rsid w:val="000D2CEE"/>
    <w:rsid w:val="000D3843"/>
    <w:rsid w:val="000D39A5"/>
    <w:rsid w:val="000D40E1"/>
    <w:rsid w:val="000D427E"/>
    <w:rsid w:val="000D45B6"/>
    <w:rsid w:val="000D4B17"/>
    <w:rsid w:val="000D6A76"/>
    <w:rsid w:val="000D6AE4"/>
    <w:rsid w:val="000D6B94"/>
    <w:rsid w:val="000D76F6"/>
    <w:rsid w:val="000E03D0"/>
    <w:rsid w:val="000E0897"/>
    <w:rsid w:val="000E08BC"/>
    <w:rsid w:val="000E1640"/>
    <w:rsid w:val="000E1C65"/>
    <w:rsid w:val="000E1D4B"/>
    <w:rsid w:val="000E1FBC"/>
    <w:rsid w:val="000E20F2"/>
    <w:rsid w:val="000E291A"/>
    <w:rsid w:val="000E2EEA"/>
    <w:rsid w:val="000E4547"/>
    <w:rsid w:val="000E4C3D"/>
    <w:rsid w:val="000E4FA7"/>
    <w:rsid w:val="000E5125"/>
    <w:rsid w:val="000E589A"/>
    <w:rsid w:val="000E650C"/>
    <w:rsid w:val="000E6CB2"/>
    <w:rsid w:val="000E7235"/>
    <w:rsid w:val="000E7356"/>
    <w:rsid w:val="000E7D4D"/>
    <w:rsid w:val="000F0A6A"/>
    <w:rsid w:val="000F0CAB"/>
    <w:rsid w:val="000F0F86"/>
    <w:rsid w:val="000F180A"/>
    <w:rsid w:val="000F19BE"/>
    <w:rsid w:val="000F2193"/>
    <w:rsid w:val="000F2B78"/>
    <w:rsid w:val="000F3412"/>
    <w:rsid w:val="000F34D3"/>
    <w:rsid w:val="000F381A"/>
    <w:rsid w:val="000F3B19"/>
    <w:rsid w:val="000F421B"/>
    <w:rsid w:val="000F45E8"/>
    <w:rsid w:val="000F49DB"/>
    <w:rsid w:val="000F50AB"/>
    <w:rsid w:val="000F5263"/>
    <w:rsid w:val="000F5BC6"/>
    <w:rsid w:val="000F622B"/>
    <w:rsid w:val="000F68C9"/>
    <w:rsid w:val="000F6DA4"/>
    <w:rsid w:val="0010053A"/>
    <w:rsid w:val="0010057B"/>
    <w:rsid w:val="001007B0"/>
    <w:rsid w:val="00100E58"/>
    <w:rsid w:val="00101CD6"/>
    <w:rsid w:val="0010342E"/>
    <w:rsid w:val="001044DA"/>
    <w:rsid w:val="00104782"/>
    <w:rsid w:val="00104FF3"/>
    <w:rsid w:val="001064E6"/>
    <w:rsid w:val="00106719"/>
    <w:rsid w:val="00106C8F"/>
    <w:rsid w:val="001075B0"/>
    <w:rsid w:val="00107E28"/>
    <w:rsid w:val="001107E0"/>
    <w:rsid w:val="00110979"/>
    <w:rsid w:val="00110A09"/>
    <w:rsid w:val="00110C43"/>
    <w:rsid w:val="001111B7"/>
    <w:rsid w:val="00111271"/>
    <w:rsid w:val="00111B06"/>
    <w:rsid w:val="00111F67"/>
    <w:rsid w:val="001124BA"/>
    <w:rsid w:val="0011270E"/>
    <w:rsid w:val="001135B9"/>
    <w:rsid w:val="00113FBC"/>
    <w:rsid w:val="00114B2A"/>
    <w:rsid w:val="00114D8F"/>
    <w:rsid w:val="0011554F"/>
    <w:rsid w:val="001160BE"/>
    <w:rsid w:val="001168D3"/>
    <w:rsid w:val="0011696B"/>
    <w:rsid w:val="00116AD9"/>
    <w:rsid w:val="001171BA"/>
    <w:rsid w:val="00117517"/>
    <w:rsid w:val="0012048C"/>
    <w:rsid w:val="00120627"/>
    <w:rsid w:val="0012062E"/>
    <w:rsid w:val="00121745"/>
    <w:rsid w:val="00121CEE"/>
    <w:rsid w:val="001225AA"/>
    <w:rsid w:val="00122C6C"/>
    <w:rsid w:val="00123A24"/>
    <w:rsid w:val="00124020"/>
    <w:rsid w:val="00124780"/>
    <w:rsid w:val="00125BAB"/>
    <w:rsid w:val="00126352"/>
    <w:rsid w:val="0012686F"/>
    <w:rsid w:val="00127AEA"/>
    <w:rsid w:val="0013017C"/>
    <w:rsid w:val="001304B3"/>
    <w:rsid w:val="001307C4"/>
    <w:rsid w:val="001309AB"/>
    <w:rsid w:val="00130ABC"/>
    <w:rsid w:val="00130C11"/>
    <w:rsid w:val="0013128D"/>
    <w:rsid w:val="001313A7"/>
    <w:rsid w:val="00131A9F"/>
    <w:rsid w:val="00131E74"/>
    <w:rsid w:val="00132511"/>
    <w:rsid w:val="0013254B"/>
    <w:rsid w:val="00132C8E"/>
    <w:rsid w:val="00132D9E"/>
    <w:rsid w:val="001330F3"/>
    <w:rsid w:val="00133AFA"/>
    <w:rsid w:val="00134145"/>
    <w:rsid w:val="00134350"/>
    <w:rsid w:val="00134615"/>
    <w:rsid w:val="00135095"/>
    <w:rsid w:val="00135DFC"/>
    <w:rsid w:val="00137AE8"/>
    <w:rsid w:val="00140B2B"/>
    <w:rsid w:val="001418BD"/>
    <w:rsid w:val="00141D67"/>
    <w:rsid w:val="00141D73"/>
    <w:rsid w:val="001425F7"/>
    <w:rsid w:val="00142C19"/>
    <w:rsid w:val="0014337D"/>
    <w:rsid w:val="00143EF1"/>
    <w:rsid w:val="00143F44"/>
    <w:rsid w:val="0014491E"/>
    <w:rsid w:val="00144966"/>
    <w:rsid w:val="001452A3"/>
    <w:rsid w:val="001457AB"/>
    <w:rsid w:val="001458EE"/>
    <w:rsid w:val="00145E6C"/>
    <w:rsid w:val="00146A8C"/>
    <w:rsid w:val="00146B31"/>
    <w:rsid w:val="00146D16"/>
    <w:rsid w:val="00147008"/>
    <w:rsid w:val="0014735B"/>
    <w:rsid w:val="00151781"/>
    <w:rsid w:val="0015206D"/>
    <w:rsid w:val="001525F9"/>
    <w:rsid w:val="0015270B"/>
    <w:rsid w:val="00152C1E"/>
    <w:rsid w:val="00152ED2"/>
    <w:rsid w:val="00153368"/>
    <w:rsid w:val="00153533"/>
    <w:rsid w:val="00153552"/>
    <w:rsid w:val="001537F8"/>
    <w:rsid w:val="00153FFD"/>
    <w:rsid w:val="00154AEE"/>
    <w:rsid w:val="00155C9C"/>
    <w:rsid w:val="00155EBA"/>
    <w:rsid w:val="001572C6"/>
    <w:rsid w:val="0015770F"/>
    <w:rsid w:val="00157A00"/>
    <w:rsid w:val="001600E9"/>
    <w:rsid w:val="0016049F"/>
    <w:rsid w:val="00161CB7"/>
    <w:rsid w:val="0016235F"/>
    <w:rsid w:val="00162F9C"/>
    <w:rsid w:val="00163270"/>
    <w:rsid w:val="001650C6"/>
    <w:rsid w:val="00165863"/>
    <w:rsid w:val="0016629B"/>
    <w:rsid w:val="00167117"/>
    <w:rsid w:val="00167F75"/>
    <w:rsid w:val="00167F89"/>
    <w:rsid w:val="00170004"/>
    <w:rsid w:val="00170133"/>
    <w:rsid w:val="00170A81"/>
    <w:rsid w:val="0017139B"/>
    <w:rsid w:val="0017240F"/>
    <w:rsid w:val="0017294D"/>
    <w:rsid w:val="001737DB"/>
    <w:rsid w:val="0017546D"/>
    <w:rsid w:val="001754EE"/>
    <w:rsid w:val="00175C8D"/>
    <w:rsid w:val="0017643D"/>
    <w:rsid w:val="00176686"/>
    <w:rsid w:val="00176D4D"/>
    <w:rsid w:val="00176D65"/>
    <w:rsid w:val="00177251"/>
    <w:rsid w:val="001774A9"/>
    <w:rsid w:val="00177EB9"/>
    <w:rsid w:val="00180C3A"/>
    <w:rsid w:val="00181971"/>
    <w:rsid w:val="00181EA2"/>
    <w:rsid w:val="00181EA6"/>
    <w:rsid w:val="001824F1"/>
    <w:rsid w:val="0018299E"/>
    <w:rsid w:val="00182A11"/>
    <w:rsid w:val="00182B35"/>
    <w:rsid w:val="00182BF4"/>
    <w:rsid w:val="00183AD1"/>
    <w:rsid w:val="001844E1"/>
    <w:rsid w:val="00184728"/>
    <w:rsid w:val="00184B08"/>
    <w:rsid w:val="0018625B"/>
    <w:rsid w:val="001864A2"/>
    <w:rsid w:val="0018682E"/>
    <w:rsid w:val="00186EBB"/>
    <w:rsid w:val="0018731B"/>
    <w:rsid w:val="00187962"/>
    <w:rsid w:val="00187BAA"/>
    <w:rsid w:val="00187D03"/>
    <w:rsid w:val="00190354"/>
    <w:rsid w:val="001903BF"/>
    <w:rsid w:val="00190B0E"/>
    <w:rsid w:val="00190C84"/>
    <w:rsid w:val="00190ED1"/>
    <w:rsid w:val="00191D35"/>
    <w:rsid w:val="00192FD9"/>
    <w:rsid w:val="00193B00"/>
    <w:rsid w:val="0019490A"/>
    <w:rsid w:val="00194B7D"/>
    <w:rsid w:val="001962F7"/>
    <w:rsid w:val="00196675"/>
    <w:rsid w:val="00196C6B"/>
    <w:rsid w:val="0019731B"/>
    <w:rsid w:val="00197DA6"/>
    <w:rsid w:val="001A0342"/>
    <w:rsid w:val="001A0511"/>
    <w:rsid w:val="001A0A4B"/>
    <w:rsid w:val="001A0FCD"/>
    <w:rsid w:val="001A1363"/>
    <w:rsid w:val="001A187E"/>
    <w:rsid w:val="001A2F79"/>
    <w:rsid w:val="001A59D0"/>
    <w:rsid w:val="001A60C7"/>
    <w:rsid w:val="001A66AB"/>
    <w:rsid w:val="001A68C8"/>
    <w:rsid w:val="001A6AE5"/>
    <w:rsid w:val="001B0855"/>
    <w:rsid w:val="001B0C71"/>
    <w:rsid w:val="001B17B2"/>
    <w:rsid w:val="001B27AB"/>
    <w:rsid w:val="001B28C9"/>
    <w:rsid w:val="001B2C35"/>
    <w:rsid w:val="001B2D20"/>
    <w:rsid w:val="001B2D81"/>
    <w:rsid w:val="001B2E01"/>
    <w:rsid w:val="001B56B4"/>
    <w:rsid w:val="001B587B"/>
    <w:rsid w:val="001B664E"/>
    <w:rsid w:val="001B6AC5"/>
    <w:rsid w:val="001B6F22"/>
    <w:rsid w:val="001B704E"/>
    <w:rsid w:val="001C002B"/>
    <w:rsid w:val="001C0267"/>
    <w:rsid w:val="001C06C0"/>
    <w:rsid w:val="001C06E9"/>
    <w:rsid w:val="001C0FCE"/>
    <w:rsid w:val="001C11F0"/>
    <w:rsid w:val="001C1E0C"/>
    <w:rsid w:val="001C1FCE"/>
    <w:rsid w:val="001C22AD"/>
    <w:rsid w:val="001C24A3"/>
    <w:rsid w:val="001C2BA6"/>
    <w:rsid w:val="001C304C"/>
    <w:rsid w:val="001C35D4"/>
    <w:rsid w:val="001C36D7"/>
    <w:rsid w:val="001C5D6F"/>
    <w:rsid w:val="001C6967"/>
    <w:rsid w:val="001C6C1A"/>
    <w:rsid w:val="001C6ED6"/>
    <w:rsid w:val="001C74F1"/>
    <w:rsid w:val="001C7605"/>
    <w:rsid w:val="001C7B68"/>
    <w:rsid w:val="001C7C0F"/>
    <w:rsid w:val="001D0458"/>
    <w:rsid w:val="001D061D"/>
    <w:rsid w:val="001D1567"/>
    <w:rsid w:val="001D1A66"/>
    <w:rsid w:val="001D3301"/>
    <w:rsid w:val="001D5936"/>
    <w:rsid w:val="001D5A51"/>
    <w:rsid w:val="001D5B55"/>
    <w:rsid w:val="001D5D65"/>
    <w:rsid w:val="001D609D"/>
    <w:rsid w:val="001D68B4"/>
    <w:rsid w:val="001D6C11"/>
    <w:rsid w:val="001D72B0"/>
    <w:rsid w:val="001D788F"/>
    <w:rsid w:val="001D7D6E"/>
    <w:rsid w:val="001E02C1"/>
    <w:rsid w:val="001E0305"/>
    <w:rsid w:val="001E0436"/>
    <w:rsid w:val="001E088D"/>
    <w:rsid w:val="001E2AC3"/>
    <w:rsid w:val="001E2EFD"/>
    <w:rsid w:val="001E3BA0"/>
    <w:rsid w:val="001E4405"/>
    <w:rsid w:val="001E45C9"/>
    <w:rsid w:val="001E55C7"/>
    <w:rsid w:val="001E6949"/>
    <w:rsid w:val="001E6CB0"/>
    <w:rsid w:val="001E6DFE"/>
    <w:rsid w:val="001E754E"/>
    <w:rsid w:val="001E763C"/>
    <w:rsid w:val="001E7919"/>
    <w:rsid w:val="001E794D"/>
    <w:rsid w:val="001E7A0D"/>
    <w:rsid w:val="001E7D90"/>
    <w:rsid w:val="001E7E63"/>
    <w:rsid w:val="001F0E0A"/>
    <w:rsid w:val="001F2372"/>
    <w:rsid w:val="001F2620"/>
    <w:rsid w:val="001F2B71"/>
    <w:rsid w:val="001F2F19"/>
    <w:rsid w:val="001F3035"/>
    <w:rsid w:val="001F3076"/>
    <w:rsid w:val="001F31C6"/>
    <w:rsid w:val="001F3C1F"/>
    <w:rsid w:val="001F3EC0"/>
    <w:rsid w:val="001F3F56"/>
    <w:rsid w:val="001F4400"/>
    <w:rsid w:val="001F4A56"/>
    <w:rsid w:val="001F4FC8"/>
    <w:rsid w:val="001F5066"/>
    <w:rsid w:val="001F5AC3"/>
    <w:rsid w:val="001F671B"/>
    <w:rsid w:val="001F6D8B"/>
    <w:rsid w:val="001F6EB8"/>
    <w:rsid w:val="001F6F79"/>
    <w:rsid w:val="001F721B"/>
    <w:rsid w:val="001F7A2A"/>
    <w:rsid w:val="001F7A76"/>
    <w:rsid w:val="001F7F36"/>
    <w:rsid w:val="00200083"/>
    <w:rsid w:val="00200096"/>
    <w:rsid w:val="002016A5"/>
    <w:rsid w:val="00201A2F"/>
    <w:rsid w:val="00202DC1"/>
    <w:rsid w:val="00203FED"/>
    <w:rsid w:val="00204168"/>
    <w:rsid w:val="002048C6"/>
    <w:rsid w:val="00205395"/>
    <w:rsid w:val="00205469"/>
    <w:rsid w:val="0020686B"/>
    <w:rsid w:val="00207249"/>
    <w:rsid w:val="00207C12"/>
    <w:rsid w:val="00207DFF"/>
    <w:rsid w:val="00210879"/>
    <w:rsid w:val="00210D29"/>
    <w:rsid w:val="00211021"/>
    <w:rsid w:val="00211BE9"/>
    <w:rsid w:val="002121B2"/>
    <w:rsid w:val="0021273F"/>
    <w:rsid w:val="00212BC5"/>
    <w:rsid w:val="0021471E"/>
    <w:rsid w:val="00214FF2"/>
    <w:rsid w:val="002150A9"/>
    <w:rsid w:val="002150FD"/>
    <w:rsid w:val="002154CD"/>
    <w:rsid w:val="00215FE4"/>
    <w:rsid w:val="00216653"/>
    <w:rsid w:val="00216BAE"/>
    <w:rsid w:val="002179D1"/>
    <w:rsid w:val="002201F5"/>
    <w:rsid w:val="00220325"/>
    <w:rsid w:val="00220618"/>
    <w:rsid w:val="002206DA"/>
    <w:rsid w:val="00220C2D"/>
    <w:rsid w:val="002210C6"/>
    <w:rsid w:val="00221264"/>
    <w:rsid w:val="002226C5"/>
    <w:rsid w:val="00223277"/>
    <w:rsid w:val="00223A89"/>
    <w:rsid w:val="00224344"/>
    <w:rsid w:val="002246C1"/>
    <w:rsid w:val="00225201"/>
    <w:rsid w:val="00225F35"/>
    <w:rsid w:val="00226629"/>
    <w:rsid w:val="00227C16"/>
    <w:rsid w:val="00230352"/>
    <w:rsid w:val="0023083A"/>
    <w:rsid w:val="00230A3A"/>
    <w:rsid w:val="00230F45"/>
    <w:rsid w:val="00232150"/>
    <w:rsid w:val="002323FA"/>
    <w:rsid w:val="00233D46"/>
    <w:rsid w:val="002344E8"/>
    <w:rsid w:val="0023490F"/>
    <w:rsid w:val="00234F60"/>
    <w:rsid w:val="0023518A"/>
    <w:rsid w:val="002356C6"/>
    <w:rsid w:val="002356EA"/>
    <w:rsid w:val="00235A89"/>
    <w:rsid w:val="0023675F"/>
    <w:rsid w:val="00236D39"/>
    <w:rsid w:val="00236E81"/>
    <w:rsid w:val="00236E8A"/>
    <w:rsid w:val="002377DE"/>
    <w:rsid w:val="00237BCB"/>
    <w:rsid w:val="00237E45"/>
    <w:rsid w:val="00237F75"/>
    <w:rsid w:val="00240BB1"/>
    <w:rsid w:val="002412B8"/>
    <w:rsid w:val="0024231F"/>
    <w:rsid w:val="00242808"/>
    <w:rsid w:val="00243A3F"/>
    <w:rsid w:val="00243E5B"/>
    <w:rsid w:val="002444B7"/>
    <w:rsid w:val="00244F8B"/>
    <w:rsid w:val="00245CA8"/>
    <w:rsid w:val="00245F31"/>
    <w:rsid w:val="0024614B"/>
    <w:rsid w:val="002466E8"/>
    <w:rsid w:val="00246948"/>
    <w:rsid w:val="00246BEC"/>
    <w:rsid w:val="00247B13"/>
    <w:rsid w:val="00247C0D"/>
    <w:rsid w:val="00250BBA"/>
    <w:rsid w:val="00250DB2"/>
    <w:rsid w:val="002527A8"/>
    <w:rsid w:val="00252D80"/>
    <w:rsid w:val="00253703"/>
    <w:rsid w:val="002540E6"/>
    <w:rsid w:val="00254A7E"/>
    <w:rsid w:val="002552FB"/>
    <w:rsid w:val="0025536C"/>
    <w:rsid w:val="002562CB"/>
    <w:rsid w:val="002578F5"/>
    <w:rsid w:val="00257A59"/>
    <w:rsid w:val="002603D1"/>
    <w:rsid w:val="002606AB"/>
    <w:rsid w:val="00261031"/>
    <w:rsid w:val="00261169"/>
    <w:rsid w:val="00261A4C"/>
    <w:rsid w:val="00262359"/>
    <w:rsid w:val="002636B1"/>
    <w:rsid w:val="002637FC"/>
    <w:rsid w:val="00263896"/>
    <w:rsid w:val="00264098"/>
    <w:rsid w:val="00264369"/>
    <w:rsid w:val="00264370"/>
    <w:rsid w:val="002660FD"/>
    <w:rsid w:val="0026611E"/>
    <w:rsid w:val="00266340"/>
    <w:rsid w:val="002663BA"/>
    <w:rsid w:val="00266B0C"/>
    <w:rsid w:val="00266F2D"/>
    <w:rsid w:val="0026728A"/>
    <w:rsid w:val="00267758"/>
    <w:rsid w:val="002677A3"/>
    <w:rsid w:val="00270505"/>
    <w:rsid w:val="002708A7"/>
    <w:rsid w:val="00270B76"/>
    <w:rsid w:val="00270E77"/>
    <w:rsid w:val="00271675"/>
    <w:rsid w:val="00272248"/>
    <w:rsid w:val="002726C2"/>
    <w:rsid w:val="00272CF6"/>
    <w:rsid w:val="00273398"/>
    <w:rsid w:val="00273B6D"/>
    <w:rsid w:val="0027422F"/>
    <w:rsid w:val="0027478E"/>
    <w:rsid w:val="00274972"/>
    <w:rsid w:val="00274D9B"/>
    <w:rsid w:val="00274F6A"/>
    <w:rsid w:val="00275394"/>
    <w:rsid w:val="00276565"/>
    <w:rsid w:val="00280A2B"/>
    <w:rsid w:val="0028176F"/>
    <w:rsid w:val="00282D94"/>
    <w:rsid w:val="00282E10"/>
    <w:rsid w:val="0028330D"/>
    <w:rsid w:val="0028376D"/>
    <w:rsid w:val="00283861"/>
    <w:rsid w:val="0028399D"/>
    <w:rsid w:val="00283A44"/>
    <w:rsid w:val="002841E2"/>
    <w:rsid w:val="00284334"/>
    <w:rsid w:val="002849FE"/>
    <w:rsid w:val="00284D03"/>
    <w:rsid w:val="00284E82"/>
    <w:rsid w:val="00285316"/>
    <w:rsid w:val="00285379"/>
    <w:rsid w:val="0028543D"/>
    <w:rsid w:val="002859AF"/>
    <w:rsid w:val="00285B16"/>
    <w:rsid w:val="00285BA7"/>
    <w:rsid w:val="00286830"/>
    <w:rsid w:val="0028693D"/>
    <w:rsid w:val="0028708C"/>
    <w:rsid w:val="002877C7"/>
    <w:rsid w:val="00287DA5"/>
    <w:rsid w:val="0029021D"/>
    <w:rsid w:val="0029025E"/>
    <w:rsid w:val="00290FD5"/>
    <w:rsid w:val="002911F3"/>
    <w:rsid w:val="002911F5"/>
    <w:rsid w:val="0029145C"/>
    <w:rsid w:val="00291686"/>
    <w:rsid w:val="0029191A"/>
    <w:rsid w:val="0029229D"/>
    <w:rsid w:val="002927ED"/>
    <w:rsid w:val="0029280D"/>
    <w:rsid w:val="00292ED9"/>
    <w:rsid w:val="00293826"/>
    <w:rsid w:val="00295E9D"/>
    <w:rsid w:val="002965B1"/>
    <w:rsid w:val="00297685"/>
    <w:rsid w:val="00297AAC"/>
    <w:rsid w:val="002A13F9"/>
    <w:rsid w:val="002A14D6"/>
    <w:rsid w:val="002A24A3"/>
    <w:rsid w:val="002A2669"/>
    <w:rsid w:val="002A3268"/>
    <w:rsid w:val="002A3CD8"/>
    <w:rsid w:val="002A488F"/>
    <w:rsid w:val="002A4FE1"/>
    <w:rsid w:val="002A53F6"/>
    <w:rsid w:val="002A5BC4"/>
    <w:rsid w:val="002A63A1"/>
    <w:rsid w:val="002A6D77"/>
    <w:rsid w:val="002B1013"/>
    <w:rsid w:val="002B163E"/>
    <w:rsid w:val="002B24D8"/>
    <w:rsid w:val="002B3A9C"/>
    <w:rsid w:val="002B3BA9"/>
    <w:rsid w:val="002B43D6"/>
    <w:rsid w:val="002B54E3"/>
    <w:rsid w:val="002B56FD"/>
    <w:rsid w:val="002B5DA9"/>
    <w:rsid w:val="002B6F58"/>
    <w:rsid w:val="002B7501"/>
    <w:rsid w:val="002B7D7F"/>
    <w:rsid w:val="002B7FAE"/>
    <w:rsid w:val="002C0536"/>
    <w:rsid w:val="002C0B12"/>
    <w:rsid w:val="002C1C6D"/>
    <w:rsid w:val="002C218F"/>
    <w:rsid w:val="002C2DBD"/>
    <w:rsid w:val="002C30BC"/>
    <w:rsid w:val="002C474C"/>
    <w:rsid w:val="002C4C52"/>
    <w:rsid w:val="002C4D24"/>
    <w:rsid w:val="002C5C8E"/>
    <w:rsid w:val="002C66C9"/>
    <w:rsid w:val="002C75CF"/>
    <w:rsid w:val="002C77A8"/>
    <w:rsid w:val="002C7E6E"/>
    <w:rsid w:val="002D0331"/>
    <w:rsid w:val="002D0780"/>
    <w:rsid w:val="002D07EC"/>
    <w:rsid w:val="002D089F"/>
    <w:rsid w:val="002D0C7F"/>
    <w:rsid w:val="002D2917"/>
    <w:rsid w:val="002D3021"/>
    <w:rsid w:val="002D37F6"/>
    <w:rsid w:val="002D41E8"/>
    <w:rsid w:val="002D4527"/>
    <w:rsid w:val="002D61D5"/>
    <w:rsid w:val="002D63EE"/>
    <w:rsid w:val="002D6E4C"/>
    <w:rsid w:val="002D7DA9"/>
    <w:rsid w:val="002E0A1B"/>
    <w:rsid w:val="002E0AAE"/>
    <w:rsid w:val="002E1AEC"/>
    <w:rsid w:val="002E1C90"/>
    <w:rsid w:val="002E2832"/>
    <w:rsid w:val="002E41B6"/>
    <w:rsid w:val="002E49D2"/>
    <w:rsid w:val="002E54C3"/>
    <w:rsid w:val="002E6342"/>
    <w:rsid w:val="002E6862"/>
    <w:rsid w:val="002E70AC"/>
    <w:rsid w:val="002E7613"/>
    <w:rsid w:val="002E765E"/>
    <w:rsid w:val="002E77B1"/>
    <w:rsid w:val="002E792A"/>
    <w:rsid w:val="002E7D1D"/>
    <w:rsid w:val="002E7E95"/>
    <w:rsid w:val="002F0626"/>
    <w:rsid w:val="002F1D6E"/>
    <w:rsid w:val="002F23CC"/>
    <w:rsid w:val="002F2AD3"/>
    <w:rsid w:val="002F2B6A"/>
    <w:rsid w:val="002F3467"/>
    <w:rsid w:val="002F3AD6"/>
    <w:rsid w:val="002F51C6"/>
    <w:rsid w:val="002F51DA"/>
    <w:rsid w:val="002F5682"/>
    <w:rsid w:val="002F5B4E"/>
    <w:rsid w:val="002F62CE"/>
    <w:rsid w:val="002F6BCE"/>
    <w:rsid w:val="002F770F"/>
    <w:rsid w:val="002F77C0"/>
    <w:rsid w:val="002F7AB2"/>
    <w:rsid w:val="003005B6"/>
    <w:rsid w:val="00300B41"/>
    <w:rsid w:val="003023BC"/>
    <w:rsid w:val="003023D5"/>
    <w:rsid w:val="00303116"/>
    <w:rsid w:val="003033CF"/>
    <w:rsid w:val="00303F6C"/>
    <w:rsid w:val="00304C19"/>
    <w:rsid w:val="00305156"/>
    <w:rsid w:val="003053DF"/>
    <w:rsid w:val="003056DC"/>
    <w:rsid w:val="00305732"/>
    <w:rsid w:val="003064A0"/>
    <w:rsid w:val="003065C5"/>
    <w:rsid w:val="00306976"/>
    <w:rsid w:val="003075D6"/>
    <w:rsid w:val="00307DBF"/>
    <w:rsid w:val="003103FF"/>
    <w:rsid w:val="0031075C"/>
    <w:rsid w:val="003118D8"/>
    <w:rsid w:val="003120F6"/>
    <w:rsid w:val="0031330C"/>
    <w:rsid w:val="0031410F"/>
    <w:rsid w:val="003146B8"/>
    <w:rsid w:val="003147A2"/>
    <w:rsid w:val="00315359"/>
    <w:rsid w:val="003157A4"/>
    <w:rsid w:val="00315F36"/>
    <w:rsid w:val="00316370"/>
    <w:rsid w:val="00316E2F"/>
    <w:rsid w:val="003170B1"/>
    <w:rsid w:val="00317836"/>
    <w:rsid w:val="0032004C"/>
    <w:rsid w:val="00320196"/>
    <w:rsid w:val="00321F30"/>
    <w:rsid w:val="003220AD"/>
    <w:rsid w:val="003226CF"/>
    <w:rsid w:val="0032273D"/>
    <w:rsid w:val="003239A2"/>
    <w:rsid w:val="00323CF8"/>
    <w:rsid w:val="003243AE"/>
    <w:rsid w:val="00324556"/>
    <w:rsid w:val="003266CA"/>
    <w:rsid w:val="003272AF"/>
    <w:rsid w:val="00327A93"/>
    <w:rsid w:val="00327B54"/>
    <w:rsid w:val="00331043"/>
    <w:rsid w:val="003312C4"/>
    <w:rsid w:val="00332437"/>
    <w:rsid w:val="00333E46"/>
    <w:rsid w:val="00333FEF"/>
    <w:rsid w:val="003358E3"/>
    <w:rsid w:val="00336261"/>
    <w:rsid w:val="00336324"/>
    <w:rsid w:val="00337005"/>
    <w:rsid w:val="00337F90"/>
    <w:rsid w:val="00340325"/>
    <w:rsid w:val="00340A88"/>
    <w:rsid w:val="00340D29"/>
    <w:rsid w:val="00340E4E"/>
    <w:rsid w:val="00342330"/>
    <w:rsid w:val="0034276D"/>
    <w:rsid w:val="00342EBE"/>
    <w:rsid w:val="0034304E"/>
    <w:rsid w:val="00344212"/>
    <w:rsid w:val="00344589"/>
    <w:rsid w:val="00345E27"/>
    <w:rsid w:val="003460FD"/>
    <w:rsid w:val="00346134"/>
    <w:rsid w:val="0034633B"/>
    <w:rsid w:val="003466BD"/>
    <w:rsid w:val="00350277"/>
    <w:rsid w:val="00350AB9"/>
    <w:rsid w:val="0035169C"/>
    <w:rsid w:val="00351862"/>
    <w:rsid w:val="00351BBB"/>
    <w:rsid w:val="00352374"/>
    <w:rsid w:val="003528B6"/>
    <w:rsid w:val="00352C37"/>
    <w:rsid w:val="0035309F"/>
    <w:rsid w:val="00353237"/>
    <w:rsid w:val="00353AB5"/>
    <w:rsid w:val="00353D41"/>
    <w:rsid w:val="00353F43"/>
    <w:rsid w:val="00354B16"/>
    <w:rsid w:val="003551E1"/>
    <w:rsid w:val="00355A1B"/>
    <w:rsid w:val="0035613E"/>
    <w:rsid w:val="003563A1"/>
    <w:rsid w:val="00357384"/>
    <w:rsid w:val="00361395"/>
    <w:rsid w:val="00361F26"/>
    <w:rsid w:val="00362182"/>
    <w:rsid w:val="003625CC"/>
    <w:rsid w:val="0036271E"/>
    <w:rsid w:val="003628CB"/>
    <w:rsid w:val="00362C58"/>
    <w:rsid w:val="00362D25"/>
    <w:rsid w:val="003646C9"/>
    <w:rsid w:val="00364A0E"/>
    <w:rsid w:val="00364A33"/>
    <w:rsid w:val="003655EA"/>
    <w:rsid w:val="00365723"/>
    <w:rsid w:val="003670C5"/>
    <w:rsid w:val="003675CB"/>
    <w:rsid w:val="00367AFD"/>
    <w:rsid w:val="00367B35"/>
    <w:rsid w:val="003702D9"/>
    <w:rsid w:val="003702DF"/>
    <w:rsid w:val="0037068D"/>
    <w:rsid w:val="00371CE8"/>
    <w:rsid w:val="0037256A"/>
    <w:rsid w:val="00372B82"/>
    <w:rsid w:val="003730EC"/>
    <w:rsid w:val="0037370A"/>
    <w:rsid w:val="0037376D"/>
    <w:rsid w:val="00373B83"/>
    <w:rsid w:val="0037409D"/>
    <w:rsid w:val="00375DAE"/>
    <w:rsid w:val="00376038"/>
    <w:rsid w:val="003767AC"/>
    <w:rsid w:val="0037680A"/>
    <w:rsid w:val="00376877"/>
    <w:rsid w:val="003769CF"/>
    <w:rsid w:val="003779EF"/>
    <w:rsid w:val="0038079D"/>
    <w:rsid w:val="00380C5B"/>
    <w:rsid w:val="00381582"/>
    <w:rsid w:val="00381BBA"/>
    <w:rsid w:val="00381BF4"/>
    <w:rsid w:val="00382A10"/>
    <w:rsid w:val="0038374D"/>
    <w:rsid w:val="00384806"/>
    <w:rsid w:val="00384EDF"/>
    <w:rsid w:val="00384EFF"/>
    <w:rsid w:val="003858F1"/>
    <w:rsid w:val="00386AF3"/>
    <w:rsid w:val="0038712A"/>
    <w:rsid w:val="00387207"/>
    <w:rsid w:val="00390A2D"/>
    <w:rsid w:val="00391094"/>
    <w:rsid w:val="003910D7"/>
    <w:rsid w:val="003923DA"/>
    <w:rsid w:val="003927DE"/>
    <w:rsid w:val="00392A39"/>
    <w:rsid w:val="00392DA7"/>
    <w:rsid w:val="00392F2D"/>
    <w:rsid w:val="0039379D"/>
    <w:rsid w:val="00394360"/>
    <w:rsid w:val="003947FE"/>
    <w:rsid w:val="00394A81"/>
    <w:rsid w:val="0039561A"/>
    <w:rsid w:val="003958E8"/>
    <w:rsid w:val="003964AD"/>
    <w:rsid w:val="00396828"/>
    <w:rsid w:val="00396C14"/>
    <w:rsid w:val="003972B3"/>
    <w:rsid w:val="00397681"/>
    <w:rsid w:val="00397B12"/>
    <w:rsid w:val="003A04AD"/>
    <w:rsid w:val="003A077A"/>
    <w:rsid w:val="003A1036"/>
    <w:rsid w:val="003A1D37"/>
    <w:rsid w:val="003A236A"/>
    <w:rsid w:val="003A3019"/>
    <w:rsid w:val="003A3830"/>
    <w:rsid w:val="003A3FCF"/>
    <w:rsid w:val="003A46A3"/>
    <w:rsid w:val="003A5192"/>
    <w:rsid w:val="003A5C59"/>
    <w:rsid w:val="003A63BD"/>
    <w:rsid w:val="003A7090"/>
    <w:rsid w:val="003A7829"/>
    <w:rsid w:val="003B0142"/>
    <w:rsid w:val="003B0C79"/>
    <w:rsid w:val="003B0F91"/>
    <w:rsid w:val="003B15FB"/>
    <w:rsid w:val="003B3D9F"/>
    <w:rsid w:val="003B420F"/>
    <w:rsid w:val="003B4485"/>
    <w:rsid w:val="003B4E60"/>
    <w:rsid w:val="003B530E"/>
    <w:rsid w:val="003B5339"/>
    <w:rsid w:val="003B54FA"/>
    <w:rsid w:val="003B5541"/>
    <w:rsid w:val="003B5F09"/>
    <w:rsid w:val="003B6278"/>
    <w:rsid w:val="003B6D3D"/>
    <w:rsid w:val="003B71A2"/>
    <w:rsid w:val="003B7940"/>
    <w:rsid w:val="003B7E5F"/>
    <w:rsid w:val="003C0806"/>
    <w:rsid w:val="003C1179"/>
    <w:rsid w:val="003C1741"/>
    <w:rsid w:val="003C1A1F"/>
    <w:rsid w:val="003C1A2E"/>
    <w:rsid w:val="003C2033"/>
    <w:rsid w:val="003C29B9"/>
    <w:rsid w:val="003C2E48"/>
    <w:rsid w:val="003C41EF"/>
    <w:rsid w:val="003C449F"/>
    <w:rsid w:val="003C62FE"/>
    <w:rsid w:val="003C7191"/>
    <w:rsid w:val="003C7352"/>
    <w:rsid w:val="003C76B1"/>
    <w:rsid w:val="003C7936"/>
    <w:rsid w:val="003D0F28"/>
    <w:rsid w:val="003D1192"/>
    <w:rsid w:val="003D1767"/>
    <w:rsid w:val="003D1AEE"/>
    <w:rsid w:val="003D2B4A"/>
    <w:rsid w:val="003D2BD4"/>
    <w:rsid w:val="003D3287"/>
    <w:rsid w:val="003D3381"/>
    <w:rsid w:val="003D3605"/>
    <w:rsid w:val="003D3AB5"/>
    <w:rsid w:val="003D418D"/>
    <w:rsid w:val="003D42C2"/>
    <w:rsid w:val="003D44DB"/>
    <w:rsid w:val="003D4ADA"/>
    <w:rsid w:val="003D55DB"/>
    <w:rsid w:val="003D6315"/>
    <w:rsid w:val="003D6C5C"/>
    <w:rsid w:val="003D72AC"/>
    <w:rsid w:val="003D7622"/>
    <w:rsid w:val="003D7A40"/>
    <w:rsid w:val="003D7C05"/>
    <w:rsid w:val="003E08AD"/>
    <w:rsid w:val="003E1500"/>
    <w:rsid w:val="003E178E"/>
    <w:rsid w:val="003E31A8"/>
    <w:rsid w:val="003E35AC"/>
    <w:rsid w:val="003E6750"/>
    <w:rsid w:val="003E6B50"/>
    <w:rsid w:val="003E71EC"/>
    <w:rsid w:val="003E7268"/>
    <w:rsid w:val="003E771C"/>
    <w:rsid w:val="003E7E3A"/>
    <w:rsid w:val="003F0AEB"/>
    <w:rsid w:val="003F0B9A"/>
    <w:rsid w:val="003F0E99"/>
    <w:rsid w:val="003F11C4"/>
    <w:rsid w:val="003F1287"/>
    <w:rsid w:val="003F30F6"/>
    <w:rsid w:val="003F405C"/>
    <w:rsid w:val="003F5D55"/>
    <w:rsid w:val="003F64AF"/>
    <w:rsid w:val="003F6543"/>
    <w:rsid w:val="003F6AA1"/>
    <w:rsid w:val="003F6AAB"/>
    <w:rsid w:val="003F6DE7"/>
    <w:rsid w:val="003F7746"/>
    <w:rsid w:val="003F792E"/>
    <w:rsid w:val="003F79FB"/>
    <w:rsid w:val="003F7BE6"/>
    <w:rsid w:val="004002D2"/>
    <w:rsid w:val="00400A9D"/>
    <w:rsid w:val="00400BFC"/>
    <w:rsid w:val="0040109D"/>
    <w:rsid w:val="0040126A"/>
    <w:rsid w:val="0040151E"/>
    <w:rsid w:val="00401604"/>
    <w:rsid w:val="0040231F"/>
    <w:rsid w:val="00402959"/>
    <w:rsid w:val="00402B63"/>
    <w:rsid w:val="00403905"/>
    <w:rsid w:val="00403B36"/>
    <w:rsid w:val="00403DB2"/>
    <w:rsid w:val="00403DDC"/>
    <w:rsid w:val="00404A93"/>
    <w:rsid w:val="004058DD"/>
    <w:rsid w:val="00407A07"/>
    <w:rsid w:val="00407B5C"/>
    <w:rsid w:val="00407BD2"/>
    <w:rsid w:val="004105F1"/>
    <w:rsid w:val="00412046"/>
    <w:rsid w:val="0041312B"/>
    <w:rsid w:val="00413F3A"/>
    <w:rsid w:val="004156B6"/>
    <w:rsid w:val="004157BF"/>
    <w:rsid w:val="00415DEE"/>
    <w:rsid w:val="00416238"/>
    <w:rsid w:val="00417BA6"/>
    <w:rsid w:val="00417F47"/>
    <w:rsid w:val="0042191A"/>
    <w:rsid w:val="00421AAA"/>
    <w:rsid w:val="00421AC5"/>
    <w:rsid w:val="00421F20"/>
    <w:rsid w:val="00422AE3"/>
    <w:rsid w:val="00422CA9"/>
    <w:rsid w:val="00423656"/>
    <w:rsid w:val="00424B3C"/>
    <w:rsid w:val="00424D78"/>
    <w:rsid w:val="00424FC6"/>
    <w:rsid w:val="004254C9"/>
    <w:rsid w:val="00430288"/>
    <w:rsid w:val="00430536"/>
    <w:rsid w:val="00430C82"/>
    <w:rsid w:val="00430D7D"/>
    <w:rsid w:val="00430DF3"/>
    <w:rsid w:val="004313F3"/>
    <w:rsid w:val="00431518"/>
    <w:rsid w:val="004325BC"/>
    <w:rsid w:val="00432D88"/>
    <w:rsid w:val="00432F9B"/>
    <w:rsid w:val="00433124"/>
    <w:rsid w:val="004333C9"/>
    <w:rsid w:val="0043458D"/>
    <w:rsid w:val="00434F2B"/>
    <w:rsid w:val="004350AC"/>
    <w:rsid w:val="004359A5"/>
    <w:rsid w:val="00435BA6"/>
    <w:rsid w:val="00435BF3"/>
    <w:rsid w:val="00435EE7"/>
    <w:rsid w:val="004362AC"/>
    <w:rsid w:val="00436383"/>
    <w:rsid w:val="00436580"/>
    <w:rsid w:val="004369BD"/>
    <w:rsid w:val="00436C85"/>
    <w:rsid w:val="004373B8"/>
    <w:rsid w:val="00437642"/>
    <w:rsid w:val="0043776D"/>
    <w:rsid w:val="004400C9"/>
    <w:rsid w:val="0044013D"/>
    <w:rsid w:val="004426AF"/>
    <w:rsid w:val="004432A7"/>
    <w:rsid w:val="004432F2"/>
    <w:rsid w:val="0044408A"/>
    <w:rsid w:val="004441B5"/>
    <w:rsid w:val="00444DB3"/>
    <w:rsid w:val="00445146"/>
    <w:rsid w:val="004456F1"/>
    <w:rsid w:val="004464F2"/>
    <w:rsid w:val="004471AA"/>
    <w:rsid w:val="00447942"/>
    <w:rsid w:val="00450475"/>
    <w:rsid w:val="00450558"/>
    <w:rsid w:val="00450C79"/>
    <w:rsid w:val="00451778"/>
    <w:rsid w:val="00452A2E"/>
    <w:rsid w:val="00453F85"/>
    <w:rsid w:val="004542A6"/>
    <w:rsid w:val="00454BD2"/>
    <w:rsid w:val="00454D4B"/>
    <w:rsid w:val="00455C02"/>
    <w:rsid w:val="00455D7F"/>
    <w:rsid w:val="00456001"/>
    <w:rsid w:val="004561E5"/>
    <w:rsid w:val="0045728E"/>
    <w:rsid w:val="00457E73"/>
    <w:rsid w:val="00460394"/>
    <w:rsid w:val="00460D5A"/>
    <w:rsid w:val="00460E09"/>
    <w:rsid w:val="00460E3A"/>
    <w:rsid w:val="004611D4"/>
    <w:rsid w:val="00461223"/>
    <w:rsid w:val="00461B1C"/>
    <w:rsid w:val="004623EB"/>
    <w:rsid w:val="0046279B"/>
    <w:rsid w:val="00462E11"/>
    <w:rsid w:val="00464734"/>
    <w:rsid w:val="0046490F"/>
    <w:rsid w:val="00464EB2"/>
    <w:rsid w:val="00465388"/>
    <w:rsid w:val="00465432"/>
    <w:rsid w:val="00465598"/>
    <w:rsid w:val="00465CF4"/>
    <w:rsid w:val="0046646B"/>
    <w:rsid w:val="00466534"/>
    <w:rsid w:val="00466759"/>
    <w:rsid w:val="004669E9"/>
    <w:rsid w:val="00466BB4"/>
    <w:rsid w:val="00466DAE"/>
    <w:rsid w:val="004670DF"/>
    <w:rsid w:val="00470C53"/>
    <w:rsid w:val="004732E1"/>
    <w:rsid w:val="004739F6"/>
    <w:rsid w:val="00473A1D"/>
    <w:rsid w:val="00474FF7"/>
    <w:rsid w:val="0047596C"/>
    <w:rsid w:val="00476043"/>
    <w:rsid w:val="00476762"/>
    <w:rsid w:val="00476952"/>
    <w:rsid w:val="00477954"/>
    <w:rsid w:val="0048005E"/>
    <w:rsid w:val="00480D53"/>
    <w:rsid w:val="004813AC"/>
    <w:rsid w:val="00481B47"/>
    <w:rsid w:val="004825A7"/>
    <w:rsid w:val="00482961"/>
    <w:rsid w:val="0048324D"/>
    <w:rsid w:val="004832F6"/>
    <w:rsid w:val="00483851"/>
    <w:rsid w:val="00483AFB"/>
    <w:rsid w:val="004841D5"/>
    <w:rsid w:val="0048520C"/>
    <w:rsid w:val="00485213"/>
    <w:rsid w:val="0048583C"/>
    <w:rsid w:val="00486B95"/>
    <w:rsid w:val="00486CFC"/>
    <w:rsid w:val="004878A9"/>
    <w:rsid w:val="00487E93"/>
    <w:rsid w:val="00490AF7"/>
    <w:rsid w:val="00491543"/>
    <w:rsid w:val="00492220"/>
    <w:rsid w:val="004929DE"/>
    <w:rsid w:val="00492F59"/>
    <w:rsid w:val="00495305"/>
    <w:rsid w:val="00495744"/>
    <w:rsid w:val="004975C8"/>
    <w:rsid w:val="00497FA9"/>
    <w:rsid w:val="004A071B"/>
    <w:rsid w:val="004A0E63"/>
    <w:rsid w:val="004A170D"/>
    <w:rsid w:val="004A1B47"/>
    <w:rsid w:val="004A1BBB"/>
    <w:rsid w:val="004A244F"/>
    <w:rsid w:val="004A2773"/>
    <w:rsid w:val="004A284A"/>
    <w:rsid w:val="004A2DF4"/>
    <w:rsid w:val="004A34C0"/>
    <w:rsid w:val="004A356B"/>
    <w:rsid w:val="004A4462"/>
    <w:rsid w:val="004A4D72"/>
    <w:rsid w:val="004A5124"/>
    <w:rsid w:val="004A5D40"/>
    <w:rsid w:val="004A6A2F"/>
    <w:rsid w:val="004A6FC1"/>
    <w:rsid w:val="004B00D0"/>
    <w:rsid w:val="004B1480"/>
    <w:rsid w:val="004B15EB"/>
    <w:rsid w:val="004B1716"/>
    <w:rsid w:val="004B1914"/>
    <w:rsid w:val="004B1954"/>
    <w:rsid w:val="004B273D"/>
    <w:rsid w:val="004B28BF"/>
    <w:rsid w:val="004B4201"/>
    <w:rsid w:val="004B566A"/>
    <w:rsid w:val="004B6629"/>
    <w:rsid w:val="004B6A40"/>
    <w:rsid w:val="004B6FFF"/>
    <w:rsid w:val="004C0599"/>
    <w:rsid w:val="004C0612"/>
    <w:rsid w:val="004C08D5"/>
    <w:rsid w:val="004C0CA8"/>
    <w:rsid w:val="004C1130"/>
    <w:rsid w:val="004C2488"/>
    <w:rsid w:val="004C2D83"/>
    <w:rsid w:val="004C351C"/>
    <w:rsid w:val="004C3B8F"/>
    <w:rsid w:val="004C4590"/>
    <w:rsid w:val="004C485A"/>
    <w:rsid w:val="004C4C22"/>
    <w:rsid w:val="004C4E17"/>
    <w:rsid w:val="004C5354"/>
    <w:rsid w:val="004C57CA"/>
    <w:rsid w:val="004C6884"/>
    <w:rsid w:val="004C6F09"/>
    <w:rsid w:val="004C7947"/>
    <w:rsid w:val="004C79C3"/>
    <w:rsid w:val="004C7A83"/>
    <w:rsid w:val="004C7CF0"/>
    <w:rsid w:val="004C7D40"/>
    <w:rsid w:val="004D00A6"/>
    <w:rsid w:val="004D053F"/>
    <w:rsid w:val="004D0967"/>
    <w:rsid w:val="004D107E"/>
    <w:rsid w:val="004D1329"/>
    <w:rsid w:val="004D1CEF"/>
    <w:rsid w:val="004D22A0"/>
    <w:rsid w:val="004D245C"/>
    <w:rsid w:val="004D27DE"/>
    <w:rsid w:val="004D2CD7"/>
    <w:rsid w:val="004D33E1"/>
    <w:rsid w:val="004D375A"/>
    <w:rsid w:val="004D3A0E"/>
    <w:rsid w:val="004D3F23"/>
    <w:rsid w:val="004D451B"/>
    <w:rsid w:val="004D5296"/>
    <w:rsid w:val="004D5817"/>
    <w:rsid w:val="004D6063"/>
    <w:rsid w:val="004D65FC"/>
    <w:rsid w:val="004D675E"/>
    <w:rsid w:val="004D6EBE"/>
    <w:rsid w:val="004D6ED8"/>
    <w:rsid w:val="004D7571"/>
    <w:rsid w:val="004D7BA9"/>
    <w:rsid w:val="004D7E20"/>
    <w:rsid w:val="004E0962"/>
    <w:rsid w:val="004E0E3D"/>
    <w:rsid w:val="004E0E54"/>
    <w:rsid w:val="004E1297"/>
    <w:rsid w:val="004E13FC"/>
    <w:rsid w:val="004E1A4E"/>
    <w:rsid w:val="004E2118"/>
    <w:rsid w:val="004E29C5"/>
    <w:rsid w:val="004E367C"/>
    <w:rsid w:val="004E3A24"/>
    <w:rsid w:val="004E3FCD"/>
    <w:rsid w:val="004E4789"/>
    <w:rsid w:val="004E5312"/>
    <w:rsid w:val="004E594D"/>
    <w:rsid w:val="004E7265"/>
    <w:rsid w:val="004E7703"/>
    <w:rsid w:val="004E7849"/>
    <w:rsid w:val="004F00EA"/>
    <w:rsid w:val="004F0861"/>
    <w:rsid w:val="004F1361"/>
    <w:rsid w:val="004F239F"/>
    <w:rsid w:val="004F243A"/>
    <w:rsid w:val="004F32D1"/>
    <w:rsid w:val="004F37F9"/>
    <w:rsid w:val="004F43B3"/>
    <w:rsid w:val="004F43F1"/>
    <w:rsid w:val="004F45DA"/>
    <w:rsid w:val="004F548A"/>
    <w:rsid w:val="004F57FC"/>
    <w:rsid w:val="004F5C51"/>
    <w:rsid w:val="004F5EE1"/>
    <w:rsid w:val="004F64EB"/>
    <w:rsid w:val="004F71FD"/>
    <w:rsid w:val="004F7A87"/>
    <w:rsid w:val="00500409"/>
    <w:rsid w:val="00500B3D"/>
    <w:rsid w:val="0050124F"/>
    <w:rsid w:val="00501275"/>
    <w:rsid w:val="0050156E"/>
    <w:rsid w:val="005027CE"/>
    <w:rsid w:val="005028B4"/>
    <w:rsid w:val="00502BFF"/>
    <w:rsid w:val="00503922"/>
    <w:rsid w:val="00503E8B"/>
    <w:rsid w:val="005059BB"/>
    <w:rsid w:val="0050613D"/>
    <w:rsid w:val="00506625"/>
    <w:rsid w:val="0050668C"/>
    <w:rsid w:val="00506A7E"/>
    <w:rsid w:val="00506EA8"/>
    <w:rsid w:val="00506F7C"/>
    <w:rsid w:val="005072FC"/>
    <w:rsid w:val="00507421"/>
    <w:rsid w:val="005078CF"/>
    <w:rsid w:val="00507F66"/>
    <w:rsid w:val="00510EE1"/>
    <w:rsid w:val="00511568"/>
    <w:rsid w:val="005127B0"/>
    <w:rsid w:val="00512F2E"/>
    <w:rsid w:val="005137BF"/>
    <w:rsid w:val="00513C75"/>
    <w:rsid w:val="00514BFE"/>
    <w:rsid w:val="00515143"/>
    <w:rsid w:val="0051557A"/>
    <w:rsid w:val="005155B9"/>
    <w:rsid w:val="00515CBF"/>
    <w:rsid w:val="00515D08"/>
    <w:rsid w:val="005168CC"/>
    <w:rsid w:val="00516A2C"/>
    <w:rsid w:val="00516C2D"/>
    <w:rsid w:val="00516C9E"/>
    <w:rsid w:val="005177AE"/>
    <w:rsid w:val="00517816"/>
    <w:rsid w:val="00517A87"/>
    <w:rsid w:val="0052075A"/>
    <w:rsid w:val="0052095E"/>
    <w:rsid w:val="00521570"/>
    <w:rsid w:val="00521D62"/>
    <w:rsid w:val="005220E4"/>
    <w:rsid w:val="00522252"/>
    <w:rsid w:val="0052241F"/>
    <w:rsid w:val="0052282A"/>
    <w:rsid w:val="005228AE"/>
    <w:rsid w:val="00522AD1"/>
    <w:rsid w:val="00522F00"/>
    <w:rsid w:val="005231B9"/>
    <w:rsid w:val="00523996"/>
    <w:rsid w:val="00523A2E"/>
    <w:rsid w:val="00523D61"/>
    <w:rsid w:val="00523F93"/>
    <w:rsid w:val="00524C34"/>
    <w:rsid w:val="005250AA"/>
    <w:rsid w:val="005257F9"/>
    <w:rsid w:val="00526083"/>
    <w:rsid w:val="00526EA7"/>
    <w:rsid w:val="00527D3E"/>
    <w:rsid w:val="00527DDA"/>
    <w:rsid w:val="005300B7"/>
    <w:rsid w:val="00530390"/>
    <w:rsid w:val="00530678"/>
    <w:rsid w:val="00531382"/>
    <w:rsid w:val="005313E3"/>
    <w:rsid w:val="005319C7"/>
    <w:rsid w:val="005331D7"/>
    <w:rsid w:val="00533713"/>
    <w:rsid w:val="00533FAD"/>
    <w:rsid w:val="00534E9A"/>
    <w:rsid w:val="005354C9"/>
    <w:rsid w:val="00535579"/>
    <w:rsid w:val="00535AC3"/>
    <w:rsid w:val="0053655B"/>
    <w:rsid w:val="005365D5"/>
    <w:rsid w:val="00536F5C"/>
    <w:rsid w:val="00537737"/>
    <w:rsid w:val="00537B19"/>
    <w:rsid w:val="00540481"/>
    <w:rsid w:val="005404A4"/>
    <w:rsid w:val="0054067C"/>
    <w:rsid w:val="00541023"/>
    <w:rsid w:val="005412C3"/>
    <w:rsid w:val="005414D6"/>
    <w:rsid w:val="00541A9D"/>
    <w:rsid w:val="00542ABC"/>
    <w:rsid w:val="00543003"/>
    <w:rsid w:val="00543626"/>
    <w:rsid w:val="00544032"/>
    <w:rsid w:val="0054455C"/>
    <w:rsid w:val="005448AA"/>
    <w:rsid w:val="0054677A"/>
    <w:rsid w:val="0054683C"/>
    <w:rsid w:val="00546F51"/>
    <w:rsid w:val="00547BE7"/>
    <w:rsid w:val="00551320"/>
    <w:rsid w:val="0055153C"/>
    <w:rsid w:val="00551D7C"/>
    <w:rsid w:val="00552035"/>
    <w:rsid w:val="005522DD"/>
    <w:rsid w:val="0055282C"/>
    <w:rsid w:val="00552946"/>
    <w:rsid w:val="00552C51"/>
    <w:rsid w:val="005531EF"/>
    <w:rsid w:val="005531FB"/>
    <w:rsid w:val="00554059"/>
    <w:rsid w:val="00554F2A"/>
    <w:rsid w:val="005556E7"/>
    <w:rsid w:val="00555BB4"/>
    <w:rsid w:val="00555E8E"/>
    <w:rsid w:val="00555F37"/>
    <w:rsid w:val="00555FB2"/>
    <w:rsid w:val="0055612E"/>
    <w:rsid w:val="00556C74"/>
    <w:rsid w:val="00557FCE"/>
    <w:rsid w:val="00560F01"/>
    <w:rsid w:val="005620AE"/>
    <w:rsid w:val="00562318"/>
    <w:rsid w:val="0056259E"/>
    <w:rsid w:val="00563083"/>
    <w:rsid w:val="0056356C"/>
    <w:rsid w:val="00564749"/>
    <w:rsid w:val="005657AD"/>
    <w:rsid w:val="005660CA"/>
    <w:rsid w:val="0056677E"/>
    <w:rsid w:val="00566FF2"/>
    <w:rsid w:val="00567310"/>
    <w:rsid w:val="0057033E"/>
    <w:rsid w:val="005715A4"/>
    <w:rsid w:val="0057192B"/>
    <w:rsid w:val="00571BAB"/>
    <w:rsid w:val="00572098"/>
    <w:rsid w:val="0057249A"/>
    <w:rsid w:val="005732B7"/>
    <w:rsid w:val="005745C5"/>
    <w:rsid w:val="00574705"/>
    <w:rsid w:val="00574EA1"/>
    <w:rsid w:val="00575334"/>
    <w:rsid w:val="00576085"/>
    <w:rsid w:val="005766C7"/>
    <w:rsid w:val="00576EB2"/>
    <w:rsid w:val="00576F04"/>
    <w:rsid w:val="00577038"/>
    <w:rsid w:val="00577644"/>
    <w:rsid w:val="00577B84"/>
    <w:rsid w:val="00577FAE"/>
    <w:rsid w:val="005801E7"/>
    <w:rsid w:val="00580ACC"/>
    <w:rsid w:val="00581474"/>
    <w:rsid w:val="00581A9A"/>
    <w:rsid w:val="005820E5"/>
    <w:rsid w:val="00582F1F"/>
    <w:rsid w:val="00583EE8"/>
    <w:rsid w:val="0058472D"/>
    <w:rsid w:val="00584D12"/>
    <w:rsid w:val="00584EE3"/>
    <w:rsid w:val="00585234"/>
    <w:rsid w:val="00585860"/>
    <w:rsid w:val="005863DF"/>
    <w:rsid w:val="005865C0"/>
    <w:rsid w:val="00586917"/>
    <w:rsid w:val="005869B2"/>
    <w:rsid w:val="0058745F"/>
    <w:rsid w:val="005875BF"/>
    <w:rsid w:val="00590670"/>
    <w:rsid w:val="005906B3"/>
    <w:rsid w:val="00591262"/>
    <w:rsid w:val="00591593"/>
    <w:rsid w:val="005918C1"/>
    <w:rsid w:val="00591C21"/>
    <w:rsid w:val="005923A5"/>
    <w:rsid w:val="005923E8"/>
    <w:rsid w:val="00592DD0"/>
    <w:rsid w:val="00593B4E"/>
    <w:rsid w:val="00593C16"/>
    <w:rsid w:val="00596920"/>
    <w:rsid w:val="0059770E"/>
    <w:rsid w:val="00597B08"/>
    <w:rsid w:val="005A0F19"/>
    <w:rsid w:val="005A18D2"/>
    <w:rsid w:val="005A1FFE"/>
    <w:rsid w:val="005A2CD9"/>
    <w:rsid w:val="005A3BA4"/>
    <w:rsid w:val="005A3F04"/>
    <w:rsid w:val="005A429D"/>
    <w:rsid w:val="005A45C7"/>
    <w:rsid w:val="005A465E"/>
    <w:rsid w:val="005A4B5C"/>
    <w:rsid w:val="005A4C76"/>
    <w:rsid w:val="005A591E"/>
    <w:rsid w:val="005A5BC7"/>
    <w:rsid w:val="005A6375"/>
    <w:rsid w:val="005A676D"/>
    <w:rsid w:val="005A6A3B"/>
    <w:rsid w:val="005B072C"/>
    <w:rsid w:val="005B1F1D"/>
    <w:rsid w:val="005B1F80"/>
    <w:rsid w:val="005B2F99"/>
    <w:rsid w:val="005B423D"/>
    <w:rsid w:val="005B4D31"/>
    <w:rsid w:val="005B5498"/>
    <w:rsid w:val="005B5A78"/>
    <w:rsid w:val="005B5E1D"/>
    <w:rsid w:val="005B6515"/>
    <w:rsid w:val="005B6DCF"/>
    <w:rsid w:val="005B7A4F"/>
    <w:rsid w:val="005C055D"/>
    <w:rsid w:val="005C1102"/>
    <w:rsid w:val="005C2437"/>
    <w:rsid w:val="005C3A6E"/>
    <w:rsid w:val="005C3B74"/>
    <w:rsid w:val="005C5111"/>
    <w:rsid w:val="005C5121"/>
    <w:rsid w:val="005C5E60"/>
    <w:rsid w:val="005C6391"/>
    <w:rsid w:val="005C6D2B"/>
    <w:rsid w:val="005C77ED"/>
    <w:rsid w:val="005C7F1C"/>
    <w:rsid w:val="005D0345"/>
    <w:rsid w:val="005D0694"/>
    <w:rsid w:val="005D0A5A"/>
    <w:rsid w:val="005D1084"/>
    <w:rsid w:val="005D303B"/>
    <w:rsid w:val="005D317F"/>
    <w:rsid w:val="005D3BEB"/>
    <w:rsid w:val="005D3D10"/>
    <w:rsid w:val="005D42FE"/>
    <w:rsid w:val="005D435A"/>
    <w:rsid w:val="005D4590"/>
    <w:rsid w:val="005D4927"/>
    <w:rsid w:val="005D4C05"/>
    <w:rsid w:val="005D517E"/>
    <w:rsid w:val="005D539C"/>
    <w:rsid w:val="005D5931"/>
    <w:rsid w:val="005D6477"/>
    <w:rsid w:val="005D64BA"/>
    <w:rsid w:val="005E099F"/>
    <w:rsid w:val="005E1602"/>
    <w:rsid w:val="005E33F9"/>
    <w:rsid w:val="005E341F"/>
    <w:rsid w:val="005E349C"/>
    <w:rsid w:val="005E3BF7"/>
    <w:rsid w:val="005E52AA"/>
    <w:rsid w:val="005E53FA"/>
    <w:rsid w:val="005E62F0"/>
    <w:rsid w:val="005F01D3"/>
    <w:rsid w:val="005F0694"/>
    <w:rsid w:val="005F06B2"/>
    <w:rsid w:val="005F24D4"/>
    <w:rsid w:val="005F2786"/>
    <w:rsid w:val="005F2ACE"/>
    <w:rsid w:val="005F2C3D"/>
    <w:rsid w:val="005F3349"/>
    <w:rsid w:val="005F39CC"/>
    <w:rsid w:val="005F4416"/>
    <w:rsid w:val="005F443E"/>
    <w:rsid w:val="005F49D4"/>
    <w:rsid w:val="005F4B6E"/>
    <w:rsid w:val="005F4C3D"/>
    <w:rsid w:val="005F4E57"/>
    <w:rsid w:val="005F66FE"/>
    <w:rsid w:val="005F727D"/>
    <w:rsid w:val="005F77DB"/>
    <w:rsid w:val="00600230"/>
    <w:rsid w:val="006004A7"/>
    <w:rsid w:val="006017ED"/>
    <w:rsid w:val="00601FAF"/>
    <w:rsid w:val="00603351"/>
    <w:rsid w:val="00603770"/>
    <w:rsid w:val="00603C0E"/>
    <w:rsid w:val="006056FC"/>
    <w:rsid w:val="00606738"/>
    <w:rsid w:val="00606AB0"/>
    <w:rsid w:val="0060711C"/>
    <w:rsid w:val="00607AC4"/>
    <w:rsid w:val="00607C0E"/>
    <w:rsid w:val="00610224"/>
    <w:rsid w:val="00611182"/>
    <w:rsid w:val="00611C63"/>
    <w:rsid w:val="0061206D"/>
    <w:rsid w:val="00612093"/>
    <w:rsid w:val="006122C9"/>
    <w:rsid w:val="00612385"/>
    <w:rsid w:val="00612743"/>
    <w:rsid w:val="00612C0D"/>
    <w:rsid w:val="006138A8"/>
    <w:rsid w:val="006151BF"/>
    <w:rsid w:val="00615705"/>
    <w:rsid w:val="00615A41"/>
    <w:rsid w:val="00616218"/>
    <w:rsid w:val="006169F4"/>
    <w:rsid w:val="00617099"/>
    <w:rsid w:val="0061738B"/>
    <w:rsid w:val="0061773A"/>
    <w:rsid w:val="006179EA"/>
    <w:rsid w:val="00620B2A"/>
    <w:rsid w:val="00620F70"/>
    <w:rsid w:val="00620FF4"/>
    <w:rsid w:val="00621B4C"/>
    <w:rsid w:val="0062245A"/>
    <w:rsid w:val="0062316B"/>
    <w:rsid w:val="006234EF"/>
    <w:rsid w:val="00623A28"/>
    <w:rsid w:val="00623C80"/>
    <w:rsid w:val="006242BD"/>
    <w:rsid w:val="00624640"/>
    <w:rsid w:val="00624E3D"/>
    <w:rsid w:val="006252DD"/>
    <w:rsid w:val="006254D3"/>
    <w:rsid w:val="00626148"/>
    <w:rsid w:val="006263DF"/>
    <w:rsid w:val="006270CD"/>
    <w:rsid w:val="006270EF"/>
    <w:rsid w:val="00627E9D"/>
    <w:rsid w:val="0063078D"/>
    <w:rsid w:val="006307A2"/>
    <w:rsid w:val="00631CC8"/>
    <w:rsid w:val="00632CE6"/>
    <w:rsid w:val="00633487"/>
    <w:rsid w:val="00633CE5"/>
    <w:rsid w:val="00633D1F"/>
    <w:rsid w:val="00634B85"/>
    <w:rsid w:val="006352DD"/>
    <w:rsid w:val="00635654"/>
    <w:rsid w:val="00636241"/>
    <w:rsid w:val="006369FD"/>
    <w:rsid w:val="00636B3C"/>
    <w:rsid w:val="00636D5F"/>
    <w:rsid w:val="00636E84"/>
    <w:rsid w:val="006375AE"/>
    <w:rsid w:val="0063768C"/>
    <w:rsid w:val="00637695"/>
    <w:rsid w:val="00637BE6"/>
    <w:rsid w:val="00637D13"/>
    <w:rsid w:val="00640307"/>
    <w:rsid w:val="0064061B"/>
    <w:rsid w:val="006409FD"/>
    <w:rsid w:val="00640CAF"/>
    <w:rsid w:val="006413AD"/>
    <w:rsid w:val="0064184B"/>
    <w:rsid w:val="00641BC9"/>
    <w:rsid w:val="0064298B"/>
    <w:rsid w:val="006438A0"/>
    <w:rsid w:val="0064397C"/>
    <w:rsid w:val="00643FD8"/>
    <w:rsid w:val="00644477"/>
    <w:rsid w:val="006448DA"/>
    <w:rsid w:val="00644D1B"/>
    <w:rsid w:val="00644D36"/>
    <w:rsid w:val="00645D28"/>
    <w:rsid w:val="00645E5F"/>
    <w:rsid w:val="00645FD0"/>
    <w:rsid w:val="00646C0B"/>
    <w:rsid w:val="00646F95"/>
    <w:rsid w:val="006473A1"/>
    <w:rsid w:val="006475BE"/>
    <w:rsid w:val="006478D6"/>
    <w:rsid w:val="00650DBF"/>
    <w:rsid w:val="00651B86"/>
    <w:rsid w:val="0065238F"/>
    <w:rsid w:val="006536DB"/>
    <w:rsid w:val="00653DB9"/>
    <w:rsid w:val="0065415A"/>
    <w:rsid w:val="006546B8"/>
    <w:rsid w:val="00655295"/>
    <w:rsid w:val="00655C64"/>
    <w:rsid w:val="00657099"/>
    <w:rsid w:val="00657233"/>
    <w:rsid w:val="00657820"/>
    <w:rsid w:val="006578B4"/>
    <w:rsid w:val="00657EAB"/>
    <w:rsid w:val="006614A0"/>
    <w:rsid w:val="006621D5"/>
    <w:rsid w:val="00663307"/>
    <w:rsid w:val="0066359A"/>
    <w:rsid w:val="0066360F"/>
    <w:rsid w:val="00664286"/>
    <w:rsid w:val="0066440B"/>
    <w:rsid w:val="006661F4"/>
    <w:rsid w:val="0066652D"/>
    <w:rsid w:val="00666D49"/>
    <w:rsid w:val="006676F8"/>
    <w:rsid w:val="006678EB"/>
    <w:rsid w:val="0067033B"/>
    <w:rsid w:val="00670491"/>
    <w:rsid w:val="006726EB"/>
    <w:rsid w:val="00672919"/>
    <w:rsid w:val="006735F1"/>
    <w:rsid w:val="00674007"/>
    <w:rsid w:val="006758D3"/>
    <w:rsid w:val="00675BEC"/>
    <w:rsid w:val="0067642E"/>
    <w:rsid w:val="00677431"/>
    <w:rsid w:val="0067793C"/>
    <w:rsid w:val="00677C72"/>
    <w:rsid w:val="0068086C"/>
    <w:rsid w:val="006808F8"/>
    <w:rsid w:val="0068239C"/>
    <w:rsid w:val="00682620"/>
    <w:rsid w:val="006829F4"/>
    <w:rsid w:val="00682EEF"/>
    <w:rsid w:val="006836F6"/>
    <w:rsid w:val="00683F33"/>
    <w:rsid w:val="0068408C"/>
    <w:rsid w:val="0068449E"/>
    <w:rsid w:val="00684928"/>
    <w:rsid w:val="00684E5E"/>
    <w:rsid w:val="00685842"/>
    <w:rsid w:val="006858A8"/>
    <w:rsid w:val="00686AFF"/>
    <w:rsid w:val="00686EAB"/>
    <w:rsid w:val="00686FBA"/>
    <w:rsid w:val="00687D37"/>
    <w:rsid w:val="006901C8"/>
    <w:rsid w:val="00690232"/>
    <w:rsid w:val="00691247"/>
    <w:rsid w:val="006917AE"/>
    <w:rsid w:val="00692362"/>
    <w:rsid w:val="00692CCF"/>
    <w:rsid w:val="006933F8"/>
    <w:rsid w:val="0069343C"/>
    <w:rsid w:val="00694387"/>
    <w:rsid w:val="00695810"/>
    <w:rsid w:val="0069619C"/>
    <w:rsid w:val="0069705D"/>
    <w:rsid w:val="006979F6"/>
    <w:rsid w:val="006A186E"/>
    <w:rsid w:val="006A1CEE"/>
    <w:rsid w:val="006A2601"/>
    <w:rsid w:val="006A282C"/>
    <w:rsid w:val="006A3299"/>
    <w:rsid w:val="006A384C"/>
    <w:rsid w:val="006A3B90"/>
    <w:rsid w:val="006A4B4F"/>
    <w:rsid w:val="006A4CCD"/>
    <w:rsid w:val="006A542F"/>
    <w:rsid w:val="006A54CB"/>
    <w:rsid w:val="006A5F15"/>
    <w:rsid w:val="006A625C"/>
    <w:rsid w:val="006A7456"/>
    <w:rsid w:val="006B0661"/>
    <w:rsid w:val="006B0E00"/>
    <w:rsid w:val="006B0EB6"/>
    <w:rsid w:val="006B114E"/>
    <w:rsid w:val="006B1448"/>
    <w:rsid w:val="006B15B5"/>
    <w:rsid w:val="006B16B1"/>
    <w:rsid w:val="006B1A01"/>
    <w:rsid w:val="006B1B9F"/>
    <w:rsid w:val="006B1C5F"/>
    <w:rsid w:val="006B2F2A"/>
    <w:rsid w:val="006B3D88"/>
    <w:rsid w:val="006B3FEA"/>
    <w:rsid w:val="006B4263"/>
    <w:rsid w:val="006B478D"/>
    <w:rsid w:val="006B4D8F"/>
    <w:rsid w:val="006B50BB"/>
    <w:rsid w:val="006B5162"/>
    <w:rsid w:val="006B5FEB"/>
    <w:rsid w:val="006B6CC5"/>
    <w:rsid w:val="006B7DA7"/>
    <w:rsid w:val="006C0F8C"/>
    <w:rsid w:val="006C1680"/>
    <w:rsid w:val="006C2545"/>
    <w:rsid w:val="006C3387"/>
    <w:rsid w:val="006C37BF"/>
    <w:rsid w:val="006C3BEF"/>
    <w:rsid w:val="006C43A0"/>
    <w:rsid w:val="006C4977"/>
    <w:rsid w:val="006C4A7E"/>
    <w:rsid w:val="006C4E04"/>
    <w:rsid w:val="006C4E14"/>
    <w:rsid w:val="006C5179"/>
    <w:rsid w:val="006C5BF4"/>
    <w:rsid w:val="006C5C3F"/>
    <w:rsid w:val="006C6513"/>
    <w:rsid w:val="006C6F4C"/>
    <w:rsid w:val="006C78E2"/>
    <w:rsid w:val="006D0715"/>
    <w:rsid w:val="006D074E"/>
    <w:rsid w:val="006D0D72"/>
    <w:rsid w:val="006D17A0"/>
    <w:rsid w:val="006D2107"/>
    <w:rsid w:val="006D29EF"/>
    <w:rsid w:val="006D3D00"/>
    <w:rsid w:val="006D45FA"/>
    <w:rsid w:val="006D46BF"/>
    <w:rsid w:val="006D4E68"/>
    <w:rsid w:val="006D509C"/>
    <w:rsid w:val="006D533F"/>
    <w:rsid w:val="006D5CEA"/>
    <w:rsid w:val="006D609F"/>
    <w:rsid w:val="006D7DBD"/>
    <w:rsid w:val="006E18B8"/>
    <w:rsid w:val="006E1FA3"/>
    <w:rsid w:val="006E29EE"/>
    <w:rsid w:val="006E2B6D"/>
    <w:rsid w:val="006E2D8E"/>
    <w:rsid w:val="006E2DA8"/>
    <w:rsid w:val="006E3030"/>
    <w:rsid w:val="006E306B"/>
    <w:rsid w:val="006E357A"/>
    <w:rsid w:val="006E3F0F"/>
    <w:rsid w:val="006E404C"/>
    <w:rsid w:val="006E456D"/>
    <w:rsid w:val="006E4648"/>
    <w:rsid w:val="006E58D7"/>
    <w:rsid w:val="006E5F72"/>
    <w:rsid w:val="006E6DE0"/>
    <w:rsid w:val="006E7279"/>
    <w:rsid w:val="006F0057"/>
    <w:rsid w:val="006F04C7"/>
    <w:rsid w:val="006F2AFD"/>
    <w:rsid w:val="006F2E7D"/>
    <w:rsid w:val="006F3CE8"/>
    <w:rsid w:val="006F4106"/>
    <w:rsid w:val="00700CD3"/>
    <w:rsid w:val="00701385"/>
    <w:rsid w:val="0070372D"/>
    <w:rsid w:val="007043D3"/>
    <w:rsid w:val="00704999"/>
    <w:rsid w:val="00704BB9"/>
    <w:rsid w:val="007059B5"/>
    <w:rsid w:val="00705CE3"/>
    <w:rsid w:val="0070608D"/>
    <w:rsid w:val="00706191"/>
    <w:rsid w:val="0070659E"/>
    <w:rsid w:val="00706743"/>
    <w:rsid w:val="00707C9D"/>
    <w:rsid w:val="00707D22"/>
    <w:rsid w:val="00711213"/>
    <w:rsid w:val="00711660"/>
    <w:rsid w:val="00711ED1"/>
    <w:rsid w:val="00712A09"/>
    <w:rsid w:val="007134BC"/>
    <w:rsid w:val="007134E6"/>
    <w:rsid w:val="00713573"/>
    <w:rsid w:val="00713805"/>
    <w:rsid w:val="00713F18"/>
    <w:rsid w:val="00714AB2"/>
    <w:rsid w:val="0071501E"/>
    <w:rsid w:val="00715156"/>
    <w:rsid w:val="00716783"/>
    <w:rsid w:val="00717169"/>
    <w:rsid w:val="0071723F"/>
    <w:rsid w:val="007177D9"/>
    <w:rsid w:val="00720291"/>
    <w:rsid w:val="00720A74"/>
    <w:rsid w:val="007212C0"/>
    <w:rsid w:val="00721C35"/>
    <w:rsid w:val="00722662"/>
    <w:rsid w:val="00722992"/>
    <w:rsid w:val="00722AED"/>
    <w:rsid w:val="0072334F"/>
    <w:rsid w:val="00723376"/>
    <w:rsid w:val="00723C43"/>
    <w:rsid w:val="0072457A"/>
    <w:rsid w:val="00724CD5"/>
    <w:rsid w:val="007250D0"/>
    <w:rsid w:val="00727712"/>
    <w:rsid w:val="00730160"/>
    <w:rsid w:val="007305EC"/>
    <w:rsid w:val="00730DAB"/>
    <w:rsid w:val="00731CB6"/>
    <w:rsid w:val="00731F99"/>
    <w:rsid w:val="00732495"/>
    <w:rsid w:val="00733B3A"/>
    <w:rsid w:val="0073418F"/>
    <w:rsid w:val="00734CF1"/>
    <w:rsid w:val="00734DA2"/>
    <w:rsid w:val="00734F96"/>
    <w:rsid w:val="00736812"/>
    <w:rsid w:val="00737064"/>
    <w:rsid w:val="0073730E"/>
    <w:rsid w:val="00737F72"/>
    <w:rsid w:val="00740ECB"/>
    <w:rsid w:val="00741487"/>
    <w:rsid w:val="0074179F"/>
    <w:rsid w:val="00741F04"/>
    <w:rsid w:val="00741F9A"/>
    <w:rsid w:val="00742447"/>
    <w:rsid w:val="007424B3"/>
    <w:rsid w:val="007427C3"/>
    <w:rsid w:val="0074361B"/>
    <w:rsid w:val="0074388C"/>
    <w:rsid w:val="00744125"/>
    <w:rsid w:val="00744143"/>
    <w:rsid w:val="00744299"/>
    <w:rsid w:val="00745040"/>
    <w:rsid w:val="00745487"/>
    <w:rsid w:val="00746D3E"/>
    <w:rsid w:val="00746DD2"/>
    <w:rsid w:val="00747422"/>
    <w:rsid w:val="00747F2B"/>
    <w:rsid w:val="0075031F"/>
    <w:rsid w:val="00750D22"/>
    <w:rsid w:val="0075100B"/>
    <w:rsid w:val="007515AE"/>
    <w:rsid w:val="00751E75"/>
    <w:rsid w:val="007527BA"/>
    <w:rsid w:val="00752FE3"/>
    <w:rsid w:val="00757201"/>
    <w:rsid w:val="00757641"/>
    <w:rsid w:val="00757816"/>
    <w:rsid w:val="00757AD4"/>
    <w:rsid w:val="00757B45"/>
    <w:rsid w:val="007601BF"/>
    <w:rsid w:val="00760606"/>
    <w:rsid w:val="00761605"/>
    <w:rsid w:val="0076171A"/>
    <w:rsid w:val="007623D9"/>
    <w:rsid w:val="00762A6C"/>
    <w:rsid w:val="00762B63"/>
    <w:rsid w:val="00762BF5"/>
    <w:rsid w:val="0076382E"/>
    <w:rsid w:val="007648A3"/>
    <w:rsid w:val="00764A83"/>
    <w:rsid w:val="007652EE"/>
    <w:rsid w:val="007653CF"/>
    <w:rsid w:val="00765D79"/>
    <w:rsid w:val="00765FF9"/>
    <w:rsid w:val="007661B0"/>
    <w:rsid w:val="00766306"/>
    <w:rsid w:val="007670DA"/>
    <w:rsid w:val="00767C26"/>
    <w:rsid w:val="007711CE"/>
    <w:rsid w:val="0077126C"/>
    <w:rsid w:val="0077503D"/>
    <w:rsid w:val="007750A4"/>
    <w:rsid w:val="007751C3"/>
    <w:rsid w:val="00775BD0"/>
    <w:rsid w:val="007769A2"/>
    <w:rsid w:val="00776D3B"/>
    <w:rsid w:val="00776FCE"/>
    <w:rsid w:val="0077715E"/>
    <w:rsid w:val="0077795E"/>
    <w:rsid w:val="00777CDD"/>
    <w:rsid w:val="0078043C"/>
    <w:rsid w:val="00781249"/>
    <w:rsid w:val="00781356"/>
    <w:rsid w:val="0078287F"/>
    <w:rsid w:val="00782D7B"/>
    <w:rsid w:val="007837BE"/>
    <w:rsid w:val="007839C7"/>
    <w:rsid w:val="00783E5A"/>
    <w:rsid w:val="00784167"/>
    <w:rsid w:val="00784FAE"/>
    <w:rsid w:val="00785493"/>
    <w:rsid w:val="007859AF"/>
    <w:rsid w:val="00785E34"/>
    <w:rsid w:val="00785FF9"/>
    <w:rsid w:val="007861D6"/>
    <w:rsid w:val="00786E0E"/>
    <w:rsid w:val="00787B6A"/>
    <w:rsid w:val="007900FB"/>
    <w:rsid w:val="00790275"/>
    <w:rsid w:val="00790E44"/>
    <w:rsid w:val="00792391"/>
    <w:rsid w:val="00792923"/>
    <w:rsid w:val="00792977"/>
    <w:rsid w:val="00792EB7"/>
    <w:rsid w:val="00793B39"/>
    <w:rsid w:val="007948B2"/>
    <w:rsid w:val="0079510E"/>
    <w:rsid w:val="00795E5E"/>
    <w:rsid w:val="00797EDA"/>
    <w:rsid w:val="007A0758"/>
    <w:rsid w:val="007A0976"/>
    <w:rsid w:val="007A0AC7"/>
    <w:rsid w:val="007A0FD8"/>
    <w:rsid w:val="007A17C2"/>
    <w:rsid w:val="007A212E"/>
    <w:rsid w:val="007A233F"/>
    <w:rsid w:val="007A2CDF"/>
    <w:rsid w:val="007A2D0A"/>
    <w:rsid w:val="007A2DD1"/>
    <w:rsid w:val="007A35D1"/>
    <w:rsid w:val="007A3ACF"/>
    <w:rsid w:val="007A4F2F"/>
    <w:rsid w:val="007A53B7"/>
    <w:rsid w:val="007A5E0E"/>
    <w:rsid w:val="007A605B"/>
    <w:rsid w:val="007A693E"/>
    <w:rsid w:val="007A7F4D"/>
    <w:rsid w:val="007B15CC"/>
    <w:rsid w:val="007B1D19"/>
    <w:rsid w:val="007B1DAD"/>
    <w:rsid w:val="007B1E03"/>
    <w:rsid w:val="007B3015"/>
    <w:rsid w:val="007B31E0"/>
    <w:rsid w:val="007B32DA"/>
    <w:rsid w:val="007B3508"/>
    <w:rsid w:val="007B361F"/>
    <w:rsid w:val="007B36E0"/>
    <w:rsid w:val="007B5024"/>
    <w:rsid w:val="007B65BB"/>
    <w:rsid w:val="007B74EE"/>
    <w:rsid w:val="007C028D"/>
    <w:rsid w:val="007C0FDA"/>
    <w:rsid w:val="007C1178"/>
    <w:rsid w:val="007C1F26"/>
    <w:rsid w:val="007C284C"/>
    <w:rsid w:val="007C29E6"/>
    <w:rsid w:val="007C34CB"/>
    <w:rsid w:val="007C4502"/>
    <w:rsid w:val="007C4DDE"/>
    <w:rsid w:val="007C512E"/>
    <w:rsid w:val="007C57CF"/>
    <w:rsid w:val="007C5D9D"/>
    <w:rsid w:val="007C641C"/>
    <w:rsid w:val="007C675E"/>
    <w:rsid w:val="007C725B"/>
    <w:rsid w:val="007C7A93"/>
    <w:rsid w:val="007C7E44"/>
    <w:rsid w:val="007C7FCA"/>
    <w:rsid w:val="007D0FCB"/>
    <w:rsid w:val="007D1516"/>
    <w:rsid w:val="007D1A36"/>
    <w:rsid w:val="007D2684"/>
    <w:rsid w:val="007D26E8"/>
    <w:rsid w:val="007D2F41"/>
    <w:rsid w:val="007D332D"/>
    <w:rsid w:val="007D3996"/>
    <w:rsid w:val="007D39FA"/>
    <w:rsid w:val="007D3CBB"/>
    <w:rsid w:val="007D4763"/>
    <w:rsid w:val="007D4D87"/>
    <w:rsid w:val="007D5490"/>
    <w:rsid w:val="007D5BB6"/>
    <w:rsid w:val="007D6382"/>
    <w:rsid w:val="007D6B41"/>
    <w:rsid w:val="007D6DC4"/>
    <w:rsid w:val="007D7324"/>
    <w:rsid w:val="007D7A3F"/>
    <w:rsid w:val="007E09CF"/>
    <w:rsid w:val="007E0D50"/>
    <w:rsid w:val="007E1167"/>
    <w:rsid w:val="007E2016"/>
    <w:rsid w:val="007E231D"/>
    <w:rsid w:val="007E2AA3"/>
    <w:rsid w:val="007E3026"/>
    <w:rsid w:val="007E37C9"/>
    <w:rsid w:val="007E3A7A"/>
    <w:rsid w:val="007E3DE3"/>
    <w:rsid w:val="007E46FA"/>
    <w:rsid w:val="007E55BC"/>
    <w:rsid w:val="007E57EF"/>
    <w:rsid w:val="007E586C"/>
    <w:rsid w:val="007E591B"/>
    <w:rsid w:val="007E7286"/>
    <w:rsid w:val="007F0258"/>
    <w:rsid w:val="007F06E9"/>
    <w:rsid w:val="007F2241"/>
    <w:rsid w:val="007F334A"/>
    <w:rsid w:val="007F39AF"/>
    <w:rsid w:val="007F3FD5"/>
    <w:rsid w:val="007F4375"/>
    <w:rsid w:val="007F52D3"/>
    <w:rsid w:val="007F5394"/>
    <w:rsid w:val="007F5619"/>
    <w:rsid w:val="007F56E2"/>
    <w:rsid w:val="007F5B81"/>
    <w:rsid w:val="007F64ED"/>
    <w:rsid w:val="007F6604"/>
    <w:rsid w:val="007F6E3D"/>
    <w:rsid w:val="007F7060"/>
    <w:rsid w:val="007F70DC"/>
    <w:rsid w:val="007F72FF"/>
    <w:rsid w:val="007F7538"/>
    <w:rsid w:val="007F7587"/>
    <w:rsid w:val="00800082"/>
    <w:rsid w:val="008003D0"/>
    <w:rsid w:val="008004A3"/>
    <w:rsid w:val="00800A48"/>
    <w:rsid w:val="008012B1"/>
    <w:rsid w:val="00801973"/>
    <w:rsid w:val="00801BB3"/>
    <w:rsid w:val="00801E08"/>
    <w:rsid w:val="00802089"/>
    <w:rsid w:val="00802D53"/>
    <w:rsid w:val="00803026"/>
    <w:rsid w:val="0080309F"/>
    <w:rsid w:val="00803DE8"/>
    <w:rsid w:val="008041D3"/>
    <w:rsid w:val="0080426D"/>
    <w:rsid w:val="008055F3"/>
    <w:rsid w:val="00805675"/>
    <w:rsid w:val="00806404"/>
    <w:rsid w:val="00806899"/>
    <w:rsid w:val="008070EA"/>
    <w:rsid w:val="008071F3"/>
    <w:rsid w:val="00807277"/>
    <w:rsid w:val="00807535"/>
    <w:rsid w:val="00807FC9"/>
    <w:rsid w:val="00810031"/>
    <w:rsid w:val="008107A5"/>
    <w:rsid w:val="008109E4"/>
    <w:rsid w:val="008111C9"/>
    <w:rsid w:val="00811918"/>
    <w:rsid w:val="00812096"/>
    <w:rsid w:val="008121D0"/>
    <w:rsid w:val="00812535"/>
    <w:rsid w:val="00812B4D"/>
    <w:rsid w:val="00812D54"/>
    <w:rsid w:val="00813048"/>
    <w:rsid w:val="00813BB5"/>
    <w:rsid w:val="0081483A"/>
    <w:rsid w:val="00814C99"/>
    <w:rsid w:val="00814F2D"/>
    <w:rsid w:val="008157CC"/>
    <w:rsid w:val="00816284"/>
    <w:rsid w:val="008164FC"/>
    <w:rsid w:val="00817150"/>
    <w:rsid w:val="008176D0"/>
    <w:rsid w:val="00820D96"/>
    <w:rsid w:val="00820F88"/>
    <w:rsid w:val="00821B23"/>
    <w:rsid w:val="00822125"/>
    <w:rsid w:val="00822249"/>
    <w:rsid w:val="00824045"/>
    <w:rsid w:val="00824648"/>
    <w:rsid w:val="00824BA2"/>
    <w:rsid w:val="00824BC3"/>
    <w:rsid w:val="00824EE2"/>
    <w:rsid w:val="00825A75"/>
    <w:rsid w:val="00825C8A"/>
    <w:rsid w:val="008260DD"/>
    <w:rsid w:val="008260F2"/>
    <w:rsid w:val="00826BE3"/>
    <w:rsid w:val="00826DDA"/>
    <w:rsid w:val="00830195"/>
    <w:rsid w:val="0083055B"/>
    <w:rsid w:val="008307C9"/>
    <w:rsid w:val="00830B0B"/>
    <w:rsid w:val="00830DCA"/>
    <w:rsid w:val="00831017"/>
    <w:rsid w:val="00831D9C"/>
    <w:rsid w:val="00831EF2"/>
    <w:rsid w:val="0083256E"/>
    <w:rsid w:val="00832857"/>
    <w:rsid w:val="0083318F"/>
    <w:rsid w:val="008346FA"/>
    <w:rsid w:val="0083553B"/>
    <w:rsid w:val="00835561"/>
    <w:rsid w:val="00835F63"/>
    <w:rsid w:val="00836185"/>
    <w:rsid w:val="00836B71"/>
    <w:rsid w:val="0083739F"/>
    <w:rsid w:val="008412B0"/>
    <w:rsid w:val="0084137A"/>
    <w:rsid w:val="0084176E"/>
    <w:rsid w:val="00842314"/>
    <w:rsid w:val="00842E92"/>
    <w:rsid w:val="008436B3"/>
    <w:rsid w:val="00843A99"/>
    <w:rsid w:val="00844885"/>
    <w:rsid w:val="008451EE"/>
    <w:rsid w:val="00845379"/>
    <w:rsid w:val="00845E55"/>
    <w:rsid w:val="00845FAB"/>
    <w:rsid w:val="00847158"/>
    <w:rsid w:val="008473FD"/>
    <w:rsid w:val="008478E6"/>
    <w:rsid w:val="008507C1"/>
    <w:rsid w:val="00850A1E"/>
    <w:rsid w:val="00850F66"/>
    <w:rsid w:val="0085217D"/>
    <w:rsid w:val="008521B6"/>
    <w:rsid w:val="00852347"/>
    <w:rsid w:val="00852D78"/>
    <w:rsid w:val="00853142"/>
    <w:rsid w:val="00853D38"/>
    <w:rsid w:val="008558E9"/>
    <w:rsid w:val="008564A6"/>
    <w:rsid w:val="00856A41"/>
    <w:rsid w:val="00857264"/>
    <w:rsid w:val="008601E5"/>
    <w:rsid w:val="008602D8"/>
    <w:rsid w:val="00860335"/>
    <w:rsid w:val="00860CC8"/>
    <w:rsid w:val="0086154F"/>
    <w:rsid w:val="0086194E"/>
    <w:rsid w:val="00861F69"/>
    <w:rsid w:val="008621B4"/>
    <w:rsid w:val="00863A14"/>
    <w:rsid w:val="008651A6"/>
    <w:rsid w:val="00866469"/>
    <w:rsid w:val="0086656A"/>
    <w:rsid w:val="0087073E"/>
    <w:rsid w:val="00871272"/>
    <w:rsid w:val="00871D8E"/>
    <w:rsid w:val="008722DE"/>
    <w:rsid w:val="008726B1"/>
    <w:rsid w:val="00873E62"/>
    <w:rsid w:val="008745EE"/>
    <w:rsid w:val="0087511D"/>
    <w:rsid w:val="0087564D"/>
    <w:rsid w:val="00875E10"/>
    <w:rsid w:val="008768C3"/>
    <w:rsid w:val="00876B9D"/>
    <w:rsid w:val="0087798C"/>
    <w:rsid w:val="008800F5"/>
    <w:rsid w:val="00880378"/>
    <w:rsid w:val="00881B55"/>
    <w:rsid w:val="00881BE5"/>
    <w:rsid w:val="00882D5A"/>
    <w:rsid w:val="008842A2"/>
    <w:rsid w:val="00884501"/>
    <w:rsid w:val="00884537"/>
    <w:rsid w:val="008849BE"/>
    <w:rsid w:val="00884BF6"/>
    <w:rsid w:val="00884C91"/>
    <w:rsid w:val="00884EFA"/>
    <w:rsid w:val="00885196"/>
    <w:rsid w:val="00885649"/>
    <w:rsid w:val="008862A0"/>
    <w:rsid w:val="00886319"/>
    <w:rsid w:val="00886B34"/>
    <w:rsid w:val="00886D9B"/>
    <w:rsid w:val="00887215"/>
    <w:rsid w:val="00887FB4"/>
    <w:rsid w:val="0089062A"/>
    <w:rsid w:val="00890646"/>
    <w:rsid w:val="00890975"/>
    <w:rsid w:val="00892251"/>
    <w:rsid w:val="008926FA"/>
    <w:rsid w:val="00892716"/>
    <w:rsid w:val="0089311A"/>
    <w:rsid w:val="008938D9"/>
    <w:rsid w:val="0089418A"/>
    <w:rsid w:val="00894B85"/>
    <w:rsid w:val="0089541F"/>
    <w:rsid w:val="00895E67"/>
    <w:rsid w:val="00896743"/>
    <w:rsid w:val="008969A7"/>
    <w:rsid w:val="00896D57"/>
    <w:rsid w:val="008A04A8"/>
    <w:rsid w:val="008A075B"/>
    <w:rsid w:val="008A15A6"/>
    <w:rsid w:val="008A2965"/>
    <w:rsid w:val="008A3037"/>
    <w:rsid w:val="008A3276"/>
    <w:rsid w:val="008A3A5B"/>
    <w:rsid w:val="008A3DBC"/>
    <w:rsid w:val="008A41BB"/>
    <w:rsid w:val="008A4871"/>
    <w:rsid w:val="008A4A3F"/>
    <w:rsid w:val="008A5589"/>
    <w:rsid w:val="008A5986"/>
    <w:rsid w:val="008A5995"/>
    <w:rsid w:val="008B0031"/>
    <w:rsid w:val="008B0D72"/>
    <w:rsid w:val="008B0D88"/>
    <w:rsid w:val="008B11EA"/>
    <w:rsid w:val="008B184E"/>
    <w:rsid w:val="008B1A3E"/>
    <w:rsid w:val="008B29BD"/>
    <w:rsid w:val="008B2B45"/>
    <w:rsid w:val="008B2B49"/>
    <w:rsid w:val="008B31C9"/>
    <w:rsid w:val="008B339C"/>
    <w:rsid w:val="008B3FF0"/>
    <w:rsid w:val="008B7B7C"/>
    <w:rsid w:val="008C0259"/>
    <w:rsid w:val="008C0BAA"/>
    <w:rsid w:val="008C0C44"/>
    <w:rsid w:val="008C0CDB"/>
    <w:rsid w:val="008C1137"/>
    <w:rsid w:val="008C1187"/>
    <w:rsid w:val="008C25F7"/>
    <w:rsid w:val="008C34AB"/>
    <w:rsid w:val="008C3A06"/>
    <w:rsid w:val="008C418F"/>
    <w:rsid w:val="008C4589"/>
    <w:rsid w:val="008C4B8B"/>
    <w:rsid w:val="008C526C"/>
    <w:rsid w:val="008C5EB9"/>
    <w:rsid w:val="008C62A9"/>
    <w:rsid w:val="008C687F"/>
    <w:rsid w:val="008C6F7E"/>
    <w:rsid w:val="008C76B9"/>
    <w:rsid w:val="008C7E3A"/>
    <w:rsid w:val="008D05B3"/>
    <w:rsid w:val="008D142D"/>
    <w:rsid w:val="008D16E2"/>
    <w:rsid w:val="008D22D6"/>
    <w:rsid w:val="008D25C5"/>
    <w:rsid w:val="008D2E00"/>
    <w:rsid w:val="008D3282"/>
    <w:rsid w:val="008D333E"/>
    <w:rsid w:val="008D35DD"/>
    <w:rsid w:val="008D3DEF"/>
    <w:rsid w:val="008D43A3"/>
    <w:rsid w:val="008D56DF"/>
    <w:rsid w:val="008D5B76"/>
    <w:rsid w:val="008D625B"/>
    <w:rsid w:val="008D64C3"/>
    <w:rsid w:val="008D686C"/>
    <w:rsid w:val="008D6A1F"/>
    <w:rsid w:val="008E03A2"/>
    <w:rsid w:val="008E0CC6"/>
    <w:rsid w:val="008E14A5"/>
    <w:rsid w:val="008E174C"/>
    <w:rsid w:val="008E1FEC"/>
    <w:rsid w:val="008E2BE8"/>
    <w:rsid w:val="008E3002"/>
    <w:rsid w:val="008E3A89"/>
    <w:rsid w:val="008E55E0"/>
    <w:rsid w:val="008E598F"/>
    <w:rsid w:val="008E5A12"/>
    <w:rsid w:val="008E6B48"/>
    <w:rsid w:val="008E72D4"/>
    <w:rsid w:val="008E7E62"/>
    <w:rsid w:val="008F111D"/>
    <w:rsid w:val="008F1A21"/>
    <w:rsid w:val="008F2CAE"/>
    <w:rsid w:val="008F4A6A"/>
    <w:rsid w:val="008F4D39"/>
    <w:rsid w:val="008F4EF7"/>
    <w:rsid w:val="008F5915"/>
    <w:rsid w:val="008F6D97"/>
    <w:rsid w:val="008F72CF"/>
    <w:rsid w:val="008F7594"/>
    <w:rsid w:val="00900024"/>
    <w:rsid w:val="009004F6"/>
    <w:rsid w:val="00900669"/>
    <w:rsid w:val="00900956"/>
    <w:rsid w:val="00900AC1"/>
    <w:rsid w:val="00901217"/>
    <w:rsid w:val="00901E00"/>
    <w:rsid w:val="00902672"/>
    <w:rsid w:val="00903249"/>
    <w:rsid w:val="00903377"/>
    <w:rsid w:val="00904399"/>
    <w:rsid w:val="009046BC"/>
    <w:rsid w:val="009047E9"/>
    <w:rsid w:val="00905669"/>
    <w:rsid w:val="009057DA"/>
    <w:rsid w:val="00906A44"/>
    <w:rsid w:val="00906E34"/>
    <w:rsid w:val="00911FBC"/>
    <w:rsid w:val="00912AD0"/>
    <w:rsid w:val="00912D03"/>
    <w:rsid w:val="00912DCF"/>
    <w:rsid w:val="0091307B"/>
    <w:rsid w:val="00913577"/>
    <w:rsid w:val="0091369B"/>
    <w:rsid w:val="00913C6C"/>
    <w:rsid w:val="0091404A"/>
    <w:rsid w:val="009140C0"/>
    <w:rsid w:val="009141A8"/>
    <w:rsid w:val="00914A16"/>
    <w:rsid w:val="009150AE"/>
    <w:rsid w:val="00915386"/>
    <w:rsid w:val="0091538C"/>
    <w:rsid w:val="0091669C"/>
    <w:rsid w:val="009174B1"/>
    <w:rsid w:val="00920592"/>
    <w:rsid w:val="00921D45"/>
    <w:rsid w:val="00922186"/>
    <w:rsid w:val="009229BA"/>
    <w:rsid w:val="009232AD"/>
    <w:rsid w:val="00923354"/>
    <w:rsid w:val="00923F8A"/>
    <w:rsid w:val="00924F23"/>
    <w:rsid w:val="00926504"/>
    <w:rsid w:val="00926C1A"/>
    <w:rsid w:val="009277BB"/>
    <w:rsid w:val="00927829"/>
    <w:rsid w:val="00927CB7"/>
    <w:rsid w:val="00927E85"/>
    <w:rsid w:val="009301A3"/>
    <w:rsid w:val="00930246"/>
    <w:rsid w:val="00930F12"/>
    <w:rsid w:val="009310DC"/>
    <w:rsid w:val="009316F8"/>
    <w:rsid w:val="00932177"/>
    <w:rsid w:val="009328AA"/>
    <w:rsid w:val="00932C8F"/>
    <w:rsid w:val="0093324C"/>
    <w:rsid w:val="00933296"/>
    <w:rsid w:val="0093395C"/>
    <w:rsid w:val="009341A1"/>
    <w:rsid w:val="00935442"/>
    <w:rsid w:val="00935CF2"/>
    <w:rsid w:val="009369EF"/>
    <w:rsid w:val="00936E0E"/>
    <w:rsid w:val="00936E61"/>
    <w:rsid w:val="00937489"/>
    <w:rsid w:val="009379B0"/>
    <w:rsid w:val="00937D26"/>
    <w:rsid w:val="0094063F"/>
    <w:rsid w:val="00940F5B"/>
    <w:rsid w:val="0094114D"/>
    <w:rsid w:val="00941ACB"/>
    <w:rsid w:val="00941E11"/>
    <w:rsid w:val="00941FA4"/>
    <w:rsid w:val="00942A62"/>
    <w:rsid w:val="00942C98"/>
    <w:rsid w:val="00942D9F"/>
    <w:rsid w:val="00943610"/>
    <w:rsid w:val="009445C8"/>
    <w:rsid w:val="0094471D"/>
    <w:rsid w:val="00945798"/>
    <w:rsid w:val="00945C7B"/>
    <w:rsid w:val="0094626B"/>
    <w:rsid w:val="0094641C"/>
    <w:rsid w:val="0094646B"/>
    <w:rsid w:val="00946600"/>
    <w:rsid w:val="009477D7"/>
    <w:rsid w:val="009478ED"/>
    <w:rsid w:val="009479AE"/>
    <w:rsid w:val="00950128"/>
    <w:rsid w:val="0095045F"/>
    <w:rsid w:val="00950E05"/>
    <w:rsid w:val="00951320"/>
    <w:rsid w:val="0095199B"/>
    <w:rsid w:val="00951FDD"/>
    <w:rsid w:val="009523D0"/>
    <w:rsid w:val="00952542"/>
    <w:rsid w:val="009537CC"/>
    <w:rsid w:val="00953D9F"/>
    <w:rsid w:val="0095497B"/>
    <w:rsid w:val="009557A6"/>
    <w:rsid w:val="00956053"/>
    <w:rsid w:val="00956164"/>
    <w:rsid w:val="00956498"/>
    <w:rsid w:val="00956837"/>
    <w:rsid w:val="009568B5"/>
    <w:rsid w:val="0096020A"/>
    <w:rsid w:val="00961120"/>
    <w:rsid w:val="00961A79"/>
    <w:rsid w:val="00962011"/>
    <w:rsid w:val="00962476"/>
    <w:rsid w:val="00962FFA"/>
    <w:rsid w:val="00963019"/>
    <w:rsid w:val="0096310D"/>
    <w:rsid w:val="00964171"/>
    <w:rsid w:val="009648CD"/>
    <w:rsid w:val="009654C0"/>
    <w:rsid w:val="00965EB3"/>
    <w:rsid w:val="00966051"/>
    <w:rsid w:val="00967FD7"/>
    <w:rsid w:val="0097064A"/>
    <w:rsid w:val="009709D7"/>
    <w:rsid w:val="009718FF"/>
    <w:rsid w:val="00971B25"/>
    <w:rsid w:val="0097208E"/>
    <w:rsid w:val="0097284A"/>
    <w:rsid w:val="009728D6"/>
    <w:rsid w:val="009742A7"/>
    <w:rsid w:val="00974582"/>
    <w:rsid w:val="00975200"/>
    <w:rsid w:val="0097543B"/>
    <w:rsid w:val="00975F2E"/>
    <w:rsid w:val="009769DD"/>
    <w:rsid w:val="00976D55"/>
    <w:rsid w:val="00976D82"/>
    <w:rsid w:val="009774BF"/>
    <w:rsid w:val="00977658"/>
    <w:rsid w:val="00977EE6"/>
    <w:rsid w:val="0098020F"/>
    <w:rsid w:val="009813D5"/>
    <w:rsid w:val="009819AE"/>
    <w:rsid w:val="00981D25"/>
    <w:rsid w:val="00981D64"/>
    <w:rsid w:val="00982547"/>
    <w:rsid w:val="00982B29"/>
    <w:rsid w:val="00982CB9"/>
    <w:rsid w:val="00982D81"/>
    <w:rsid w:val="00983739"/>
    <w:rsid w:val="00986A48"/>
    <w:rsid w:val="00987142"/>
    <w:rsid w:val="00987583"/>
    <w:rsid w:val="0098790F"/>
    <w:rsid w:val="009904BD"/>
    <w:rsid w:val="00993D95"/>
    <w:rsid w:val="00994127"/>
    <w:rsid w:val="00994D2A"/>
    <w:rsid w:val="00995162"/>
    <w:rsid w:val="00995604"/>
    <w:rsid w:val="009956F5"/>
    <w:rsid w:val="0099572E"/>
    <w:rsid w:val="00995F00"/>
    <w:rsid w:val="00996113"/>
    <w:rsid w:val="009964C8"/>
    <w:rsid w:val="00996661"/>
    <w:rsid w:val="00996840"/>
    <w:rsid w:val="00996CD6"/>
    <w:rsid w:val="00997E10"/>
    <w:rsid w:val="009A0BC2"/>
    <w:rsid w:val="009A1471"/>
    <w:rsid w:val="009A155A"/>
    <w:rsid w:val="009A2434"/>
    <w:rsid w:val="009A2EDA"/>
    <w:rsid w:val="009A3E1E"/>
    <w:rsid w:val="009A43B8"/>
    <w:rsid w:val="009A4714"/>
    <w:rsid w:val="009A62BE"/>
    <w:rsid w:val="009A6D3E"/>
    <w:rsid w:val="009A70F2"/>
    <w:rsid w:val="009A7233"/>
    <w:rsid w:val="009B022C"/>
    <w:rsid w:val="009B1166"/>
    <w:rsid w:val="009B1959"/>
    <w:rsid w:val="009B1A17"/>
    <w:rsid w:val="009B1DED"/>
    <w:rsid w:val="009B20A6"/>
    <w:rsid w:val="009B24A0"/>
    <w:rsid w:val="009B26CB"/>
    <w:rsid w:val="009B3212"/>
    <w:rsid w:val="009B3775"/>
    <w:rsid w:val="009B4A69"/>
    <w:rsid w:val="009B4C1D"/>
    <w:rsid w:val="009B5C9C"/>
    <w:rsid w:val="009B6A88"/>
    <w:rsid w:val="009B6B44"/>
    <w:rsid w:val="009B7158"/>
    <w:rsid w:val="009B74D6"/>
    <w:rsid w:val="009B7E10"/>
    <w:rsid w:val="009B7F00"/>
    <w:rsid w:val="009C01A6"/>
    <w:rsid w:val="009C057E"/>
    <w:rsid w:val="009C083D"/>
    <w:rsid w:val="009C0AE2"/>
    <w:rsid w:val="009C0DE4"/>
    <w:rsid w:val="009C1F4C"/>
    <w:rsid w:val="009C23B9"/>
    <w:rsid w:val="009C272B"/>
    <w:rsid w:val="009C355E"/>
    <w:rsid w:val="009C3B20"/>
    <w:rsid w:val="009C3C67"/>
    <w:rsid w:val="009C488B"/>
    <w:rsid w:val="009C518D"/>
    <w:rsid w:val="009C5544"/>
    <w:rsid w:val="009C6655"/>
    <w:rsid w:val="009C6C52"/>
    <w:rsid w:val="009C708A"/>
    <w:rsid w:val="009C70B2"/>
    <w:rsid w:val="009C7442"/>
    <w:rsid w:val="009C7FC0"/>
    <w:rsid w:val="009D123C"/>
    <w:rsid w:val="009D1BA6"/>
    <w:rsid w:val="009D234B"/>
    <w:rsid w:val="009D261B"/>
    <w:rsid w:val="009D2D52"/>
    <w:rsid w:val="009D37E5"/>
    <w:rsid w:val="009D4351"/>
    <w:rsid w:val="009D539F"/>
    <w:rsid w:val="009D6A55"/>
    <w:rsid w:val="009D6E04"/>
    <w:rsid w:val="009E1322"/>
    <w:rsid w:val="009E13F8"/>
    <w:rsid w:val="009E1C7E"/>
    <w:rsid w:val="009E31BC"/>
    <w:rsid w:val="009E32A8"/>
    <w:rsid w:val="009E43D2"/>
    <w:rsid w:val="009E464C"/>
    <w:rsid w:val="009E471F"/>
    <w:rsid w:val="009E4A79"/>
    <w:rsid w:val="009E4B5D"/>
    <w:rsid w:val="009E4DD3"/>
    <w:rsid w:val="009E4DDF"/>
    <w:rsid w:val="009E4E68"/>
    <w:rsid w:val="009E4E7C"/>
    <w:rsid w:val="009E5340"/>
    <w:rsid w:val="009E570C"/>
    <w:rsid w:val="009E5BC1"/>
    <w:rsid w:val="009E70BE"/>
    <w:rsid w:val="009E70E1"/>
    <w:rsid w:val="009F08F1"/>
    <w:rsid w:val="009F1133"/>
    <w:rsid w:val="009F11C2"/>
    <w:rsid w:val="009F2C57"/>
    <w:rsid w:val="009F533C"/>
    <w:rsid w:val="009F5535"/>
    <w:rsid w:val="009F55DB"/>
    <w:rsid w:val="009F5956"/>
    <w:rsid w:val="009F61E8"/>
    <w:rsid w:val="009F69ED"/>
    <w:rsid w:val="009F6B4F"/>
    <w:rsid w:val="009F6E04"/>
    <w:rsid w:val="009F76F7"/>
    <w:rsid w:val="009F7E1D"/>
    <w:rsid w:val="00A000BE"/>
    <w:rsid w:val="00A00323"/>
    <w:rsid w:val="00A0044F"/>
    <w:rsid w:val="00A006BF"/>
    <w:rsid w:val="00A01491"/>
    <w:rsid w:val="00A0174C"/>
    <w:rsid w:val="00A01BE5"/>
    <w:rsid w:val="00A01C05"/>
    <w:rsid w:val="00A02237"/>
    <w:rsid w:val="00A022B7"/>
    <w:rsid w:val="00A03B14"/>
    <w:rsid w:val="00A03F6D"/>
    <w:rsid w:val="00A04270"/>
    <w:rsid w:val="00A048E0"/>
    <w:rsid w:val="00A049C8"/>
    <w:rsid w:val="00A05985"/>
    <w:rsid w:val="00A06A8A"/>
    <w:rsid w:val="00A06BDA"/>
    <w:rsid w:val="00A06E03"/>
    <w:rsid w:val="00A07539"/>
    <w:rsid w:val="00A1043E"/>
    <w:rsid w:val="00A1057B"/>
    <w:rsid w:val="00A105F2"/>
    <w:rsid w:val="00A108F1"/>
    <w:rsid w:val="00A11248"/>
    <w:rsid w:val="00A13B72"/>
    <w:rsid w:val="00A13C7E"/>
    <w:rsid w:val="00A13DEF"/>
    <w:rsid w:val="00A13E08"/>
    <w:rsid w:val="00A142E6"/>
    <w:rsid w:val="00A14A05"/>
    <w:rsid w:val="00A15504"/>
    <w:rsid w:val="00A157F1"/>
    <w:rsid w:val="00A1581F"/>
    <w:rsid w:val="00A15945"/>
    <w:rsid w:val="00A15C5C"/>
    <w:rsid w:val="00A15F0C"/>
    <w:rsid w:val="00A167CD"/>
    <w:rsid w:val="00A168AF"/>
    <w:rsid w:val="00A16F7F"/>
    <w:rsid w:val="00A17ACA"/>
    <w:rsid w:val="00A207B6"/>
    <w:rsid w:val="00A20968"/>
    <w:rsid w:val="00A217E5"/>
    <w:rsid w:val="00A21F24"/>
    <w:rsid w:val="00A23036"/>
    <w:rsid w:val="00A23295"/>
    <w:rsid w:val="00A23BC1"/>
    <w:rsid w:val="00A23DFF"/>
    <w:rsid w:val="00A25658"/>
    <w:rsid w:val="00A2580C"/>
    <w:rsid w:val="00A266EF"/>
    <w:rsid w:val="00A27396"/>
    <w:rsid w:val="00A27D40"/>
    <w:rsid w:val="00A27E8F"/>
    <w:rsid w:val="00A30DC7"/>
    <w:rsid w:val="00A315D5"/>
    <w:rsid w:val="00A3198E"/>
    <w:rsid w:val="00A32F9F"/>
    <w:rsid w:val="00A33966"/>
    <w:rsid w:val="00A345F2"/>
    <w:rsid w:val="00A354E3"/>
    <w:rsid w:val="00A35B1A"/>
    <w:rsid w:val="00A3647C"/>
    <w:rsid w:val="00A36EE7"/>
    <w:rsid w:val="00A3722C"/>
    <w:rsid w:val="00A403D4"/>
    <w:rsid w:val="00A408D0"/>
    <w:rsid w:val="00A40ADE"/>
    <w:rsid w:val="00A40C21"/>
    <w:rsid w:val="00A40F2F"/>
    <w:rsid w:val="00A415C4"/>
    <w:rsid w:val="00A41CA7"/>
    <w:rsid w:val="00A427EC"/>
    <w:rsid w:val="00A42D85"/>
    <w:rsid w:val="00A43F81"/>
    <w:rsid w:val="00A443AF"/>
    <w:rsid w:val="00A446F1"/>
    <w:rsid w:val="00A449A1"/>
    <w:rsid w:val="00A44E2D"/>
    <w:rsid w:val="00A45197"/>
    <w:rsid w:val="00A45750"/>
    <w:rsid w:val="00A45A63"/>
    <w:rsid w:val="00A4654A"/>
    <w:rsid w:val="00A466DC"/>
    <w:rsid w:val="00A46AC9"/>
    <w:rsid w:val="00A479F3"/>
    <w:rsid w:val="00A47D71"/>
    <w:rsid w:val="00A5118C"/>
    <w:rsid w:val="00A514B5"/>
    <w:rsid w:val="00A51983"/>
    <w:rsid w:val="00A51B59"/>
    <w:rsid w:val="00A5209E"/>
    <w:rsid w:val="00A53662"/>
    <w:rsid w:val="00A5398B"/>
    <w:rsid w:val="00A541BB"/>
    <w:rsid w:val="00A54BE5"/>
    <w:rsid w:val="00A54CCC"/>
    <w:rsid w:val="00A54CEA"/>
    <w:rsid w:val="00A55930"/>
    <w:rsid w:val="00A56E81"/>
    <w:rsid w:val="00A57DAE"/>
    <w:rsid w:val="00A60269"/>
    <w:rsid w:val="00A6078E"/>
    <w:rsid w:val="00A61141"/>
    <w:rsid w:val="00A61300"/>
    <w:rsid w:val="00A61635"/>
    <w:rsid w:val="00A61769"/>
    <w:rsid w:val="00A6224E"/>
    <w:rsid w:val="00A6257F"/>
    <w:rsid w:val="00A62810"/>
    <w:rsid w:val="00A62872"/>
    <w:rsid w:val="00A631D5"/>
    <w:rsid w:val="00A63705"/>
    <w:rsid w:val="00A646EA"/>
    <w:rsid w:val="00A64AE8"/>
    <w:rsid w:val="00A6561E"/>
    <w:rsid w:val="00A65A4F"/>
    <w:rsid w:val="00A65A5E"/>
    <w:rsid w:val="00A6634F"/>
    <w:rsid w:val="00A66359"/>
    <w:rsid w:val="00A6638A"/>
    <w:rsid w:val="00A66877"/>
    <w:rsid w:val="00A70134"/>
    <w:rsid w:val="00A7036A"/>
    <w:rsid w:val="00A7043A"/>
    <w:rsid w:val="00A704F5"/>
    <w:rsid w:val="00A70F5C"/>
    <w:rsid w:val="00A718DB"/>
    <w:rsid w:val="00A71FD5"/>
    <w:rsid w:val="00A72444"/>
    <w:rsid w:val="00A73417"/>
    <w:rsid w:val="00A7383B"/>
    <w:rsid w:val="00A75257"/>
    <w:rsid w:val="00A752E3"/>
    <w:rsid w:val="00A754A0"/>
    <w:rsid w:val="00A756E9"/>
    <w:rsid w:val="00A75CDC"/>
    <w:rsid w:val="00A76285"/>
    <w:rsid w:val="00A77015"/>
    <w:rsid w:val="00A80719"/>
    <w:rsid w:val="00A80F28"/>
    <w:rsid w:val="00A81217"/>
    <w:rsid w:val="00A8222B"/>
    <w:rsid w:val="00A824CA"/>
    <w:rsid w:val="00A828E6"/>
    <w:rsid w:val="00A82EC1"/>
    <w:rsid w:val="00A834C9"/>
    <w:rsid w:val="00A840D1"/>
    <w:rsid w:val="00A845A4"/>
    <w:rsid w:val="00A85E9C"/>
    <w:rsid w:val="00A86AFB"/>
    <w:rsid w:val="00A87A58"/>
    <w:rsid w:val="00A90731"/>
    <w:rsid w:val="00A911D8"/>
    <w:rsid w:val="00A91B57"/>
    <w:rsid w:val="00A91F48"/>
    <w:rsid w:val="00A9263A"/>
    <w:rsid w:val="00A92A3D"/>
    <w:rsid w:val="00A92ACC"/>
    <w:rsid w:val="00A92C17"/>
    <w:rsid w:val="00A9372F"/>
    <w:rsid w:val="00A93BC4"/>
    <w:rsid w:val="00A93D2F"/>
    <w:rsid w:val="00A94B39"/>
    <w:rsid w:val="00A94CC6"/>
    <w:rsid w:val="00A950C3"/>
    <w:rsid w:val="00A95F4D"/>
    <w:rsid w:val="00A967A3"/>
    <w:rsid w:val="00A9725C"/>
    <w:rsid w:val="00A9741B"/>
    <w:rsid w:val="00A97C3C"/>
    <w:rsid w:val="00A97D3A"/>
    <w:rsid w:val="00A97D41"/>
    <w:rsid w:val="00A97F24"/>
    <w:rsid w:val="00AA0864"/>
    <w:rsid w:val="00AA12D5"/>
    <w:rsid w:val="00AA1470"/>
    <w:rsid w:val="00AA16CE"/>
    <w:rsid w:val="00AA1EC8"/>
    <w:rsid w:val="00AA29FF"/>
    <w:rsid w:val="00AA2C44"/>
    <w:rsid w:val="00AA2CFA"/>
    <w:rsid w:val="00AA33B9"/>
    <w:rsid w:val="00AA3404"/>
    <w:rsid w:val="00AA363E"/>
    <w:rsid w:val="00AA4505"/>
    <w:rsid w:val="00AA5738"/>
    <w:rsid w:val="00AA7C6A"/>
    <w:rsid w:val="00AB0285"/>
    <w:rsid w:val="00AB0351"/>
    <w:rsid w:val="00AB0355"/>
    <w:rsid w:val="00AB04F4"/>
    <w:rsid w:val="00AB0BD9"/>
    <w:rsid w:val="00AB19A9"/>
    <w:rsid w:val="00AB1F7E"/>
    <w:rsid w:val="00AB2042"/>
    <w:rsid w:val="00AB20AE"/>
    <w:rsid w:val="00AB2269"/>
    <w:rsid w:val="00AB3975"/>
    <w:rsid w:val="00AB3C11"/>
    <w:rsid w:val="00AB3E5B"/>
    <w:rsid w:val="00AB3FB3"/>
    <w:rsid w:val="00AB4013"/>
    <w:rsid w:val="00AB4353"/>
    <w:rsid w:val="00AB436F"/>
    <w:rsid w:val="00AB45AC"/>
    <w:rsid w:val="00AB498B"/>
    <w:rsid w:val="00AB4EB3"/>
    <w:rsid w:val="00AB5575"/>
    <w:rsid w:val="00AB585C"/>
    <w:rsid w:val="00AB5A03"/>
    <w:rsid w:val="00AB6155"/>
    <w:rsid w:val="00AB6D0E"/>
    <w:rsid w:val="00AB6FF4"/>
    <w:rsid w:val="00AC13F4"/>
    <w:rsid w:val="00AC1415"/>
    <w:rsid w:val="00AC1531"/>
    <w:rsid w:val="00AC2883"/>
    <w:rsid w:val="00AC28B3"/>
    <w:rsid w:val="00AC3203"/>
    <w:rsid w:val="00AC346F"/>
    <w:rsid w:val="00AC3982"/>
    <w:rsid w:val="00AC3B76"/>
    <w:rsid w:val="00AC3BBE"/>
    <w:rsid w:val="00AC3DD1"/>
    <w:rsid w:val="00AC442F"/>
    <w:rsid w:val="00AC4991"/>
    <w:rsid w:val="00AC538E"/>
    <w:rsid w:val="00AC5633"/>
    <w:rsid w:val="00AC5670"/>
    <w:rsid w:val="00AC60EA"/>
    <w:rsid w:val="00AC69EB"/>
    <w:rsid w:val="00AC6F50"/>
    <w:rsid w:val="00AC7618"/>
    <w:rsid w:val="00AC7C9B"/>
    <w:rsid w:val="00AD04F5"/>
    <w:rsid w:val="00AD1147"/>
    <w:rsid w:val="00AD120B"/>
    <w:rsid w:val="00AD17D8"/>
    <w:rsid w:val="00AD1FFE"/>
    <w:rsid w:val="00AD2175"/>
    <w:rsid w:val="00AD249B"/>
    <w:rsid w:val="00AD2BAC"/>
    <w:rsid w:val="00AD2C02"/>
    <w:rsid w:val="00AD2F05"/>
    <w:rsid w:val="00AD32C4"/>
    <w:rsid w:val="00AD3A0D"/>
    <w:rsid w:val="00AD3BF9"/>
    <w:rsid w:val="00AD3D01"/>
    <w:rsid w:val="00AD3FC5"/>
    <w:rsid w:val="00AD4683"/>
    <w:rsid w:val="00AD4756"/>
    <w:rsid w:val="00AD48EE"/>
    <w:rsid w:val="00AD4FC2"/>
    <w:rsid w:val="00AD5458"/>
    <w:rsid w:val="00AD5BE4"/>
    <w:rsid w:val="00AD63DC"/>
    <w:rsid w:val="00AD6552"/>
    <w:rsid w:val="00AE00EE"/>
    <w:rsid w:val="00AE03B9"/>
    <w:rsid w:val="00AE25E6"/>
    <w:rsid w:val="00AE2609"/>
    <w:rsid w:val="00AE2A94"/>
    <w:rsid w:val="00AE2D75"/>
    <w:rsid w:val="00AE2DD1"/>
    <w:rsid w:val="00AE49ED"/>
    <w:rsid w:val="00AE4DB0"/>
    <w:rsid w:val="00AE56FC"/>
    <w:rsid w:val="00AE5DFA"/>
    <w:rsid w:val="00AE5F50"/>
    <w:rsid w:val="00AE6504"/>
    <w:rsid w:val="00AE6661"/>
    <w:rsid w:val="00AE68C0"/>
    <w:rsid w:val="00AE6B9F"/>
    <w:rsid w:val="00AE6F12"/>
    <w:rsid w:val="00AE74F4"/>
    <w:rsid w:val="00AE7C13"/>
    <w:rsid w:val="00AE7F67"/>
    <w:rsid w:val="00AF0146"/>
    <w:rsid w:val="00AF01DD"/>
    <w:rsid w:val="00AF0405"/>
    <w:rsid w:val="00AF14AC"/>
    <w:rsid w:val="00AF2A13"/>
    <w:rsid w:val="00AF31F2"/>
    <w:rsid w:val="00AF35BB"/>
    <w:rsid w:val="00AF37DB"/>
    <w:rsid w:val="00AF37E0"/>
    <w:rsid w:val="00AF403D"/>
    <w:rsid w:val="00AF4C0A"/>
    <w:rsid w:val="00AF5828"/>
    <w:rsid w:val="00AF5922"/>
    <w:rsid w:val="00AF616F"/>
    <w:rsid w:val="00AF61F0"/>
    <w:rsid w:val="00AF6353"/>
    <w:rsid w:val="00AF646F"/>
    <w:rsid w:val="00AF6ECA"/>
    <w:rsid w:val="00AF7625"/>
    <w:rsid w:val="00AF7BCB"/>
    <w:rsid w:val="00B00377"/>
    <w:rsid w:val="00B0139C"/>
    <w:rsid w:val="00B01512"/>
    <w:rsid w:val="00B0156D"/>
    <w:rsid w:val="00B01782"/>
    <w:rsid w:val="00B01C63"/>
    <w:rsid w:val="00B01EFF"/>
    <w:rsid w:val="00B0249D"/>
    <w:rsid w:val="00B026E6"/>
    <w:rsid w:val="00B02EBE"/>
    <w:rsid w:val="00B03628"/>
    <w:rsid w:val="00B03816"/>
    <w:rsid w:val="00B03BAC"/>
    <w:rsid w:val="00B0412A"/>
    <w:rsid w:val="00B043D2"/>
    <w:rsid w:val="00B06169"/>
    <w:rsid w:val="00B06306"/>
    <w:rsid w:val="00B070DA"/>
    <w:rsid w:val="00B07A9A"/>
    <w:rsid w:val="00B10D10"/>
    <w:rsid w:val="00B122A7"/>
    <w:rsid w:val="00B124B9"/>
    <w:rsid w:val="00B12A21"/>
    <w:rsid w:val="00B1316E"/>
    <w:rsid w:val="00B14040"/>
    <w:rsid w:val="00B152CB"/>
    <w:rsid w:val="00B1567E"/>
    <w:rsid w:val="00B15EF9"/>
    <w:rsid w:val="00B16A61"/>
    <w:rsid w:val="00B20120"/>
    <w:rsid w:val="00B21855"/>
    <w:rsid w:val="00B21B0B"/>
    <w:rsid w:val="00B21B4F"/>
    <w:rsid w:val="00B22370"/>
    <w:rsid w:val="00B2245F"/>
    <w:rsid w:val="00B22C16"/>
    <w:rsid w:val="00B23145"/>
    <w:rsid w:val="00B23665"/>
    <w:rsid w:val="00B23967"/>
    <w:rsid w:val="00B23B6E"/>
    <w:rsid w:val="00B23C2D"/>
    <w:rsid w:val="00B23C62"/>
    <w:rsid w:val="00B2405F"/>
    <w:rsid w:val="00B2420D"/>
    <w:rsid w:val="00B24ABA"/>
    <w:rsid w:val="00B25757"/>
    <w:rsid w:val="00B26014"/>
    <w:rsid w:val="00B265C0"/>
    <w:rsid w:val="00B27689"/>
    <w:rsid w:val="00B30C98"/>
    <w:rsid w:val="00B31CA4"/>
    <w:rsid w:val="00B32350"/>
    <w:rsid w:val="00B34308"/>
    <w:rsid w:val="00B34ED4"/>
    <w:rsid w:val="00B34FF4"/>
    <w:rsid w:val="00B351EB"/>
    <w:rsid w:val="00B3555E"/>
    <w:rsid w:val="00B35F37"/>
    <w:rsid w:val="00B36148"/>
    <w:rsid w:val="00B36EAA"/>
    <w:rsid w:val="00B36F41"/>
    <w:rsid w:val="00B3773C"/>
    <w:rsid w:val="00B37D98"/>
    <w:rsid w:val="00B37E43"/>
    <w:rsid w:val="00B406D8"/>
    <w:rsid w:val="00B4164B"/>
    <w:rsid w:val="00B41D96"/>
    <w:rsid w:val="00B41FAB"/>
    <w:rsid w:val="00B43544"/>
    <w:rsid w:val="00B440EC"/>
    <w:rsid w:val="00B45EDB"/>
    <w:rsid w:val="00B468BA"/>
    <w:rsid w:val="00B47BC5"/>
    <w:rsid w:val="00B47FC2"/>
    <w:rsid w:val="00B47FE3"/>
    <w:rsid w:val="00B506D4"/>
    <w:rsid w:val="00B50D13"/>
    <w:rsid w:val="00B51453"/>
    <w:rsid w:val="00B51883"/>
    <w:rsid w:val="00B52102"/>
    <w:rsid w:val="00B52193"/>
    <w:rsid w:val="00B525A9"/>
    <w:rsid w:val="00B528B8"/>
    <w:rsid w:val="00B53968"/>
    <w:rsid w:val="00B53B90"/>
    <w:rsid w:val="00B53F5B"/>
    <w:rsid w:val="00B54197"/>
    <w:rsid w:val="00B54265"/>
    <w:rsid w:val="00B54925"/>
    <w:rsid w:val="00B549DF"/>
    <w:rsid w:val="00B5597A"/>
    <w:rsid w:val="00B55D91"/>
    <w:rsid w:val="00B566E9"/>
    <w:rsid w:val="00B569DE"/>
    <w:rsid w:val="00B57278"/>
    <w:rsid w:val="00B605CC"/>
    <w:rsid w:val="00B606C0"/>
    <w:rsid w:val="00B61DBC"/>
    <w:rsid w:val="00B6278D"/>
    <w:rsid w:val="00B6296B"/>
    <w:rsid w:val="00B63004"/>
    <w:rsid w:val="00B63F01"/>
    <w:rsid w:val="00B6400E"/>
    <w:rsid w:val="00B642B7"/>
    <w:rsid w:val="00B6475E"/>
    <w:rsid w:val="00B64D79"/>
    <w:rsid w:val="00B64E3A"/>
    <w:rsid w:val="00B65D89"/>
    <w:rsid w:val="00B65DF3"/>
    <w:rsid w:val="00B66450"/>
    <w:rsid w:val="00B66533"/>
    <w:rsid w:val="00B66C61"/>
    <w:rsid w:val="00B66D92"/>
    <w:rsid w:val="00B67B12"/>
    <w:rsid w:val="00B7130D"/>
    <w:rsid w:val="00B7153F"/>
    <w:rsid w:val="00B716A4"/>
    <w:rsid w:val="00B72525"/>
    <w:rsid w:val="00B72738"/>
    <w:rsid w:val="00B7278C"/>
    <w:rsid w:val="00B72F19"/>
    <w:rsid w:val="00B73BF5"/>
    <w:rsid w:val="00B743DF"/>
    <w:rsid w:val="00B760A4"/>
    <w:rsid w:val="00B76780"/>
    <w:rsid w:val="00B7680C"/>
    <w:rsid w:val="00B7702C"/>
    <w:rsid w:val="00B7767F"/>
    <w:rsid w:val="00B7780B"/>
    <w:rsid w:val="00B80593"/>
    <w:rsid w:val="00B806FE"/>
    <w:rsid w:val="00B811E7"/>
    <w:rsid w:val="00B81395"/>
    <w:rsid w:val="00B81C68"/>
    <w:rsid w:val="00B820F4"/>
    <w:rsid w:val="00B82BA8"/>
    <w:rsid w:val="00B83BA9"/>
    <w:rsid w:val="00B83E0A"/>
    <w:rsid w:val="00B84B1B"/>
    <w:rsid w:val="00B8513E"/>
    <w:rsid w:val="00B856A7"/>
    <w:rsid w:val="00B85FF5"/>
    <w:rsid w:val="00B861D5"/>
    <w:rsid w:val="00B867F6"/>
    <w:rsid w:val="00B86CBA"/>
    <w:rsid w:val="00B87C86"/>
    <w:rsid w:val="00B87D0E"/>
    <w:rsid w:val="00B87FC9"/>
    <w:rsid w:val="00B9124A"/>
    <w:rsid w:val="00B93365"/>
    <w:rsid w:val="00B93949"/>
    <w:rsid w:val="00B944C1"/>
    <w:rsid w:val="00B94AC7"/>
    <w:rsid w:val="00B956CB"/>
    <w:rsid w:val="00B95F98"/>
    <w:rsid w:val="00B96317"/>
    <w:rsid w:val="00B966F1"/>
    <w:rsid w:val="00B96996"/>
    <w:rsid w:val="00B9774D"/>
    <w:rsid w:val="00BA0C2A"/>
    <w:rsid w:val="00BA1131"/>
    <w:rsid w:val="00BA2150"/>
    <w:rsid w:val="00BA27AE"/>
    <w:rsid w:val="00BA2A14"/>
    <w:rsid w:val="00BA2E42"/>
    <w:rsid w:val="00BA2E49"/>
    <w:rsid w:val="00BA2F60"/>
    <w:rsid w:val="00BA4073"/>
    <w:rsid w:val="00BA5894"/>
    <w:rsid w:val="00BA59A0"/>
    <w:rsid w:val="00BA59A2"/>
    <w:rsid w:val="00BA5D31"/>
    <w:rsid w:val="00BA7683"/>
    <w:rsid w:val="00BA7708"/>
    <w:rsid w:val="00BA78B3"/>
    <w:rsid w:val="00BA7C0E"/>
    <w:rsid w:val="00BB0F90"/>
    <w:rsid w:val="00BB1AAA"/>
    <w:rsid w:val="00BB1EA9"/>
    <w:rsid w:val="00BB20FD"/>
    <w:rsid w:val="00BB38D1"/>
    <w:rsid w:val="00BB3C2C"/>
    <w:rsid w:val="00BB3C81"/>
    <w:rsid w:val="00BB46AE"/>
    <w:rsid w:val="00BB5D8F"/>
    <w:rsid w:val="00BB6687"/>
    <w:rsid w:val="00BB6C06"/>
    <w:rsid w:val="00BB7BB2"/>
    <w:rsid w:val="00BB7FC5"/>
    <w:rsid w:val="00BC0DDE"/>
    <w:rsid w:val="00BC13C6"/>
    <w:rsid w:val="00BC16CB"/>
    <w:rsid w:val="00BC1ADF"/>
    <w:rsid w:val="00BC2022"/>
    <w:rsid w:val="00BC2A50"/>
    <w:rsid w:val="00BC2B32"/>
    <w:rsid w:val="00BC31D0"/>
    <w:rsid w:val="00BC3A15"/>
    <w:rsid w:val="00BC4C61"/>
    <w:rsid w:val="00BC4D0A"/>
    <w:rsid w:val="00BC505E"/>
    <w:rsid w:val="00BC5473"/>
    <w:rsid w:val="00BC61C4"/>
    <w:rsid w:val="00BC6F69"/>
    <w:rsid w:val="00BC78D4"/>
    <w:rsid w:val="00BD046C"/>
    <w:rsid w:val="00BD07E3"/>
    <w:rsid w:val="00BD0A4F"/>
    <w:rsid w:val="00BD1B88"/>
    <w:rsid w:val="00BD1DE2"/>
    <w:rsid w:val="00BD278F"/>
    <w:rsid w:val="00BD2C0D"/>
    <w:rsid w:val="00BD3B95"/>
    <w:rsid w:val="00BD42A3"/>
    <w:rsid w:val="00BD590A"/>
    <w:rsid w:val="00BD64F1"/>
    <w:rsid w:val="00BD67BA"/>
    <w:rsid w:val="00BD6854"/>
    <w:rsid w:val="00BD69C6"/>
    <w:rsid w:val="00BD78E5"/>
    <w:rsid w:val="00BD79DF"/>
    <w:rsid w:val="00BD7E7E"/>
    <w:rsid w:val="00BE0220"/>
    <w:rsid w:val="00BE0990"/>
    <w:rsid w:val="00BE12DB"/>
    <w:rsid w:val="00BE18AD"/>
    <w:rsid w:val="00BE1D1B"/>
    <w:rsid w:val="00BE1D83"/>
    <w:rsid w:val="00BE2BED"/>
    <w:rsid w:val="00BE31C5"/>
    <w:rsid w:val="00BE3CA6"/>
    <w:rsid w:val="00BE3D9E"/>
    <w:rsid w:val="00BE3F26"/>
    <w:rsid w:val="00BE436D"/>
    <w:rsid w:val="00BE45A4"/>
    <w:rsid w:val="00BE567C"/>
    <w:rsid w:val="00BE5C8D"/>
    <w:rsid w:val="00BE673F"/>
    <w:rsid w:val="00BE6C58"/>
    <w:rsid w:val="00BE748B"/>
    <w:rsid w:val="00BE7AE0"/>
    <w:rsid w:val="00BF033D"/>
    <w:rsid w:val="00BF0733"/>
    <w:rsid w:val="00BF0F52"/>
    <w:rsid w:val="00BF1380"/>
    <w:rsid w:val="00BF2964"/>
    <w:rsid w:val="00BF2C05"/>
    <w:rsid w:val="00BF3451"/>
    <w:rsid w:val="00BF3A88"/>
    <w:rsid w:val="00BF3D9A"/>
    <w:rsid w:val="00BF3FBF"/>
    <w:rsid w:val="00BF4176"/>
    <w:rsid w:val="00BF48B0"/>
    <w:rsid w:val="00BF4D6B"/>
    <w:rsid w:val="00BF513D"/>
    <w:rsid w:val="00BF7026"/>
    <w:rsid w:val="00BF7685"/>
    <w:rsid w:val="00BF7F13"/>
    <w:rsid w:val="00C00102"/>
    <w:rsid w:val="00C00439"/>
    <w:rsid w:val="00C00F77"/>
    <w:rsid w:val="00C01350"/>
    <w:rsid w:val="00C01ACE"/>
    <w:rsid w:val="00C0293D"/>
    <w:rsid w:val="00C0393C"/>
    <w:rsid w:val="00C04647"/>
    <w:rsid w:val="00C047CC"/>
    <w:rsid w:val="00C04BC8"/>
    <w:rsid w:val="00C068C0"/>
    <w:rsid w:val="00C074DD"/>
    <w:rsid w:val="00C0764A"/>
    <w:rsid w:val="00C10324"/>
    <w:rsid w:val="00C108CD"/>
    <w:rsid w:val="00C10C5F"/>
    <w:rsid w:val="00C1155C"/>
    <w:rsid w:val="00C11666"/>
    <w:rsid w:val="00C118F5"/>
    <w:rsid w:val="00C128A2"/>
    <w:rsid w:val="00C13361"/>
    <w:rsid w:val="00C139D4"/>
    <w:rsid w:val="00C1432E"/>
    <w:rsid w:val="00C143B6"/>
    <w:rsid w:val="00C149E8"/>
    <w:rsid w:val="00C1540D"/>
    <w:rsid w:val="00C157F2"/>
    <w:rsid w:val="00C1599E"/>
    <w:rsid w:val="00C16B80"/>
    <w:rsid w:val="00C172D9"/>
    <w:rsid w:val="00C20120"/>
    <w:rsid w:val="00C20742"/>
    <w:rsid w:val="00C20E9E"/>
    <w:rsid w:val="00C21083"/>
    <w:rsid w:val="00C21B45"/>
    <w:rsid w:val="00C221E6"/>
    <w:rsid w:val="00C22521"/>
    <w:rsid w:val="00C2256A"/>
    <w:rsid w:val="00C22AA1"/>
    <w:rsid w:val="00C22DEE"/>
    <w:rsid w:val="00C236F7"/>
    <w:rsid w:val="00C238A9"/>
    <w:rsid w:val="00C23FE5"/>
    <w:rsid w:val="00C2472A"/>
    <w:rsid w:val="00C24A9A"/>
    <w:rsid w:val="00C254B7"/>
    <w:rsid w:val="00C25782"/>
    <w:rsid w:val="00C27167"/>
    <w:rsid w:val="00C27203"/>
    <w:rsid w:val="00C2745A"/>
    <w:rsid w:val="00C27ACF"/>
    <w:rsid w:val="00C3007A"/>
    <w:rsid w:val="00C307E6"/>
    <w:rsid w:val="00C30F54"/>
    <w:rsid w:val="00C31750"/>
    <w:rsid w:val="00C3198D"/>
    <w:rsid w:val="00C32B91"/>
    <w:rsid w:val="00C32FA9"/>
    <w:rsid w:val="00C33212"/>
    <w:rsid w:val="00C332B2"/>
    <w:rsid w:val="00C3366E"/>
    <w:rsid w:val="00C34259"/>
    <w:rsid w:val="00C34B25"/>
    <w:rsid w:val="00C356D4"/>
    <w:rsid w:val="00C35C7A"/>
    <w:rsid w:val="00C36C9F"/>
    <w:rsid w:val="00C37504"/>
    <w:rsid w:val="00C37943"/>
    <w:rsid w:val="00C40542"/>
    <w:rsid w:val="00C40C6A"/>
    <w:rsid w:val="00C40EC0"/>
    <w:rsid w:val="00C417C9"/>
    <w:rsid w:val="00C41A94"/>
    <w:rsid w:val="00C41DD3"/>
    <w:rsid w:val="00C41F34"/>
    <w:rsid w:val="00C4206A"/>
    <w:rsid w:val="00C422D5"/>
    <w:rsid w:val="00C42464"/>
    <w:rsid w:val="00C42CFA"/>
    <w:rsid w:val="00C42D5B"/>
    <w:rsid w:val="00C43426"/>
    <w:rsid w:val="00C43D02"/>
    <w:rsid w:val="00C448F9"/>
    <w:rsid w:val="00C452A5"/>
    <w:rsid w:val="00C45E35"/>
    <w:rsid w:val="00C4675F"/>
    <w:rsid w:val="00C46B47"/>
    <w:rsid w:val="00C471C6"/>
    <w:rsid w:val="00C47F77"/>
    <w:rsid w:val="00C47FE2"/>
    <w:rsid w:val="00C5008D"/>
    <w:rsid w:val="00C508EE"/>
    <w:rsid w:val="00C50C5A"/>
    <w:rsid w:val="00C50CE1"/>
    <w:rsid w:val="00C51C59"/>
    <w:rsid w:val="00C521BA"/>
    <w:rsid w:val="00C53295"/>
    <w:rsid w:val="00C535F5"/>
    <w:rsid w:val="00C54AD7"/>
    <w:rsid w:val="00C54C8E"/>
    <w:rsid w:val="00C55EF9"/>
    <w:rsid w:val="00C55F8C"/>
    <w:rsid w:val="00C562EB"/>
    <w:rsid w:val="00C5639A"/>
    <w:rsid w:val="00C566DD"/>
    <w:rsid w:val="00C570D6"/>
    <w:rsid w:val="00C57E23"/>
    <w:rsid w:val="00C602CB"/>
    <w:rsid w:val="00C60374"/>
    <w:rsid w:val="00C61032"/>
    <w:rsid w:val="00C6106D"/>
    <w:rsid w:val="00C6127E"/>
    <w:rsid w:val="00C61BC7"/>
    <w:rsid w:val="00C61C14"/>
    <w:rsid w:val="00C61D42"/>
    <w:rsid w:val="00C62984"/>
    <w:rsid w:val="00C62AAF"/>
    <w:rsid w:val="00C62CDD"/>
    <w:rsid w:val="00C62D7E"/>
    <w:rsid w:val="00C63455"/>
    <w:rsid w:val="00C642CC"/>
    <w:rsid w:val="00C64809"/>
    <w:rsid w:val="00C65EE4"/>
    <w:rsid w:val="00C66027"/>
    <w:rsid w:val="00C672ED"/>
    <w:rsid w:val="00C67381"/>
    <w:rsid w:val="00C6777B"/>
    <w:rsid w:val="00C709C1"/>
    <w:rsid w:val="00C70AC6"/>
    <w:rsid w:val="00C70DF3"/>
    <w:rsid w:val="00C71263"/>
    <w:rsid w:val="00C7162C"/>
    <w:rsid w:val="00C72291"/>
    <w:rsid w:val="00C72326"/>
    <w:rsid w:val="00C72BF1"/>
    <w:rsid w:val="00C731FE"/>
    <w:rsid w:val="00C73995"/>
    <w:rsid w:val="00C742C0"/>
    <w:rsid w:val="00C74AFC"/>
    <w:rsid w:val="00C7565C"/>
    <w:rsid w:val="00C76072"/>
    <w:rsid w:val="00C7669A"/>
    <w:rsid w:val="00C77B4C"/>
    <w:rsid w:val="00C800FE"/>
    <w:rsid w:val="00C8032F"/>
    <w:rsid w:val="00C80892"/>
    <w:rsid w:val="00C80E85"/>
    <w:rsid w:val="00C810A1"/>
    <w:rsid w:val="00C8135D"/>
    <w:rsid w:val="00C813C3"/>
    <w:rsid w:val="00C8190F"/>
    <w:rsid w:val="00C81FB6"/>
    <w:rsid w:val="00C8221D"/>
    <w:rsid w:val="00C8222C"/>
    <w:rsid w:val="00C828A1"/>
    <w:rsid w:val="00C82D9D"/>
    <w:rsid w:val="00C83974"/>
    <w:rsid w:val="00C83E33"/>
    <w:rsid w:val="00C843A9"/>
    <w:rsid w:val="00C848A7"/>
    <w:rsid w:val="00C8503A"/>
    <w:rsid w:val="00C855BD"/>
    <w:rsid w:val="00C858B0"/>
    <w:rsid w:val="00C85F96"/>
    <w:rsid w:val="00C87B4A"/>
    <w:rsid w:val="00C87D36"/>
    <w:rsid w:val="00C87E2E"/>
    <w:rsid w:val="00C87FA1"/>
    <w:rsid w:val="00C90169"/>
    <w:rsid w:val="00C90F9B"/>
    <w:rsid w:val="00C916E3"/>
    <w:rsid w:val="00C91E9A"/>
    <w:rsid w:val="00C931A3"/>
    <w:rsid w:val="00C9535A"/>
    <w:rsid w:val="00C95E32"/>
    <w:rsid w:val="00C96A86"/>
    <w:rsid w:val="00C97A08"/>
    <w:rsid w:val="00CA13BE"/>
    <w:rsid w:val="00CA1D95"/>
    <w:rsid w:val="00CA231B"/>
    <w:rsid w:val="00CA25D8"/>
    <w:rsid w:val="00CA277F"/>
    <w:rsid w:val="00CA27FD"/>
    <w:rsid w:val="00CA2ACF"/>
    <w:rsid w:val="00CA353C"/>
    <w:rsid w:val="00CA376B"/>
    <w:rsid w:val="00CA3DB8"/>
    <w:rsid w:val="00CA5A3B"/>
    <w:rsid w:val="00CA65F6"/>
    <w:rsid w:val="00CA6E68"/>
    <w:rsid w:val="00CB00EC"/>
    <w:rsid w:val="00CB01EF"/>
    <w:rsid w:val="00CB02CF"/>
    <w:rsid w:val="00CB0F41"/>
    <w:rsid w:val="00CB15F9"/>
    <w:rsid w:val="00CB20FF"/>
    <w:rsid w:val="00CB22C6"/>
    <w:rsid w:val="00CB240D"/>
    <w:rsid w:val="00CB2685"/>
    <w:rsid w:val="00CB2874"/>
    <w:rsid w:val="00CB3C47"/>
    <w:rsid w:val="00CB4AB3"/>
    <w:rsid w:val="00CB4CF3"/>
    <w:rsid w:val="00CB502B"/>
    <w:rsid w:val="00CB5E54"/>
    <w:rsid w:val="00CB600B"/>
    <w:rsid w:val="00CB65D6"/>
    <w:rsid w:val="00CB6E64"/>
    <w:rsid w:val="00CB7114"/>
    <w:rsid w:val="00CB7350"/>
    <w:rsid w:val="00CB7958"/>
    <w:rsid w:val="00CC183D"/>
    <w:rsid w:val="00CC1F98"/>
    <w:rsid w:val="00CC21E5"/>
    <w:rsid w:val="00CC22E0"/>
    <w:rsid w:val="00CC34BA"/>
    <w:rsid w:val="00CC3537"/>
    <w:rsid w:val="00CC3ED5"/>
    <w:rsid w:val="00CC45E8"/>
    <w:rsid w:val="00CC4891"/>
    <w:rsid w:val="00CC5F52"/>
    <w:rsid w:val="00CC624D"/>
    <w:rsid w:val="00CC6759"/>
    <w:rsid w:val="00CC765F"/>
    <w:rsid w:val="00CC7829"/>
    <w:rsid w:val="00CC795E"/>
    <w:rsid w:val="00CD00C5"/>
    <w:rsid w:val="00CD0909"/>
    <w:rsid w:val="00CD11C4"/>
    <w:rsid w:val="00CD1381"/>
    <w:rsid w:val="00CD17F9"/>
    <w:rsid w:val="00CD1D1B"/>
    <w:rsid w:val="00CD3206"/>
    <w:rsid w:val="00CD395D"/>
    <w:rsid w:val="00CD4085"/>
    <w:rsid w:val="00CD497B"/>
    <w:rsid w:val="00CD511C"/>
    <w:rsid w:val="00CD5580"/>
    <w:rsid w:val="00CD5EDC"/>
    <w:rsid w:val="00CD6106"/>
    <w:rsid w:val="00CD66B1"/>
    <w:rsid w:val="00CD6773"/>
    <w:rsid w:val="00CD7F3B"/>
    <w:rsid w:val="00CE0007"/>
    <w:rsid w:val="00CE0468"/>
    <w:rsid w:val="00CE05F3"/>
    <w:rsid w:val="00CE0C93"/>
    <w:rsid w:val="00CE1085"/>
    <w:rsid w:val="00CE12E1"/>
    <w:rsid w:val="00CE28FD"/>
    <w:rsid w:val="00CE3251"/>
    <w:rsid w:val="00CE387D"/>
    <w:rsid w:val="00CE3DEB"/>
    <w:rsid w:val="00CE4DB3"/>
    <w:rsid w:val="00CE5539"/>
    <w:rsid w:val="00CE755B"/>
    <w:rsid w:val="00CF014E"/>
    <w:rsid w:val="00CF0B0A"/>
    <w:rsid w:val="00CF180D"/>
    <w:rsid w:val="00CF1C79"/>
    <w:rsid w:val="00CF4150"/>
    <w:rsid w:val="00CF4816"/>
    <w:rsid w:val="00CF5399"/>
    <w:rsid w:val="00CF57E9"/>
    <w:rsid w:val="00CF5C1B"/>
    <w:rsid w:val="00CF6449"/>
    <w:rsid w:val="00CF6611"/>
    <w:rsid w:val="00CF6714"/>
    <w:rsid w:val="00CF6E3F"/>
    <w:rsid w:val="00CF7773"/>
    <w:rsid w:val="00CF7CE4"/>
    <w:rsid w:val="00D00B03"/>
    <w:rsid w:val="00D01726"/>
    <w:rsid w:val="00D01D02"/>
    <w:rsid w:val="00D01FC5"/>
    <w:rsid w:val="00D02038"/>
    <w:rsid w:val="00D0223C"/>
    <w:rsid w:val="00D03778"/>
    <w:rsid w:val="00D04078"/>
    <w:rsid w:val="00D0452B"/>
    <w:rsid w:val="00D04828"/>
    <w:rsid w:val="00D04DB5"/>
    <w:rsid w:val="00D0538E"/>
    <w:rsid w:val="00D059B0"/>
    <w:rsid w:val="00D05C14"/>
    <w:rsid w:val="00D06A8B"/>
    <w:rsid w:val="00D07812"/>
    <w:rsid w:val="00D07C74"/>
    <w:rsid w:val="00D10803"/>
    <w:rsid w:val="00D1107A"/>
    <w:rsid w:val="00D110F0"/>
    <w:rsid w:val="00D129C9"/>
    <w:rsid w:val="00D13072"/>
    <w:rsid w:val="00D14A94"/>
    <w:rsid w:val="00D14B16"/>
    <w:rsid w:val="00D153A9"/>
    <w:rsid w:val="00D15448"/>
    <w:rsid w:val="00D1553F"/>
    <w:rsid w:val="00D163D5"/>
    <w:rsid w:val="00D16CB9"/>
    <w:rsid w:val="00D16D47"/>
    <w:rsid w:val="00D16D94"/>
    <w:rsid w:val="00D16FF5"/>
    <w:rsid w:val="00D2081B"/>
    <w:rsid w:val="00D20B56"/>
    <w:rsid w:val="00D21418"/>
    <w:rsid w:val="00D21B40"/>
    <w:rsid w:val="00D224F4"/>
    <w:rsid w:val="00D2284B"/>
    <w:rsid w:val="00D22FC0"/>
    <w:rsid w:val="00D23094"/>
    <w:rsid w:val="00D243C1"/>
    <w:rsid w:val="00D246C5"/>
    <w:rsid w:val="00D2541A"/>
    <w:rsid w:val="00D25F1F"/>
    <w:rsid w:val="00D26582"/>
    <w:rsid w:val="00D26E68"/>
    <w:rsid w:val="00D2723D"/>
    <w:rsid w:val="00D305B3"/>
    <w:rsid w:val="00D316FF"/>
    <w:rsid w:val="00D31803"/>
    <w:rsid w:val="00D3195D"/>
    <w:rsid w:val="00D31AEA"/>
    <w:rsid w:val="00D320C8"/>
    <w:rsid w:val="00D32A30"/>
    <w:rsid w:val="00D3346B"/>
    <w:rsid w:val="00D334A4"/>
    <w:rsid w:val="00D33D43"/>
    <w:rsid w:val="00D34107"/>
    <w:rsid w:val="00D344F1"/>
    <w:rsid w:val="00D353B6"/>
    <w:rsid w:val="00D36409"/>
    <w:rsid w:val="00D365E0"/>
    <w:rsid w:val="00D36D03"/>
    <w:rsid w:val="00D374BF"/>
    <w:rsid w:val="00D37B2C"/>
    <w:rsid w:val="00D40D38"/>
    <w:rsid w:val="00D413EF"/>
    <w:rsid w:val="00D41698"/>
    <w:rsid w:val="00D44E1E"/>
    <w:rsid w:val="00D453E5"/>
    <w:rsid w:val="00D46089"/>
    <w:rsid w:val="00D50B4A"/>
    <w:rsid w:val="00D50DE2"/>
    <w:rsid w:val="00D50ED0"/>
    <w:rsid w:val="00D511E8"/>
    <w:rsid w:val="00D51427"/>
    <w:rsid w:val="00D51B9A"/>
    <w:rsid w:val="00D52B91"/>
    <w:rsid w:val="00D53282"/>
    <w:rsid w:val="00D53351"/>
    <w:rsid w:val="00D536E1"/>
    <w:rsid w:val="00D54479"/>
    <w:rsid w:val="00D54713"/>
    <w:rsid w:val="00D554EA"/>
    <w:rsid w:val="00D567B0"/>
    <w:rsid w:val="00D574A3"/>
    <w:rsid w:val="00D57AEC"/>
    <w:rsid w:val="00D57FF6"/>
    <w:rsid w:val="00D603D9"/>
    <w:rsid w:val="00D61165"/>
    <w:rsid w:val="00D61B64"/>
    <w:rsid w:val="00D62191"/>
    <w:rsid w:val="00D622AF"/>
    <w:rsid w:val="00D622C0"/>
    <w:rsid w:val="00D62644"/>
    <w:rsid w:val="00D65812"/>
    <w:rsid w:val="00D65AB9"/>
    <w:rsid w:val="00D65E27"/>
    <w:rsid w:val="00D66B3E"/>
    <w:rsid w:val="00D66F93"/>
    <w:rsid w:val="00D675DA"/>
    <w:rsid w:val="00D67635"/>
    <w:rsid w:val="00D67D0D"/>
    <w:rsid w:val="00D67DD1"/>
    <w:rsid w:val="00D704D3"/>
    <w:rsid w:val="00D704DA"/>
    <w:rsid w:val="00D70D5A"/>
    <w:rsid w:val="00D710BC"/>
    <w:rsid w:val="00D718AC"/>
    <w:rsid w:val="00D72D28"/>
    <w:rsid w:val="00D73BF0"/>
    <w:rsid w:val="00D74594"/>
    <w:rsid w:val="00D747EA"/>
    <w:rsid w:val="00D75F51"/>
    <w:rsid w:val="00D7673B"/>
    <w:rsid w:val="00D769BC"/>
    <w:rsid w:val="00D774E1"/>
    <w:rsid w:val="00D77C7B"/>
    <w:rsid w:val="00D80227"/>
    <w:rsid w:val="00D803FC"/>
    <w:rsid w:val="00D80CB7"/>
    <w:rsid w:val="00D811FF"/>
    <w:rsid w:val="00D8208A"/>
    <w:rsid w:val="00D8250A"/>
    <w:rsid w:val="00D833A9"/>
    <w:rsid w:val="00D83BF6"/>
    <w:rsid w:val="00D83E8E"/>
    <w:rsid w:val="00D840B5"/>
    <w:rsid w:val="00D85135"/>
    <w:rsid w:val="00D8611B"/>
    <w:rsid w:val="00D86FCF"/>
    <w:rsid w:val="00D87137"/>
    <w:rsid w:val="00D87177"/>
    <w:rsid w:val="00D87326"/>
    <w:rsid w:val="00D9004D"/>
    <w:rsid w:val="00D9051E"/>
    <w:rsid w:val="00D908C4"/>
    <w:rsid w:val="00D91E0C"/>
    <w:rsid w:val="00D922AC"/>
    <w:rsid w:val="00D92E1D"/>
    <w:rsid w:val="00D95AE5"/>
    <w:rsid w:val="00D95B2F"/>
    <w:rsid w:val="00D95C91"/>
    <w:rsid w:val="00D96B95"/>
    <w:rsid w:val="00D97C08"/>
    <w:rsid w:val="00D97D59"/>
    <w:rsid w:val="00DA0265"/>
    <w:rsid w:val="00DA1521"/>
    <w:rsid w:val="00DA167F"/>
    <w:rsid w:val="00DA189F"/>
    <w:rsid w:val="00DA22E1"/>
    <w:rsid w:val="00DA22EC"/>
    <w:rsid w:val="00DA3006"/>
    <w:rsid w:val="00DA43C4"/>
    <w:rsid w:val="00DA5156"/>
    <w:rsid w:val="00DA656F"/>
    <w:rsid w:val="00DA6AAB"/>
    <w:rsid w:val="00DA6C5F"/>
    <w:rsid w:val="00DA745C"/>
    <w:rsid w:val="00DA77F5"/>
    <w:rsid w:val="00DA7E3F"/>
    <w:rsid w:val="00DB1064"/>
    <w:rsid w:val="00DB20D1"/>
    <w:rsid w:val="00DB2B0C"/>
    <w:rsid w:val="00DB350E"/>
    <w:rsid w:val="00DB35D8"/>
    <w:rsid w:val="00DB3E75"/>
    <w:rsid w:val="00DB4486"/>
    <w:rsid w:val="00DB47CF"/>
    <w:rsid w:val="00DB4B3A"/>
    <w:rsid w:val="00DB4FD4"/>
    <w:rsid w:val="00DB4FFD"/>
    <w:rsid w:val="00DB631E"/>
    <w:rsid w:val="00DB6546"/>
    <w:rsid w:val="00DB6BB9"/>
    <w:rsid w:val="00DB6E57"/>
    <w:rsid w:val="00DB70C5"/>
    <w:rsid w:val="00DB70D9"/>
    <w:rsid w:val="00DB7131"/>
    <w:rsid w:val="00DB7627"/>
    <w:rsid w:val="00DB7709"/>
    <w:rsid w:val="00DB7FCD"/>
    <w:rsid w:val="00DC0B92"/>
    <w:rsid w:val="00DC0F53"/>
    <w:rsid w:val="00DC135D"/>
    <w:rsid w:val="00DC13D2"/>
    <w:rsid w:val="00DC1648"/>
    <w:rsid w:val="00DC20F6"/>
    <w:rsid w:val="00DC2312"/>
    <w:rsid w:val="00DC3EAD"/>
    <w:rsid w:val="00DC3FD4"/>
    <w:rsid w:val="00DC4ACB"/>
    <w:rsid w:val="00DC4D71"/>
    <w:rsid w:val="00DC4F6D"/>
    <w:rsid w:val="00DC61C8"/>
    <w:rsid w:val="00DC67BD"/>
    <w:rsid w:val="00DC6FB5"/>
    <w:rsid w:val="00DD0104"/>
    <w:rsid w:val="00DD0A45"/>
    <w:rsid w:val="00DD17B9"/>
    <w:rsid w:val="00DD18D0"/>
    <w:rsid w:val="00DD2AFF"/>
    <w:rsid w:val="00DD2D63"/>
    <w:rsid w:val="00DD2D68"/>
    <w:rsid w:val="00DD3C5E"/>
    <w:rsid w:val="00DD4110"/>
    <w:rsid w:val="00DD44BA"/>
    <w:rsid w:val="00DD4D8B"/>
    <w:rsid w:val="00DD53C3"/>
    <w:rsid w:val="00DD5591"/>
    <w:rsid w:val="00DD565A"/>
    <w:rsid w:val="00DD5E87"/>
    <w:rsid w:val="00DD62B5"/>
    <w:rsid w:val="00DE056D"/>
    <w:rsid w:val="00DE124D"/>
    <w:rsid w:val="00DE1334"/>
    <w:rsid w:val="00DE19E4"/>
    <w:rsid w:val="00DE1A68"/>
    <w:rsid w:val="00DE1B14"/>
    <w:rsid w:val="00DE35AB"/>
    <w:rsid w:val="00DE3956"/>
    <w:rsid w:val="00DE5122"/>
    <w:rsid w:val="00DE553F"/>
    <w:rsid w:val="00DE5DF9"/>
    <w:rsid w:val="00DE614B"/>
    <w:rsid w:val="00DE7A02"/>
    <w:rsid w:val="00DF02BD"/>
    <w:rsid w:val="00DF0BE2"/>
    <w:rsid w:val="00DF1135"/>
    <w:rsid w:val="00DF1465"/>
    <w:rsid w:val="00DF1CF0"/>
    <w:rsid w:val="00DF2970"/>
    <w:rsid w:val="00DF29EA"/>
    <w:rsid w:val="00DF34DA"/>
    <w:rsid w:val="00DF5379"/>
    <w:rsid w:val="00DF5E2E"/>
    <w:rsid w:val="00DF5F3D"/>
    <w:rsid w:val="00DF60D0"/>
    <w:rsid w:val="00DF6C96"/>
    <w:rsid w:val="00DF6EDF"/>
    <w:rsid w:val="00DF7054"/>
    <w:rsid w:val="00DF7432"/>
    <w:rsid w:val="00DF772B"/>
    <w:rsid w:val="00DF79EB"/>
    <w:rsid w:val="00DF7AE8"/>
    <w:rsid w:val="00DF7D64"/>
    <w:rsid w:val="00DF7F22"/>
    <w:rsid w:val="00E00325"/>
    <w:rsid w:val="00E0035F"/>
    <w:rsid w:val="00E003F3"/>
    <w:rsid w:val="00E007B2"/>
    <w:rsid w:val="00E0080E"/>
    <w:rsid w:val="00E00F91"/>
    <w:rsid w:val="00E01449"/>
    <w:rsid w:val="00E0190B"/>
    <w:rsid w:val="00E01E5A"/>
    <w:rsid w:val="00E02336"/>
    <w:rsid w:val="00E02A65"/>
    <w:rsid w:val="00E032BE"/>
    <w:rsid w:val="00E037F1"/>
    <w:rsid w:val="00E038C2"/>
    <w:rsid w:val="00E03DF0"/>
    <w:rsid w:val="00E04208"/>
    <w:rsid w:val="00E048AC"/>
    <w:rsid w:val="00E04BEB"/>
    <w:rsid w:val="00E04FEF"/>
    <w:rsid w:val="00E05C67"/>
    <w:rsid w:val="00E05D51"/>
    <w:rsid w:val="00E065D0"/>
    <w:rsid w:val="00E065FF"/>
    <w:rsid w:val="00E0769B"/>
    <w:rsid w:val="00E10DA0"/>
    <w:rsid w:val="00E11271"/>
    <w:rsid w:val="00E11391"/>
    <w:rsid w:val="00E115A4"/>
    <w:rsid w:val="00E11A4E"/>
    <w:rsid w:val="00E11A82"/>
    <w:rsid w:val="00E1249D"/>
    <w:rsid w:val="00E126C8"/>
    <w:rsid w:val="00E128B8"/>
    <w:rsid w:val="00E1292D"/>
    <w:rsid w:val="00E1315E"/>
    <w:rsid w:val="00E13261"/>
    <w:rsid w:val="00E13DC6"/>
    <w:rsid w:val="00E14820"/>
    <w:rsid w:val="00E14AE1"/>
    <w:rsid w:val="00E14B26"/>
    <w:rsid w:val="00E14D2E"/>
    <w:rsid w:val="00E14D5D"/>
    <w:rsid w:val="00E151EA"/>
    <w:rsid w:val="00E1542F"/>
    <w:rsid w:val="00E155D3"/>
    <w:rsid w:val="00E1579F"/>
    <w:rsid w:val="00E160CA"/>
    <w:rsid w:val="00E167F4"/>
    <w:rsid w:val="00E17118"/>
    <w:rsid w:val="00E176F2"/>
    <w:rsid w:val="00E17950"/>
    <w:rsid w:val="00E17B94"/>
    <w:rsid w:val="00E20325"/>
    <w:rsid w:val="00E20821"/>
    <w:rsid w:val="00E21029"/>
    <w:rsid w:val="00E21663"/>
    <w:rsid w:val="00E219EC"/>
    <w:rsid w:val="00E220E6"/>
    <w:rsid w:val="00E22EAF"/>
    <w:rsid w:val="00E2313C"/>
    <w:rsid w:val="00E23605"/>
    <w:rsid w:val="00E238FD"/>
    <w:rsid w:val="00E243A2"/>
    <w:rsid w:val="00E2508B"/>
    <w:rsid w:val="00E25DCE"/>
    <w:rsid w:val="00E25F89"/>
    <w:rsid w:val="00E265D1"/>
    <w:rsid w:val="00E2677E"/>
    <w:rsid w:val="00E26C6D"/>
    <w:rsid w:val="00E26F47"/>
    <w:rsid w:val="00E2759B"/>
    <w:rsid w:val="00E31EF5"/>
    <w:rsid w:val="00E31FB1"/>
    <w:rsid w:val="00E32C78"/>
    <w:rsid w:val="00E33B0B"/>
    <w:rsid w:val="00E35639"/>
    <w:rsid w:val="00E36188"/>
    <w:rsid w:val="00E37254"/>
    <w:rsid w:val="00E373D2"/>
    <w:rsid w:val="00E377A1"/>
    <w:rsid w:val="00E377E3"/>
    <w:rsid w:val="00E40278"/>
    <w:rsid w:val="00E40293"/>
    <w:rsid w:val="00E4044C"/>
    <w:rsid w:val="00E40760"/>
    <w:rsid w:val="00E408E6"/>
    <w:rsid w:val="00E40B83"/>
    <w:rsid w:val="00E41470"/>
    <w:rsid w:val="00E41A30"/>
    <w:rsid w:val="00E425D5"/>
    <w:rsid w:val="00E42790"/>
    <w:rsid w:val="00E42C08"/>
    <w:rsid w:val="00E42C59"/>
    <w:rsid w:val="00E430E1"/>
    <w:rsid w:val="00E43DCE"/>
    <w:rsid w:val="00E4412E"/>
    <w:rsid w:val="00E441A8"/>
    <w:rsid w:val="00E441EB"/>
    <w:rsid w:val="00E44351"/>
    <w:rsid w:val="00E44594"/>
    <w:rsid w:val="00E44ADE"/>
    <w:rsid w:val="00E450F2"/>
    <w:rsid w:val="00E45F8B"/>
    <w:rsid w:val="00E461F1"/>
    <w:rsid w:val="00E469AC"/>
    <w:rsid w:val="00E46C1D"/>
    <w:rsid w:val="00E4724D"/>
    <w:rsid w:val="00E50337"/>
    <w:rsid w:val="00E50A0E"/>
    <w:rsid w:val="00E51239"/>
    <w:rsid w:val="00E51A99"/>
    <w:rsid w:val="00E51CAA"/>
    <w:rsid w:val="00E5299E"/>
    <w:rsid w:val="00E5302E"/>
    <w:rsid w:val="00E53179"/>
    <w:rsid w:val="00E531E3"/>
    <w:rsid w:val="00E53689"/>
    <w:rsid w:val="00E54BDE"/>
    <w:rsid w:val="00E55003"/>
    <w:rsid w:val="00E5548D"/>
    <w:rsid w:val="00E555FC"/>
    <w:rsid w:val="00E5576D"/>
    <w:rsid w:val="00E55D85"/>
    <w:rsid w:val="00E5676C"/>
    <w:rsid w:val="00E5724D"/>
    <w:rsid w:val="00E574D1"/>
    <w:rsid w:val="00E57C83"/>
    <w:rsid w:val="00E57DC3"/>
    <w:rsid w:val="00E57F01"/>
    <w:rsid w:val="00E600E0"/>
    <w:rsid w:val="00E60691"/>
    <w:rsid w:val="00E60852"/>
    <w:rsid w:val="00E60B9F"/>
    <w:rsid w:val="00E61E4D"/>
    <w:rsid w:val="00E62A4B"/>
    <w:rsid w:val="00E636F6"/>
    <w:rsid w:val="00E65112"/>
    <w:rsid w:val="00E651E0"/>
    <w:rsid w:val="00E65292"/>
    <w:rsid w:val="00E655EF"/>
    <w:rsid w:val="00E65D3D"/>
    <w:rsid w:val="00E65F31"/>
    <w:rsid w:val="00E66114"/>
    <w:rsid w:val="00E66261"/>
    <w:rsid w:val="00E6658C"/>
    <w:rsid w:val="00E674AE"/>
    <w:rsid w:val="00E67511"/>
    <w:rsid w:val="00E675C1"/>
    <w:rsid w:val="00E705A2"/>
    <w:rsid w:val="00E70897"/>
    <w:rsid w:val="00E70AC0"/>
    <w:rsid w:val="00E70C12"/>
    <w:rsid w:val="00E71158"/>
    <w:rsid w:val="00E72297"/>
    <w:rsid w:val="00E73DA8"/>
    <w:rsid w:val="00E73F61"/>
    <w:rsid w:val="00E74935"/>
    <w:rsid w:val="00E75979"/>
    <w:rsid w:val="00E75A9F"/>
    <w:rsid w:val="00E76960"/>
    <w:rsid w:val="00E76EF3"/>
    <w:rsid w:val="00E7732A"/>
    <w:rsid w:val="00E775B2"/>
    <w:rsid w:val="00E816D5"/>
    <w:rsid w:val="00E81DB7"/>
    <w:rsid w:val="00E82080"/>
    <w:rsid w:val="00E8214E"/>
    <w:rsid w:val="00E823CB"/>
    <w:rsid w:val="00E82CB1"/>
    <w:rsid w:val="00E83611"/>
    <w:rsid w:val="00E83AE4"/>
    <w:rsid w:val="00E848E2"/>
    <w:rsid w:val="00E85DED"/>
    <w:rsid w:val="00E87E80"/>
    <w:rsid w:val="00E87F15"/>
    <w:rsid w:val="00E90649"/>
    <w:rsid w:val="00E90E96"/>
    <w:rsid w:val="00E91677"/>
    <w:rsid w:val="00E92304"/>
    <w:rsid w:val="00E9411A"/>
    <w:rsid w:val="00E94725"/>
    <w:rsid w:val="00E95C5D"/>
    <w:rsid w:val="00E969CF"/>
    <w:rsid w:val="00E96A9A"/>
    <w:rsid w:val="00E97316"/>
    <w:rsid w:val="00EA04C6"/>
    <w:rsid w:val="00EA1720"/>
    <w:rsid w:val="00EA1B24"/>
    <w:rsid w:val="00EA1F5A"/>
    <w:rsid w:val="00EA2424"/>
    <w:rsid w:val="00EA2562"/>
    <w:rsid w:val="00EA294A"/>
    <w:rsid w:val="00EA31F4"/>
    <w:rsid w:val="00EA3A63"/>
    <w:rsid w:val="00EA3DF2"/>
    <w:rsid w:val="00EA3EE4"/>
    <w:rsid w:val="00EA3FE8"/>
    <w:rsid w:val="00EA414B"/>
    <w:rsid w:val="00EA48E7"/>
    <w:rsid w:val="00EA5101"/>
    <w:rsid w:val="00EA52E1"/>
    <w:rsid w:val="00EA6D53"/>
    <w:rsid w:val="00EB12EC"/>
    <w:rsid w:val="00EB1C14"/>
    <w:rsid w:val="00EB2066"/>
    <w:rsid w:val="00EB21A1"/>
    <w:rsid w:val="00EB26F7"/>
    <w:rsid w:val="00EB2ADE"/>
    <w:rsid w:val="00EB2C59"/>
    <w:rsid w:val="00EB2FF9"/>
    <w:rsid w:val="00EB38BB"/>
    <w:rsid w:val="00EB4D73"/>
    <w:rsid w:val="00EB51F7"/>
    <w:rsid w:val="00EB5739"/>
    <w:rsid w:val="00EB5932"/>
    <w:rsid w:val="00EB666C"/>
    <w:rsid w:val="00EB6889"/>
    <w:rsid w:val="00EB6D30"/>
    <w:rsid w:val="00EB7409"/>
    <w:rsid w:val="00EB776C"/>
    <w:rsid w:val="00EC0E80"/>
    <w:rsid w:val="00EC2E6D"/>
    <w:rsid w:val="00EC3369"/>
    <w:rsid w:val="00EC402C"/>
    <w:rsid w:val="00EC46C0"/>
    <w:rsid w:val="00EC5800"/>
    <w:rsid w:val="00EC5D48"/>
    <w:rsid w:val="00EC5E0F"/>
    <w:rsid w:val="00EC6717"/>
    <w:rsid w:val="00EC6AA6"/>
    <w:rsid w:val="00EC786B"/>
    <w:rsid w:val="00EC7F76"/>
    <w:rsid w:val="00ED0DD5"/>
    <w:rsid w:val="00ED139C"/>
    <w:rsid w:val="00ED253F"/>
    <w:rsid w:val="00ED25C6"/>
    <w:rsid w:val="00ED260B"/>
    <w:rsid w:val="00ED26DE"/>
    <w:rsid w:val="00ED3C1B"/>
    <w:rsid w:val="00ED424F"/>
    <w:rsid w:val="00ED4309"/>
    <w:rsid w:val="00ED4743"/>
    <w:rsid w:val="00ED52FA"/>
    <w:rsid w:val="00ED5628"/>
    <w:rsid w:val="00ED5787"/>
    <w:rsid w:val="00ED5DE0"/>
    <w:rsid w:val="00ED5E5A"/>
    <w:rsid w:val="00ED60D5"/>
    <w:rsid w:val="00ED6127"/>
    <w:rsid w:val="00ED618D"/>
    <w:rsid w:val="00ED6287"/>
    <w:rsid w:val="00ED648B"/>
    <w:rsid w:val="00ED6776"/>
    <w:rsid w:val="00ED6AD8"/>
    <w:rsid w:val="00ED6B79"/>
    <w:rsid w:val="00ED6FDC"/>
    <w:rsid w:val="00ED78AE"/>
    <w:rsid w:val="00EE021C"/>
    <w:rsid w:val="00EE0347"/>
    <w:rsid w:val="00EE05DC"/>
    <w:rsid w:val="00EE1935"/>
    <w:rsid w:val="00EE1EB4"/>
    <w:rsid w:val="00EE2086"/>
    <w:rsid w:val="00EE2409"/>
    <w:rsid w:val="00EE2749"/>
    <w:rsid w:val="00EE288F"/>
    <w:rsid w:val="00EE308E"/>
    <w:rsid w:val="00EE408A"/>
    <w:rsid w:val="00EE4B4A"/>
    <w:rsid w:val="00EE4B4E"/>
    <w:rsid w:val="00EE4BC3"/>
    <w:rsid w:val="00EE640C"/>
    <w:rsid w:val="00EE6FC3"/>
    <w:rsid w:val="00EE7A0D"/>
    <w:rsid w:val="00EE7D9D"/>
    <w:rsid w:val="00EF018B"/>
    <w:rsid w:val="00EF0337"/>
    <w:rsid w:val="00EF0F9D"/>
    <w:rsid w:val="00EF134E"/>
    <w:rsid w:val="00EF1364"/>
    <w:rsid w:val="00EF1389"/>
    <w:rsid w:val="00EF167B"/>
    <w:rsid w:val="00EF16E7"/>
    <w:rsid w:val="00EF1DA9"/>
    <w:rsid w:val="00EF2218"/>
    <w:rsid w:val="00EF225B"/>
    <w:rsid w:val="00EF2500"/>
    <w:rsid w:val="00EF2A86"/>
    <w:rsid w:val="00EF378D"/>
    <w:rsid w:val="00EF42C4"/>
    <w:rsid w:val="00EF4413"/>
    <w:rsid w:val="00EF4AA1"/>
    <w:rsid w:val="00EF5398"/>
    <w:rsid w:val="00EF5BF7"/>
    <w:rsid w:val="00EF6D18"/>
    <w:rsid w:val="00EF6F2F"/>
    <w:rsid w:val="00EF79D1"/>
    <w:rsid w:val="00EF7D50"/>
    <w:rsid w:val="00F00AE8"/>
    <w:rsid w:val="00F02B92"/>
    <w:rsid w:val="00F03743"/>
    <w:rsid w:val="00F04054"/>
    <w:rsid w:val="00F0451F"/>
    <w:rsid w:val="00F04928"/>
    <w:rsid w:val="00F05020"/>
    <w:rsid w:val="00F0517C"/>
    <w:rsid w:val="00F059EF"/>
    <w:rsid w:val="00F05F9C"/>
    <w:rsid w:val="00F06695"/>
    <w:rsid w:val="00F06967"/>
    <w:rsid w:val="00F069D3"/>
    <w:rsid w:val="00F070C8"/>
    <w:rsid w:val="00F0717D"/>
    <w:rsid w:val="00F1140C"/>
    <w:rsid w:val="00F1183D"/>
    <w:rsid w:val="00F11A84"/>
    <w:rsid w:val="00F1217A"/>
    <w:rsid w:val="00F12754"/>
    <w:rsid w:val="00F1275C"/>
    <w:rsid w:val="00F13755"/>
    <w:rsid w:val="00F137FE"/>
    <w:rsid w:val="00F13883"/>
    <w:rsid w:val="00F13E2B"/>
    <w:rsid w:val="00F141AF"/>
    <w:rsid w:val="00F145FD"/>
    <w:rsid w:val="00F14F5B"/>
    <w:rsid w:val="00F1504F"/>
    <w:rsid w:val="00F1558B"/>
    <w:rsid w:val="00F15AC7"/>
    <w:rsid w:val="00F15DCB"/>
    <w:rsid w:val="00F15E92"/>
    <w:rsid w:val="00F16D35"/>
    <w:rsid w:val="00F17CC4"/>
    <w:rsid w:val="00F2093E"/>
    <w:rsid w:val="00F21245"/>
    <w:rsid w:val="00F21EB1"/>
    <w:rsid w:val="00F22608"/>
    <w:rsid w:val="00F241FF"/>
    <w:rsid w:val="00F24A54"/>
    <w:rsid w:val="00F24C07"/>
    <w:rsid w:val="00F24C09"/>
    <w:rsid w:val="00F25318"/>
    <w:rsid w:val="00F258EB"/>
    <w:rsid w:val="00F25CC1"/>
    <w:rsid w:val="00F25D71"/>
    <w:rsid w:val="00F26576"/>
    <w:rsid w:val="00F2691E"/>
    <w:rsid w:val="00F27974"/>
    <w:rsid w:val="00F30068"/>
    <w:rsid w:val="00F30BD3"/>
    <w:rsid w:val="00F30CD5"/>
    <w:rsid w:val="00F31279"/>
    <w:rsid w:val="00F31C34"/>
    <w:rsid w:val="00F31F7D"/>
    <w:rsid w:val="00F323A3"/>
    <w:rsid w:val="00F33A6E"/>
    <w:rsid w:val="00F33DE5"/>
    <w:rsid w:val="00F3413F"/>
    <w:rsid w:val="00F34190"/>
    <w:rsid w:val="00F3439F"/>
    <w:rsid w:val="00F35AA2"/>
    <w:rsid w:val="00F36006"/>
    <w:rsid w:val="00F371EF"/>
    <w:rsid w:val="00F375D8"/>
    <w:rsid w:val="00F37C68"/>
    <w:rsid w:val="00F37E94"/>
    <w:rsid w:val="00F40D94"/>
    <w:rsid w:val="00F40EC0"/>
    <w:rsid w:val="00F41444"/>
    <w:rsid w:val="00F41670"/>
    <w:rsid w:val="00F420E8"/>
    <w:rsid w:val="00F423DD"/>
    <w:rsid w:val="00F42668"/>
    <w:rsid w:val="00F42B36"/>
    <w:rsid w:val="00F42F23"/>
    <w:rsid w:val="00F43662"/>
    <w:rsid w:val="00F4492F"/>
    <w:rsid w:val="00F455A4"/>
    <w:rsid w:val="00F45C6D"/>
    <w:rsid w:val="00F46114"/>
    <w:rsid w:val="00F469FE"/>
    <w:rsid w:val="00F47268"/>
    <w:rsid w:val="00F475FE"/>
    <w:rsid w:val="00F47E56"/>
    <w:rsid w:val="00F50BB6"/>
    <w:rsid w:val="00F50FD9"/>
    <w:rsid w:val="00F51678"/>
    <w:rsid w:val="00F51940"/>
    <w:rsid w:val="00F5263D"/>
    <w:rsid w:val="00F53779"/>
    <w:rsid w:val="00F54631"/>
    <w:rsid w:val="00F54769"/>
    <w:rsid w:val="00F579FF"/>
    <w:rsid w:val="00F605E2"/>
    <w:rsid w:val="00F610AC"/>
    <w:rsid w:val="00F612FD"/>
    <w:rsid w:val="00F61D28"/>
    <w:rsid w:val="00F61FAE"/>
    <w:rsid w:val="00F62661"/>
    <w:rsid w:val="00F62918"/>
    <w:rsid w:val="00F62D33"/>
    <w:rsid w:val="00F63315"/>
    <w:rsid w:val="00F635CA"/>
    <w:rsid w:val="00F6448A"/>
    <w:rsid w:val="00F645CF"/>
    <w:rsid w:val="00F64878"/>
    <w:rsid w:val="00F64BC5"/>
    <w:rsid w:val="00F64FE2"/>
    <w:rsid w:val="00F651DF"/>
    <w:rsid w:val="00F667EE"/>
    <w:rsid w:val="00F669C6"/>
    <w:rsid w:val="00F66A4D"/>
    <w:rsid w:val="00F6722D"/>
    <w:rsid w:val="00F6797C"/>
    <w:rsid w:val="00F679AC"/>
    <w:rsid w:val="00F67A54"/>
    <w:rsid w:val="00F67E9A"/>
    <w:rsid w:val="00F67F25"/>
    <w:rsid w:val="00F70014"/>
    <w:rsid w:val="00F70111"/>
    <w:rsid w:val="00F70209"/>
    <w:rsid w:val="00F70D21"/>
    <w:rsid w:val="00F7145E"/>
    <w:rsid w:val="00F72AE8"/>
    <w:rsid w:val="00F72DF1"/>
    <w:rsid w:val="00F72F8F"/>
    <w:rsid w:val="00F7386D"/>
    <w:rsid w:val="00F73BBB"/>
    <w:rsid w:val="00F74297"/>
    <w:rsid w:val="00F744A8"/>
    <w:rsid w:val="00F7487A"/>
    <w:rsid w:val="00F74A24"/>
    <w:rsid w:val="00F75232"/>
    <w:rsid w:val="00F75658"/>
    <w:rsid w:val="00F76033"/>
    <w:rsid w:val="00F765D6"/>
    <w:rsid w:val="00F769FC"/>
    <w:rsid w:val="00F76E9D"/>
    <w:rsid w:val="00F77031"/>
    <w:rsid w:val="00F7714D"/>
    <w:rsid w:val="00F8109D"/>
    <w:rsid w:val="00F810F2"/>
    <w:rsid w:val="00F8154B"/>
    <w:rsid w:val="00F817A3"/>
    <w:rsid w:val="00F81C16"/>
    <w:rsid w:val="00F8235A"/>
    <w:rsid w:val="00F826AF"/>
    <w:rsid w:val="00F828E4"/>
    <w:rsid w:val="00F83171"/>
    <w:rsid w:val="00F83444"/>
    <w:rsid w:val="00F83702"/>
    <w:rsid w:val="00F84C78"/>
    <w:rsid w:val="00F853F2"/>
    <w:rsid w:val="00F85849"/>
    <w:rsid w:val="00F85AB3"/>
    <w:rsid w:val="00F85E55"/>
    <w:rsid w:val="00F865A6"/>
    <w:rsid w:val="00F872F3"/>
    <w:rsid w:val="00F87370"/>
    <w:rsid w:val="00F87D56"/>
    <w:rsid w:val="00F87EA9"/>
    <w:rsid w:val="00F90A3C"/>
    <w:rsid w:val="00F91476"/>
    <w:rsid w:val="00F91603"/>
    <w:rsid w:val="00F91A8E"/>
    <w:rsid w:val="00F91C08"/>
    <w:rsid w:val="00F9305A"/>
    <w:rsid w:val="00F93C77"/>
    <w:rsid w:val="00F93EED"/>
    <w:rsid w:val="00F949A9"/>
    <w:rsid w:val="00F951CE"/>
    <w:rsid w:val="00F95C72"/>
    <w:rsid w:val="00F95D50"/>
    <w:rsid w:val="00F961DF"/>
    <w:rsid w:val="00F9638B"/>
    <w:rsid w:val="00F9672D"/>
    <w:rsid w:val="00F96E92"/>
    <w:rsid w:val="00F974C0"/>
    <w:rsid w:val="00F979DF"/>
    <w:rsid w:val="00F97DBF"/>
    <w:rsid w:val="00FA0AAF"/>
    <w:rsid w:val="00FA0B0A"/>
    <w:rsid w:val="00FA0C9F"/>
    <w:rsid w:val="00FA24FA"/>
    <w:rsid w:val="00FA27B6"/>
    <w:rsid w:val="00FA2FB7"/>
    <w:rsid w:val="00FA3BCD"/>
    <w:rsid w:val="00FA519B"/>
    <w:rsid w:val="00FA5403"/>
    <w:rsid w:val="00FA5BBA"/>
    <w:rsid w:val="00FA65B2"/>
    <w:rsid w:val="00FA6691"/>
    <w:rsid w:val="00FA706E"/>
    <w:rsid w:val="00FA72A2"/>
    <w:rsid w:val="00FA7D52"/>
    <w:rsid w:val="00FA7E81"/>
    <w:rsid w:val="00FB0401"/>
    <w:rsid w:val="00FB16DA"/>
    <w:rsid w:val="00FB1A50"/>
    <w:rsid w:val="00FB24DB"/>
    <w:rsid w:val="00FB2DBC"/>
    <w:rsid w:val="00FB2F30"/>
    <w:rsid w:val="00FB3338"/>
    <w:rsid w:val="00FB3BB7"/>
    <w:rsid w:val="00FB53C2"/>
    <w:rsid w:val="00FB5935"/>
    <w:rsid w:val="00FB5940"/>
    <w:rsid w:val="00FB5E1A"/>
    <w:rsid w:val="00FB62A1"/>
    <w:rsid w:val="00FB644B"/>
    <w:rsid w:val="00FB757C"/>
    <w:rsid w:val="00FB7A15"/>
    <w:rsid w:val="00FB7F70"/>
    <w:rsid w:val="00FC0C41"/>
    <w:rsid w:val="00FC11E4"/>
    <w:rsid w:val="00FC13DA"/>
    <w:rsid w:val="00FC1FE2"/>
    <w:rsid w:val="00FC2EED"/>
    <w:rsid w:val="00FC41E8"/>
    <w:rsid w:val="00FC4270"/>
    <w:rsid w:val="00FC4945"/>
    <w:rsid w:val="00FC496C"/>
    <w:rsid w:val="00FC4A4B"/>
    <w:rsid w:val="00FC4C96"/>
    <w:rsid w:val="00FC583C"/>
    <w:rsid w:val="00FC5BD1"/>
    <w:rsid w:val="00FC5D07"/>
    <w:rsid w:val="00FC649F"/>
    <w:rsid w:val="00FC6747"/>
    <w:rsid w:val="00FC6B48"/>
    <w:rsid w:val="00FD0948"/>
    <w:rsid w:val="00FD118D"/>
    <w:rsid w:val="00FD133A"/>
    <w:rsid w:val="00FD3378"/>
    <w:rsid w:val="00FD3617"/>
    <w:rsid w:val="00FD5788"/>
    <w:rsid w:val="00FD73DF"/>
    <w:rsid w:val="00FD775D"/>
    <w:rsid w:val="00FE0481"/>
    <w:rsid w:val="00FE23AD"/>
    <w:rsid w:val="00FE24EC"/>
    <w:rsid w:val="00FE26BF"/>
    <w:rsid w:val="00FE27DE"/>
    <w:rsid w:val="00FE3160"/>
    <w:rsid w:val="00FE4335"/>
    <w:rsid w:val="00FE5110"/>
    <w:rsid w:val="00FE54BF"/>
    <w:rsid w:val="00FE5A81"/>
    <w:rsid w:val="00FE63A3"/>
    <w:rsid w:val="00FE6F38"/>
    <w:rsid w:val="00FE7016"/>
    <w:rsid w:val="00FE7120"/>
    <w:rsid w:val="00FE723D"/>
    <w:rsid w:val="00FE7DF2"/>
    <w:rsid w:val="00FF0560"/>
    <w:rsid w:val="00FF1F8E"/>
    <w:rsid w:val="00FF3284"/>
    <w:rsid w:val="00FF3CDA"/>
    <w:rsid w:val="00FF4226"/>
    <w:rsid w:val="00FF47B2"/>
    <w:rsid w:val="00FF47F9"/>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B681A"/>
  <w15:docId w15:val="{0816B1BA-BF96-4EDA-AA59-523654507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750"/>
    <w:rPr>
      <w:lang w:val="en-GB"/>
    </w:rPr>
  </w:style>
  <w:style w:type="paragraph" w:styleId="Heading1">
    <w:name w:val="heading 1"/>
    <w:basedOn w:val="Normal"/>
    <w:next w:val="Normal"/>
    <w:link w:val="Heading1Char"/>
    <w:uiPriority w:val="9"/>
    <w:qFormat/>
    <w:rsid w:val="00BA78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432F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AC288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BD64F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B2D2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1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C16"/>
    <w:rPr>
      <w:rFonts w:ascii="Tahoma" w:hAnsi="Tahoma" w:cs="Tahoma"/>
      <w:sz w:val="16"/>
      <w:szCs w:val="16"/>
      <w:lang w:val="en-AU"/>
    </w:rPr>
  </w:style>
  <w:style w:type="paragraph" w:customStyle="1" w:styleId="RSCB02ArticleText">
    <w:name w:val="RSC B02 Article Text"/>
    <w:basedOn w:val="Normal"/>
    <w:link w:val="RSCB02ArticleTextChar"/>
    <w:qFormat/>
    <w:rsid w:val="00D353B6"/>
    <w:pPr>
      <w:tabs>
        <w:tab w:val="left" w:pos="284"/>
      </w:tabs>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D353B6"/>
    <w:rPr>
      <w:rFonts w:cs="Times New Roman"/>
      <w:w w:val="108"/>
      <w:sz w:val="18"/>
      <w:szCs w:val="18"/>
      <w:lang w:val="en-GB"/>
    </w:rPr>
  </w:style>
  <w:style w:type="character" w:styleId="CommentReference">
    <w:name w:val="annotation reference"/>
    <w:basedOn w:val="DefaultParagraphFont"/>
    <w:uiPriority w:val="99"/>
    <w:semiHidden/>
    <w:unhideWhenUsed/>
    <w:rsid w:val="00E555FC"/>
    <w:rPr>
      <w:sz w:val="16"/>
      <w:szCs w:val="16"/>
    </w:rPr>
  </w:style>
  <w:style w:type="paragraph" w:styleId="CommentText">
    <w:name w:val="annotation text"/>
    <w:basedOn w:val="Normal"/>
    <w:link w:val="CommentTextChar"/>
    <w:uiPriority w:val="99"/>
    <w:unhideWhenUsed/>
    <w:rsid w:val="00E555FC"/>
    <w:pPr>
      <w:spacing w:line="240" w:lineRule="auto"/>
    </w:pPr>
    <w:rPr>
      <w:sz w:val="20"/>
      <w:szCs w:val="20"/>
    </w:rPr>
  </w:style>
  <w:style w:type="character" w:customStyle="1" w:styleId="CommentTextChar">
    <w:name w:val="Comment Text Char"/>
    <w:basedOn w:val="DefaultParagraphFont"/>
    <w:link w:val="CommentText"/>
    <w:uiPriority w:val="99"/>
    <w:rsid w:val="00E555FC"/>
    <w:rPr>
      <w:sz w:val="20"/>
      <w:szCs w:val="20"/>
      <w:lang w:val="en-AU"/>
    </w:rPr>
  </w:style>
  <w:style w:type="paragraph" w:styleId="CommentSubject">
    <w:name w:val="annotation subject"/>
    <w:basedOn w:val="CommentText"/>
    <w:next w:val="CommentText"/>
    <w:link w:val="CommentSubjectChar"/>
    <w:uiPriority w:val="99"/>
    <w:semiHidden/>
    <w:unhideWhenUsed/>
    <w:rsid w:val="00E555FC"/>
    <w:rPr>
      <w:b/>
      <w:bCs/>
    </w:rPr>
  </w:style>
  <w:style w:type="character" w:customStyle="1" w:styleId="CommentSubjectChar">
    <w:name w:val="Comment Subject Char"/>
    <w:basedOn w:val="CommentTextChar"/>
    <w:link w:val="CommentSubject"/>
    <w:uiPriority w:val="99"/>
    <w:semiHidden/>
    <w:rsid w:val="00E555FC"/>
    <w:rPr>
      <w:b/>
      <w:bCs/>
      <w:sz w:val="20"/>
      <w:szCs w:val="20"/>
      <w:lang w:val="en-AU"/>
    </w:rPr>
  </w:style>
  <w:style w:type="paragraph" w:customStyle="1" w:styleId="EndNoteBibliographyTitle">
    <w:name w:val="EndNote Bibliography Title"/>
    <w:basedOn w:val="Normal"/>
    <w:link w:val="EndNoteBibliographyTitleChar"/>
    <w:rsid w:val="009961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96113"/>
    <w:rPr>
      <w:rFonts w:ascii="Calibri" w:hAnsi="Calibri" w:cs="Calibri"/>
      <w:noProof/>
    </w:rPr>
  </w:style>
  <w:style w:type="paragraph" w:customStyle="1" w:styleId="EndNoteBibliography">
    <w:name w:val="EndNote Bibliography"/>
    <w:basedOn w:val="Normal"/>
    <w:link w:val="EndNoteBibliographyChar"/>
    <w:rsid w:val="009961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96113"/>
    <w:rPr>
      <w:rFonts w:ascii="Calibri" w:hAnsi="Calibri" w:cs="Calibri"/>
      <w:noProof/>
    </w:rPr>
  </w:style>
  <w:style w:type="character" w:customStyle="1" w:styleId="Heading3Char">
    <w:name w:val="Heading 3 Char"/>
    <w:basedOn w:val="DefaultParagraphFont"/>
    <w:link w:val="Heading3"/>
    <w:uiPriority w:val="9"/>
    <w:rsid w:val="00AC2883"/>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AC2883"/>
    <w:rPr>
      <w:color w:val="0000FF"/>
      <w:u w:val="single"/>
    </w:rPr>
  </w:style>
  <w:style w:type="character" w:customStyle="1" w:styleId="inf">
    <w:name w:val="inf"/>
    <w:basedOn w:val="DefaultParagraphFont"/>
    <w:rsid w:val="00AC2883"/>
  </w:style>
  <w:style w:type="character" w:customStyle="1" w:styleId="au">
    <w:name w:val="au"/>
    <w:basedOn w:val="DefaultParagraphFont"/>
    <w:rsid w:val="00AC2883"/>
  </w:style>
  <w:style w:type="character" w:customStyle="1" w:styleId="icapages">
    <w:name w:val="ica_pages"/>
    <w:basedOn w:val="DefaultParagraphFont"/>
    <w:rsid w:val="00AC2883"/>
  </w:style>
  <w:style w:type="paragraph" w:styleId="ListParagraph">
    <w:name w:val="List Paragraph"/>
    <w:basedOn w:val="Normal"/>
    <w:uiPriority w:val="34"/>
    <w:qFormat/>
    <w:rsid w:val="009904BD"/>
    <w:pPr>
      <w:ind w:left="720"/>
      <w:contextualSpacing/>
    </w:pPr>
  </w:style>
  <w:style w:type="table" w:styleId="TableGrid">
    <w:name w:val="Table Grid"/>
    <w:basedOn w:val="TableNormal"/>
    <w:uiPriority w:val="59"/>
    <w:rsid w:val="00145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87583"/>
    <w:pPr>
      <w:spacing w:after="0" w:line="240" w:lineRule="auto"/>
    </w:pPr>
    <w:rPr>
      <w:lang w:val="en-AU"/>
    </w:rPr>
  </w:style>
  <w:style w:type="paragraph" w:styleId="Header">
    <w:name w:val="header"/>
    <w:basedOn w:val="Normal"/>
    <w:link w:val="HeaderChar"/>
    <w:uiPriority w:val="99"/>
    <w:unhideWhenUsed/>
    <w:rsid w:val="00F14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F5B"/>
    <w:rPr>
      <w:lang w:val="en-AU"/>
    </w:rPr>
  </w:style>
  <w:style w:type="paragraph" w:styleId="Footer">
    <w:name w:val="footer"/>
    <w:basedOn w:val="Normal"/>
    <w:link w:val="FooterChar"/>
    <w:uiPriority w:val="99"/>
    <w:unhideWhenUsed/>
    <w:rsid w:val="00F14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F5B"/>
    <w:rPr>
      <w:lang w:val="en-AU"/>
    </w:rPr>
  </w:style>
  <w:style w:type="character" w:customStyle="1" w:styleId="StrongEmphasis">
    <w:name w:val="Strong Emphasis"/>
    <w:qFormat/>
    <w:rsid w:val="003220AD"/>
    <w:rPr>
      <w:b/>
      <w:bCs/>
    </w:rPr>
  </w:style>
  <w:style w:type="paragraph" w:customStyle="1" w:styleId="TableContents">
    <w:name w:val="Table Contents"/>
    <w:basedOn w:val="Normal"/>
    <w:qFormat/>
    <w:rsid w:val="00FD0948"/>
    <w:pPr>
      <w:suppressLineNumbers/>
      <w:suppressAutoHyphens/>
    </w:pPr>
  </w:style>
  <w:style w:type="character" w:customStyle="1" w:styleId="Heading5Char">
    <w:name w:val="Heading 5 Char"/>
    <w:basedOn w:val="DefaultParagraphFont"/>
    <w:link w:val="Heading5"/>
    <w:uiPriority w:val="9"/>
    <w:semiHidden/>
    <w:rsid w:val="001B2D20"/>
    <w:rPr>
      <w:rFonts w:asciiTheme="majorHAnsi" w:eastAsiaTheme="majorEastAsia" w:hAnsiTheme="majorHAnsi" w:cstheme="majorBidi"/>
      <w:color w:val="365F91" w:themeColor="accent1" w:themeShade="BF"/>
      <w:lang w:val="en-AU"/>
    </w:rPr>
  </w:style>
  <w:style w:type="character" w:customStyle="1" w:styleId="Heading1Char">
    <w:name w:val="Heading 1 Char"/>
    <w:basedOn w:val="DefaultParagraphFont"/>
    <w:link w:val="Heading1"/>
    <w:uiPriority w:val="9"/>
    <w:rsid w:val="00BA78B3"/>
    <w:rPr>
      <w:rFonts w:asciiTheme="majorHAnsi" w:eastAsiaTheme="majorEastAsia" w:hAnsiTheme="majorHAnsi" w:cstheme="majorBidi"/>
      <w:color w:val="365F91" w:themeColor="accent1" w:themeShade="BF"/>
      <w:sz w:val="32"/>
      <w:szCs w:val="32"/>
      <w:lang w:val="en-AU"/>
    </w:rPr>
  </w:style>
  <w:style w:type="character" w:customStyle="1" w:styleId="Heading2Char">
    <w:name w:val="Heading 2 Char"/>
    <w:basedOn w:val="DefaultParagraphFont"/>
    <w:link w:val="Heading2"/>
    <w:uiPriority w:val="9"/>
    <w:semiHidden/>
    <w:rsid w:val="004432F2"/>
    <w:rPr>
      <w:rFonts w:asciiTheme="majorHAnsi" w:eastAsiaTheme="majorEastAsia" w:hAnsiTheme="majorHAnsi" w:cstheme="majorBidi"/>
      <w:color w:val="365F91" w:themeColor="accent1" w:themeShade="BF"/>
      <w:sz w:val="26"/>
      <w:szCs w:val="26"/>
      <w:lang w:val="en-AU"/>
    </w:rPr>
  </w:style>
  <w:style w:type="character" w:customStyle="1" w:styleId="UnresolvedMention1">
    <w:name w:val="Unresolved Mention1"/>
    <w:basedOn w:val="DefaultParagraphFont"/>
    <w:uiPriority w:val="99"/>
    <w:semiHidden/>
    <w:unhideWhenUsed/>
    <w:rsid w:val="00E651E0"/>
    <w:rPr>
      <w:color w:val="605E5C"/>
      <w:shd w:val="clear" w:color="auto" w:fill="E1DFDD"/>
    </w:rPr>
  </w:style>
  <w:style w:type="character" w:customStyle="1" w:styleId="UnresolvedMention2">
    <w:name w:val="Unresolved Mention2"/>
    <w:basedOn w:val="DefaultParagraphFont"/>
    <w:uiPriority w:val="99"/>
    <w:semiHidden/>
    <w:unhideWhenUsed/>
    <w:rsid w:val="00982D81"/>
    <w:rPr>
      <w:color w:val="605E5C"/>
      <w:shd w:val="clear" w:color="auto" w:fill="E1DFDD"/>
    </w:rPr>
  </w:style>
  <w:style w:type="paragraph" w:styleId="HTMLPreformatted">
    <w:name w:val="HTML Preformatted"/>
    <w:basedOn w:val="Normal"/>
    <w:link w:val="HTMLPreformattedChar"/>
    <w:uiPriority w:val="99"/>
    <w:semiHidden/>
    <w:unhideWhenUsed/>
    <w:rsid w:val="006A1CE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1CEE"/>
    <w:rPr>
      <w:rFonts w:ascii="Consolas" w:hAnsi="Consolas"/>
      <w:sz w:val="20"/>
      <w:szCs w:val="20"/>
      <w:lang w:val="en-AU"/>
    </w:rPr>
  </w:style>
  <w:style w:type="character" w:styleId="PlaceholderText">
    <w:name w:val="Placeholder Text"/>
    <w:basedOn w:val="DefaultParagraphFont"/>
    <w:uiPriority w:val="99"/>
    <w:semiHidden/>
    <w:rsid w:val="00CF1C79"/>
    <w:rPr>
      <w:color w:val="808080"/>
    </w:rPr>
  </w:style>
  <w:style w:type="paragraph" w:styleId="ListBullet">
    <w:name w:val="List Bullet"/>
    <w:basedOn w:val="Normal"/>
    <w:uiPriority w:val="99"/>
    <w:unhideWhenUsed/>
    <w:rsid w:val="00FB5E1A"/>
    <w:pPr>
      <w:numPr>
        <w:numId w:val="5"/>
      </w:numPr>
      <w:contextualSpacing/>
    </w:pPr>
  </w:style>
  <w:style w:type="character" w:customStyle="1" w:styleId="chemf">
    <w:name w:val="chemf"/>
    <w:basedOn w:val="DefaultParagraphFont"/>
    <w:rsid w:val="00E21663"/>
  </w:style>
  <w:style w:type="character" w:customStyle="1" w:styleId="unicode">
    <w:name w:val="unicode"/>
    <w:basedOn w:val="DefaultParagraphFont"/>
    <w:rsid w:val="00E21663"/>
  </w:style>
  <w:style w:type="character" w:styleId="UnresolvedMention">
    <w:name w:val="Unresolved Mention"/>
    <w:basedOn w:val="DefaultParagraphFont"/>
    <w:uiPriority w:val="99"/>
    <w:semiHidden/>
    <w:unhideWhenUsed/>
    <w:rsid w:val="00AB3C11"/>
    <w:rPr>
      <w:color w:val="605E5C"/>
      <w:shd w:val="clear" w:color="auto" w:fill="E1DFDD"/>
    </w:rPr>
  </w:style>
  <w:style w:type="paragraph" w:styleId="EndnoteText">
    <w:name w:val="endnote text"/>
    <w:basedOn w:val="Normal"/>
    <w:link w:val="EndnoteTextChar"/>
    <w:uiPriority w:val="99"/>
    <w:semiHidden/>
    <w:unhideWhenUsed/>
    <w:rsid w:val="00006B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6BD0"/>
    <w:rPr>
      <w:sz w:val="20"/>
      <w:szCs w:val="20"/>
      <w:lang w:val="en-GB"/>
    </w:rPr>
  </w:style>
  <w:style w:type="character" w:styleId="EndnoteReference">
    <w:name w:val="endnote reference"/>
    <w:basedOn w:val="DefaultParagraphFont"/>
    <w:uiPriority w:val="99"/>
    <w:semiHidden/>
    <w:unhideWhenUsed/>
    <w:rsid w:val="00006BD0"/>
    <w:rPr>
      <w:vertAlign w:val="superscript"/>
    </w:rPr>
  </w:style>
  <w:style w:type="paragraph" w:styleId="Caption">
    <w:name w:val="caption"/>
    <w:basedOn w:val="Normal"/>
    <w:next w:val="Normal"/>
    <w:uiPriority w:val="35"/>
    <w:unhideWhenUsed/>
    <w:qFormat/>
    <w:rsid w:val="00675BEC"/>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semiHidden/>
    <w:rsid w:val="00BD64F1"/>
    <w:rPr>
      <w:rFonts w:asciiTheme="majorHAnsi" w:eastAsiaTheme="majorEastAsia" w:hAnsiTheme="majorHAnsi" w:cstheme="majorBidi"/>
      <w:i/>
      <w:iCs/>
      <w:color w:val="365F91"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339863">
      <w:bodyDiv w:val="1"/>
      <w:marLeft w:val="0"/>
      <w:marRight w:val="0"/>
      <w:marTop w:val="0"/>
      <w:marBottom w:val="0"/>
      <w:divBdr>
        <w:top w:val="none" w:sz="0" w:space="0" w:color="auto"/>
        <w:left w:val="none" w:sz="0" w:space="0" w:color="auto"/>
        <w:bottom w:val="none" w:sz="0" w:space="0" w:color="auto"/>
        <w:right w:val="none" w:sz="0" w:space="0" w:color="auto"/>
      </w:divBdr>
    </w:div>
    <w:div w:id="125973530">
      <w:bodyDiv w:val="1"/>
      <w:marLeft w:val="0"/>
      <w:marRight w:val="0"/>
      <w:marTop w:val="0"/>
      <w:marBottom w:val="0"/>
      <w:divBdr>
        <w:top w:val="none" w:sz="0" w:space="0" w:color="auto"/>
        <w:left w:val="none" w:sz="0" w:space="0" w:color="auto"/>
        <w:bottom w:val="none" w:sz="0" w:space="0" w:color="auto"/>
        <w:right w:val="none" w:sz="0" w:space="0" w:color="auto"/>
      </w:divBdr>
    </w:div>
    <w:div w:id="142822090">
      <w:bodyDiv w:val="1"/>
      <w:marLeft w:val="0"/>
      <w:marRight w:val="0"/>
      <w:marTop w:val="0"/>
      <w:marBottom w:val="0"/>
      <w:divBdr>
        <w:top w:val="none" w:sz="0" w:space="0" w:color="auto"/>
        <w:left w:val="none" w:sz="0" w:space="0" w:color="auto"/>
        <w:bottom w:val="none" w:sz="0" w:space="0" w:color="auto"/>
        <w:right w:val="none" w:sz="0" w:space="0" w:color="auto"/>
      </w:divBdr>
    </w:div>
    <w:div w:id="377244918">
      <w:bodyDiv w:val="1"/>
      <w:marLeft w:val="0"/>
      <w:marRight w:val="0"/>
      <w:marTop w:val="0"/>
      <w:marBottom w:val="0"/>
      <w:divBdr>
        <w:top w:val="none" w:sz="0" w:space="0" w:color="auto"/>
        <w:left w:val="none" w:sz="0" w:space="0" w:color="auto"/>
        <w:bottom w:val="none" w:sz="0" w:space="0" w:color="auto"/>
        <w:right w:val="none" w:sz="0" w:space="0" w:color="auto"/>
      </w:divBdr>
    </w:div>
    <w:div w:id="380323578">
      <w:bodyDiv w:val="1"/>
      <w:marLeft w:val="0"/>
      <w:marRight w:val="0"/>
      <w:marTop w:val="0"/>
      <w:marBottom w:val="0"/>
      <w:divBdr>
        <w:top w:val="none" w:sz="0" w:space="0" w:color="auto"/>
        <w:left w:val="none" w:sz="0" w:space="0" w:color="auto"/>
        <w:bottom w:val="none" w:sz="0" w:space="0" w:color="auto"/>
        <w:right w:val="none" w:sz="0" w:space="0" w:color="auto"/>
      </w:divBdr>
    </w:div>
    <w:div w:id="394159817">
      <w:bodyDiv w:val="1"/>
      <w:marLeft w:val="0"/>
      <w:marRight w:val="0"/>
      <w:marTop w:val="0"/>
      <w:marBottom w:val="0"/>
      <w:divBdr>
        <w:top w:val="none" w:sz="0" w:space="0" w:color="auto"/>
        <w:left w:val="none" w:sz="0" w:space="0" w:color="auto"/>
        <w:bottom w:val="none" w:sz="0" w:space="0" w:color="auto"/>
        <w:right w:val="none" w:sz="0" w:space="0" w:color="auto"/>
      </w:divBdr>
    </w:div>
    <w:div w:id="422535256">
      <w:bodyDiv w:val="1"/>
      <w:marLeft w:val="0"/>
      <w:marRight w:val="0"/>
      <w:marTop w:val="0"/>
      <w:marBottom w:val="0"/>
      <w:divBdr>
        <w:top w:val="none" w:sz="0" w:space="0" w:color="auto"/>
        <w:left w:val="none" w:sz="0" w:space="0" w:color="auto"/>
        <w:bottom w:val="none" w:sz="0" w:space="0" w:color="auto"/>
        <w:right w:val="none" w:sz="0" w:space="0" w:color="auto"/>
      </w:divBdr>
    </w:div>
    <w:div w:id="439184967">
      <w:bodyDiv w:val="1"/>
      <w:marLeft w:val="0"/>
      <w:marRight w:val="0"/>
      <w:marTop w:val="0"/>
      <w:marBottom w:val="0"/>
      <w:divBdr>
        <w:top w:val="none" w:sz="0" w:space="0" w:color="auto"/>
        <w:left w:val="none" w:sz="0" w:space="0" w:color="auto"/>
        <w:bottom w:val="none" w:sz="0" w:space="0" w:color="auto"/>
        <w:right w:val="none" w:sz="0" w:space="0" w:color="auto"/>
      </w:divBdr>
    </w:div>
    <w:div w:id="634986221">
      <w:bodyDiv w:val="1"/>
      <w:marLeft w:val="0"/>
      <w:marRight w:val="0"/>
      <w:marTop w:val="0"/>
      <w:marBottom w:val="0"/>
      <w:divBdr>
        <w:top w:val="none" w:sz="0" w:space="0" w:color="auto"/>
        <w:left w:val="none" w:sz="0" w:space="0" w:color="auto"/>
        <w:bottom w:val="none" w:sz="0" w:space="0" w:color="auto"/>
        <w:right w:val="none" w:sz="0" w:space="0" w:color="auto"/>
      </w:divBdr>
    </w:div>
    <w:div w:id="659232091">
      <w:bodyDiv w:val="1"/>
      <w:marLeft w:val="0"/>
      <w:marRight w:val="0"/>
      <w:marTop w:val="0"/>
      <w:marBottom w:val="0"/>
      <w:divBdr>
        <w:top w:val="none" w:sz="0" w:space="0" w:color="auto"/>
        <w:left w:val="none" w:sz="0" w:space="0" w:color="auto"/>
        <w:bottom w:val="none" w:sz="0" w:space="0" w:color="auto"/>
        <w:right w:val="none" w:sz="0" w:space="0" w:color="auto"/>
      </w:divBdr>
    </w:div>
    <w:div w:id="785272865">
      <w:bodyDiv w:val="1"/>
      <w:marLeft w:val="0"/>
      <w:marRight w:val="0"/>
      <w:marTop w:val="0"/>
      <w:marBottom w:val="0"/>
      <w:divBdr>
        <w:top w:val="none" w:sz="0" w:space="0" w:color="auto"/>
        <w:left w:val="none" w:sz="0" w:space="0" w:color="auto"/>
        <w:bottom w:val="none" w:sz="0" w:space="0" w:color="auto"/>
        <w:right w:val="none" w:sz="0" w:space="0" w:color="auto"/>
      </w:divBdr>
    </w:div>
    <w:div w:id="876238802">
      <w:bodyDiv w:val="1"/>
      <w:marLeft w:val="0"/>
      <w:marRight w:val="0"/>
      <w:marTop w:val="0"/>
      <w:marBottom w:val="0"/>
      <w:divBdr>
        <w:top w:val="none" w:sz="0" w:space="0" w:color="auto"/>
        <w:left w:val="none" w:sz="0" w:space="0" w:color="auto"/>
        <w:bottom w:val="none" w:sz="0" w:space="0" w:color="auto"/>
        <w:right w:val="none" w:sz="0" w:space="0" w:color="auto"/>
      </w:divBdr>
    </w:div>
    <w:div w:id="991981859">
      <w:bodyDiv w:val="1"/>
      <w:marLeft w:val="0"/>
      <w:marRight w:val="0"/>
      <w:marTop w:val="0"/>
      <w:marBottom w:val="0"/>
      <w:divBdr>
        <w:top w:val="none" w:sz="0" w:space="0" w:color="auto"/>
        <w:left w:val="none" w:sz="0" w:space="0" w:color="auto"/>
        <w:bottom w:val="none" w:sz="0" w:space="0" w:color="auto"/>
        <w:right w:val="none" w:sz="0" w:space="0" w:color="auto"/>
      </w:divBdr>
    </w:div>
    <w:div w:id="1070496385">
      <w:bodyDiv w:val="1"/>
      <w:marLeft w:val="0"/>
      <w:marRight w:val="0"/>
      <w:marTop w:val="0"/>
      <w:marBottom w:val="0"/>
      <w:divBdr>
        <w:top w:val="none" w:sz="0" w:space="0" w:color="auto"/>
        <w:left w:val="none" w:sz="0" w:space="0" w:color="auto"/>
        <w:bottom w:val="none" w:sz="0" w:space="0" w:color="auto"/>
        <w:right w:val="none" w:sz="0" w:space="0" w:color="auto"/>
      </w:divBdr>
      <w:divsChild>
        <w:div w:id="268048954">
          <w:marLeft w:val="0"/>
          <w:marRight w:val="0"/>
          <w:marTop w:val="0"/>
          <w:marBottom w:val="0"/>
          <w:divBdr>
            <w:top w:val="none" w:sz="0" w:space="0" w:color="auto"/>
            <w:left w:val="none" w:sz="0" w:space="0" w:color="auto"/>
            <w:bottom w:val="none" w:sz="0" w:space="0" w:color="auto"/>
            <w:right w:val="none" w:sz="0" w:space="0" w:color="auto"/>
          </w:divBdr>
        </w:div>
        <w:div w:id="498352329">
          <w:marLeft w:val="0"/>
          <w:marRight w:val="0"/>
          <w:marTop w:val="0"/>
          <w:marBottom w:val="0"/>
          <w:divBdr>
            <w:top w:val="none" w:sz="0" w:space="0" w:color="auto"/>
            <w:left w:val="none" w:sz="0" w:space="0" w:color="auto"/>
            <w:bottom w:val="none" w:sz="0" w:space="0" w:color="auto"/>
            <w:right w:val="none" w:sz="0" w:space="0" w:color="auto"/>
          </w:divBdr>
        </w:div>
        <w:div w:id="612830183">
          <w:marLeft w:val="0"/>
          <w:marRight w:val="0"/>
          <w:marTop w:val="0"/>
          <w:marBottom w:val="0"/>
          <w:divBdr>
            <w:top w:val="none" w:sz="0" w:space="0" w:color="auto"/>
            <w:left w:val="none" w:sz="0" w:space="0" w:color="auto"/>
            <w:bottom w:val="none" w:sz="0" w:space="0" w:color="auto"/>
            <w:right w:val="none" w:sz="0" w:space="0" w:color="auto"/>
          </w:divBdr>
        </w:div>
        <w:div w:id="916088643">
          <w:marLeft w:val="0"/>
          <w:marRight w:val="0"/>
          <w:marTop w:val="0"/>
          <w:marBottom w:val="0"/>
          <w:divBdr>
            <w:top w:val="none" w:sz="0" w:space="0" w:color="auto"/>
            <w:left w:val="none" w:sz="0" w:space="0" w:color="auto"/>
            <w:bottom w:val="none" w:sz="0" w:space="0" w:color="auto"/>
            <w:right w:val="none" w:sz="0" w:space="0" w:color="auto"/>
          </w:divBdr>
        </w:div>
        <w:div w:id="982007479">
          <w:marLeft w:val="0"/>
          <w:marRight w:val="0"/>
          <w:marTop w:val="0"/>
          <w:marBottom w:val="0"/>
          <w:divBdr>
            <w:top w:val="none" w:sz="0" w:space="0" w:color="auto"/>
            <w:left w:val="none" w:sz="0" w:space="0" w:color="auto"/>
            <w:bottom w:val="none" w:sz="0" w:space="0" w:color="auto"/>
            <w:right w:val="none" w:sz="0" w:space="0" w:color="auto"/>
          </w:divBdr>
        </w:div>
        <w:div w:id="1205368115">
          <w:marLeft w:val="0"/>
          <w:marRight w:val="0"/>
          <w:marTop w:val="0"/>
          <w:marBottom w:val="0"/>
          <w:divBdr>
            <w:top w:val="none" w:sz="0" w:space="0" w:color="auto"/>
            <w:left w:val="none" w:sz="0" w:space="0" w:color="auto"/>
            <w:bottom w:val="none" w:sz="0" w:space="0" w:color="auto"/>
            <w:right w:val="none" w:sz="0" w:space="0" w:color="auto"/>
          </w:divBdr>
        </w:div>
        <w:div w:id="1558317815">
          <w:marLeft w:val="0"/>
          <w:marRight w:val="0"/>
          <w:marTop w:val="0"/>
          <w:marBottom w:val="0"/>
          <w:divBdr>
            <w:top w:val="none" w:sz="0" w:space="0" w:color="auto"/>
            <w:left w:val="none" w:sz="0" w:space="0" w:color="auto"/>
            <w:bottom w:val="none" w:sz="0" w:space="0" w:color="auto"/>
            <w:right w:val="none" w:sz="0" w:space="0" w:color="auto"/>
          </w:divBdr>
        </w:div>
        <w:div w:id="2019456177">
          <w:marLeft w:val="0"/>
          <w:marRight w:val="0"/>
          <w:marTop w:val="0"/>
          <w:marBottom w:val="0"/>
          <w:divBdr>
            <w:top w:val="none" w:sz="0" w:space="0" w:color="auto"/>
            <w:left w:val="none" w:sz="0" w:space="0" w:color="auto"/>
            <w:bottom w:val="none" w:sz="0" w:space="0" w:color="auto"/>
            <w:right w:val="none" w:sz="0" w:space="0" w:color="auto"/>
          </w:divBdr>
        </w:div>
      </w:divsChild>
    </w:div>
    <w:div w:id="1094547571">
      <w:bodyDiv w:val="1"/>
      <w:marLeft w:val="0"/>
      <w:marRight w:val="0"/>
      <w:marTop w:val="0"/>
      <w:marBottom w:val="0"/>
      <w:divBdr>
        <w:top w:val="none" w:sz="0" w:space="0" w:color="auto"/>
        <w:left w:val="none" w:sz="0" w:space="0" w:color="auto"/>
        <w:bottom w:val="none" w:sz="0" w:space="0" w:color="auto"/>
        <w:right w:val="none" w:sz="0" w:space="0" w:color="auto"/>
      </w:divBdr>
      <w:divsChild>
        <w:div w:id="394165034">
          <w:marLeft w:val="0"/>
          <w:marRight w:val="0"/>
          <w:marTop w:val="0"/>
          <w:marBottom w:val="120"/>
          <w:divBdr>
            <w:top w:val="none" w:sz="0" w:space="0" w:color="auto"/>
            <w:left w:val="none" w:sz="0" w:space="0" w:color="auto"/>
            <w:bottom w:val="none" w:sz="0" w:space="0" w:color="auto"/>
            <w:right w:val="none" w:sz="0" w:space="0" w:color="auto"/>
          </w:divBdr>
        </w:div>
        <w:div w:id="786435555">
          <w:marLeft w:val="0"/>
          <w:marRight w:val="0"/>
          <w:marTop w:val="0"/>
          <w:marBottom w:val="240"/>
          <w:divBdr>
            <w:top w:val="none" w:sz="0" w:space="0" w:color="auto"/>
            <w:left w:val="none" w:sz="0" w:space="0" w:color="auto"/>
            <w:bottom w:val="none" w:sz="0" w:space="0" w:color="auto"/>
            <w:right w:val="none" w:sz="0" w:space="0" w:color="auto"/>
          </w:divBdr>
        </w:div>
      </w:divsChild>
    </w:div>
    <w:div w:id="1097597178">
      <w:bodyDiv w:val="1"/>
      <w:marLeft w:val="0"/>
      <w:marRight w:val="0"/>
      <w:marTop w:val="0"/>
      <w:marBottom w:val="0"/>
      <w:divBdr>
        <w:top w:val="none" w:sz="0" w:space="0" w:color="auto"/>
        <w:left w:val="none" w:sz="0" w:space="0" w:color="auto"/>
        <w:bottom w:val="none" w:sz="0" w:space="0" w:color="auto"/>
        <w:right w:val="none" w:sz="0" w:space="0" w:color="auto"/>
      </w:divBdr>
    </w:div>
    <w:div w:id="1178041304">
      <w:bodyDiv w:val="1"/>
      <w:marLeft w:val="0"/>
      <w:marRight w:val="0"/>
      <w:marTop w:val="0"/>
      <w:marBottom w:val="0"/>
      <w:divBdr>
        <w:top w:val="none" w:sz="0" w:space="0" w:color="auto"/>
        <w:left w:val="none" w:sz="0" w:space="0" w:color="auto"/>
        <w:bottom w:val="none" w:sz="0" w:space="0" w:color="auto"/>
        <w:right w:val="none" w:sz="0" w:space="0" w:color="auto"/>
      </w:divBdr>
    </w:div>
    <w:div w:id="1188446731">
      <w:bodyDiv w:val="1"/>
      <w:marLeft w:val="0"/>
      <w:marRight w:val="0"/>
      <w:marTop w:val="0"/>
      <w:marBottom w:val="0"/>
      <w:divBdr>
        <w:top w:val="none" w:sz="0" w:space="0" w:color="auto"/>
        <w:left w:val="none" w:sz="0" w:space="0" w:color="auto"/>
        <w:bottom w:val="none" w:sz="0" w:space="0" w:color="auto"/>
        <w:right w:val="none" w:sz="0" w:space="0" w:color="auto"/>
      </w:divBdr>
    </w:div>
    <w:div w:id="1309280325">
      <w:bodyDiv w:val="1"/>
      <w:marLeft w:val="0"/>
      <w:marRight w:val="0"/>
      <w:marTop w:val="0"/>
      <w:marBottom w:val="0"/>
      <w:divBdr>
        <w:top w:val="none" w:sz="0" w:space="0" w:color="auto"/>
        <w:left w:val="none" w:sz="0" w:space="0" w:color="auto"/>
        <w:bottom w:val="none" w:sz="0" w:space="0" w:color="auto"/>
        <w:right w:val="none" w:sz="0" w:space="0" w:color="auto"/>
      </w:divBdr>
    </w:div>
    <w:div w:id="1415739398">
      <w:bodyDiv w:val="1"/>
      <w:marLeft w:val="0"/>
      <w:marRight w:val="0"/>
      <w:marTop w:val="0"/>
      <w:marBottom w:val="0"/>
      <w:divBdr>
        <w:top w:val="none" w:sz="0" w:space="0" w:color="auto"/>
        <w:left w:val="none" w:sz="0" w:space="0" w:color="auto"/>
        <w:bottom w:val="none" w:sz="0" w:space="0" w:color="auto"/>
        <w:right w:val="none" w:sz="0" w:space="0" w:color="auto"/>
      </w:divBdr>
    </w:div>
    <w:div w:id="1492259582">
      <w:bodyDiv w:val="1"/>
      <w:marLeft w:val="0"/>
      <w:marRight w:val="0"/>
      <w:marTop w:val="0"/>
      <w:marBottom w:val="0"/>
      <w:divBdr>
        <w:top w:val="none" w:sz="0" w:space="0" w:color="auto"/>
        <w:left w:val="none" w:sz="0" w:space="0" w:color="auto"/>
        <w:bottom w:val="none" w:sz="0" w:space="0" w:color="auto"/>
        <w:right w:val="none" w:sz="0" w:space="0" w:color="auto"/>
      </w:divBdr>
      <w:divsChild>
        <w:div w:id="91897750">
          <w:marLeft w:val="0"/>
          <w:marRight w:val="0"/>
          <w:marTop w:val="0"/>
          <w:marBottom w:val="0"/>
          <w:divBdr>
            <w:top w:val="none" w:sz="0" w:space="0" w:color="auto"/>
            <w:left w:val="none" w:sz="0" w:space="0" w:color="auto"/>
            <w:bottom w:val="none" w:sz="0" w:space="0" w:color="auto"/>
            <w:right w:val="none" w:sz="0" w:space="0" w:color="auto"/>
          </w:divBdr>
        </w:div>
        <w:div w:id="107163301">
          <w:marLeft w:val="0"/>
          <w:marRight w:val="0"/>
          <w:marTop w:val="0"/>
          <w:marBottom w:val="0"/>
          <w:divBdr>
            <w:top w:val="none" w:sz="0" w:space="0" w:color="auto"/>
            <w:left w:val="none" w:sz="0" w:space="0" w:color="auto"/>
            <w:bottom w:val="none" w:sz="0" w:space="0" w:color="auto"/>
            <w:right w:val="none" w:sz="0" w:space="0" w:color="auto"/>
          </w:divBdr>
        </w:div>
        <w:div w:id="414326268">
          <w:marLeft w:val="0"/>
          <w:marRight w:val="0"/>
          <w:marTop w:val="0"/>
          <w:marBottom w:val="0"/>
          <w:divBdr>
            <w:top w:val="none" w:sz="0" w:space="0" w:color="auto"/>
            <w:left w:val="none" w:sz="0" w:space="0" w:color="auto"/>
            <w:bottom w:val="none" w:sz="0" w:space="0" w:color="auto"/>
            <w:right w:val="none" w:sz="0" w:space="0" w:color="auto"/>
          </w:divBdr>
        </w:div>
        <w:div w:id="1306474539">
          <w:marLeft w:val="0"/>
          <w:marRight w:val="0"/>
          <w:marTop w:val="0"/>
          <w:marBottom w:val="0"/>
          <w:divBdr>
            <w:top w:val="none" w:sz="0" w:space="0" w:color="auto"/>
            <w:left w:val="none" w:sz="0" w:space="0" w:color="auto"/>
            <w:bottom w:val="none" w:sz="0" w:space="0" w:color="auto"/>
            <w:right w:val="none" w:sz="0" w:space="0" w:color="auto"/>
          </w:divBdr>
        </w:div>
        <w:div w:id="1470628709">
          <w:marLeft w:val="0"/>
          <w:marRight w:val="0"/>
          <w:marTop w:val="0"/>
          <w:marBottom w:val="0"/>
          <w:divBdr>
            <w:top w:val="none" w:sz="0" w:space="0" w:color="auto"/>
            <w:left w:val="none" w:sz="0" w:space="0" w:color="auto"/>
            <w:bottom w:val="none" w:sz="0" w:space="0" w:color="auto"/>
            <w:right w:val="none" w:sz="0" w:space="0" w:color="auto"/>
          </w:divBdr>
        </w:div>
      </w:divsChild>
    </w:div>
    <w:div w:id="1493906072">
      <w:bodyDiv w:val="1"/>
      <w:marLeft w:val="0"/>
      <w:marRight w:val="0"/>
      <w:marTop w:val="0"/>
      <w:marBottom w:val="0"/>
      <w:divBdr>
        <w:top w:val="none" w:sz="0" w:space="0" w:color="auto"/>
        <w:left w:val="none" w:sz="0" w:space="0" w:color="auto"/>
        <w:bottom w:val="none" w:sz="0" w:space="0" w:color="auto"/>
        <w:right w:val="none" w:sz="0" w:space="0" w:color="auto"/>
      </w:divBdr>
    </w:div>
    <w:div w:id="1559587698">
      <w:bodyDiv w:val="1"/>
      <w:marLeft w:val="0"/>
      <w:marRight w:val="0"/>
      <w:marTop w:val="0"/>
      <w:marBottom w:val="0"/>
      <w:divBdr>
        <w:top w:val="none" w:sz="0" w:space="0" w:color="auto"/>
        <w:left w:val="none" w:sz="0" w:space="0" w:color="auto"/>
        <w:bottom w:val="none" w:sz="0" w:space="0" w:color="auto"/>
        <w:right w:val="none" w:sz="0" w:space="0" w:color="auto"/>
      </w:divBdr>
    </w:div>
    <w:div w:id="1572424017">
      <w:bodyDiv w:val="1"/>
      <w:marLeft w:val="0"/>
      <w:marRight w:val="0"/>
      <w:marTop w:val="0"/>
      <w:marBottom w:val="0"/>
      <w:divBdr>
        <w:top w:val="none" w:sz="0" w:space="0" w:color="auto"/>
        <w:left w:val="none" w:sz="0" w:space="0" w:color="auto"/>
        <w:bottom w:val="none" w:sz="0" w:space="0" w:color="auto"/>
        <w:right w:val="none" w:sz="0" w:space="0" w:color="auto"/>
      </w:divBdr>
    </w:div>
    <w:div w:id="1726953849">
      <w:bodyDiv w:val="1"/>
      <w:marLeft w:val="0"/>
      <w:marRight w:val="0"/>
      <w:marTop w:val="0"/>
      <w:marBottom w:val="0"/>
      <w:divBdr>
        <w:top w:val="none" w:sz="0" w:space="0" w:color="auto"/>
        <w:left w:val="none" w:sz="0" w:space="0" w:color="auto"/>
        <w:bottom w:val="none" w:sz="0" w:space="0" w:color="auto"/>
        <w:right w:val="none" w:sz="0" w:space="0" w:color="auto"/>
      </w:divBdr>
    </w:div>
    <w:div w:id="1743941361">
      <w:bodyDiv w:val="1"/>
      <w:marLeft w:val="0"/>
      <w:marRight w:val="0"/>
      <w:marTop w:val="0"/>
      <w:marBottom w:val="0"/>
      <w:divBdr>
        <w:top w:val="none" w:sz="0" w:space="0" w:color="auto"/>
        <w:left w:val="none" w:sz="0" w:space="0" w:color="auto"/>
        <w:bottom w:val="none" w:sz="0" w:space="0" w:color="auto"/>
        <w:right w:val="none" w:sz="0" w:space="0" w:color="auto"/>
      </w:divBdr>
    </w:div>
    <w:div w:id="1792550143">
      <w:bodyDiv w:val="1"/>
      <w:marLeft w:val="0"/>
      <w:marRight w:val="0"/>
      <w:marTop w:val="0"/>
      <w:marBottom w:val="0"/>
      <w:divBdr>
        <w:top w:val="none" w:sz="0" w:space="0" w:color="auto"/>
        <w:left w:val="none" w:sz="0" w:space="0" w:color="auto"/>
        <w:bottom w:val="none" w:sz="0" w:space="0" w:color="auto"/>
        <w:right w:val="none" w:sz="0" w:space="0" w:color="auto"/>
      </w:divBdr>
    </w:div>
    <w:div w:id="1798327733">
      <w:bodyDiv w:val="1"/>
      <w:marLeft w:val="0"/>
      <w:marRight w:val="0"/>
      <w:marTop w:val="0"/>
      <w:marBottom w:val="0"/>
      <w:divBdr>
        <w:top w:val="none" w:sz="0" w:space="0" w:color="auto"/>
        <w:left w:val="none" w:sz="0" w:space="0" w:color="auto"/>
        <w:bottom w:val="none" w:sz="0" w:space="0" w:color="auto"/>
        <w:right w:val="none" w:sz="0" w:space="0" w:color="auto"/>
      </w:divBdr>
      <w:divsChild>
        <w:div w:id="142698763">
          <w:marLeft w:val="0"/>
          <w:marRight w:val="0"/>
          <w:marTop w:val="0"/>
          <w:marBottom w:val="0"/>
          <w:divBdr>
            <w:top w:val="none" w:sz="0" w:space="0" w:color="auto"/>
            <w:left w:val="none" w:sz="0" w:space="0" w:color="auto"/>
            <w:bottom w:val="none" w:sz="0" w:space="0" w:color="auto"/>
            <w:right w:val="none" w:sz="0" w:space="0" w:color="auto"/>
          </w:divBdr>
        </w:div>
        <w:div w:id="219832308">
          <w:marLeft w:val="0"/>
          <w:marRight w:val="0"/>
          <w:marTop w:val="0"/>
          <w:marBottom w:val="0"/>
          <w:divBdr>
            <w:top w:val="none" w:sz="0" w:space="0" w:color="auto"/>
            <w:left w:val="none" w:sz="0" w:space="0" w:color="auto"/>
            <w:bottom w:val="none" w:sz="0" w:space="0" w:color="auto"/>
            <w:right w:val="none" w:sz="0" w:space="0" w:color="auto"/>
          </w:divBdr>
        </w:div>
        <w:div w:id="316036318">
          <w:marLeft w:val="0"/>
          <w:marRight w:val="0"/>
          <w:marTop w:val="0"/>
          <w:marBottom w:val="0"/>
          <w:divBdr>
            <w:top w:val="none" w:sz="0" w:space="0" w:color="auto"/>
            <w:left w:val="none" w:sz="0" w:space="0" w:color="auto"/>
            <w:bottom w:val="none" w:sz="0" w:space="0" w:color="auto"/>
            <w:right w:val="none" w:sz="0" w:space="0" w:color="auto"/>
          </w:divBdr>
        </w:div>
        <w:div w:id="356855967">
          <w:marLeft w:val="0"/>
          <w:marRight w:val="0"/>
          <w:marTop w:val="0"/>
          <w:marBottom w:val="0"/>
          <w:divBdr>
            <w:top w:val="none" w:sz="0" w:space="0" w:color="auto"/>
            <w:left w:val="none" w:sz="0" w:space="0" w:color="auto"/>
            <w:bottom w:val="none" w:sz="0" w:space="0" w:color="auto"/>
            <w:right w:val="none" w:sz="0" w:space="0" w:color="auto"/>
          </w:divBdr>
        </w:div>
        <w:div w:id="439882643">
          <w:marLeft w:val="0"/>
          <w:marRight w:val="0"/>
          <w:marTop w:val="0"/>
          <w:marBottom w:val="0"/>
          <w:divBdr>
            <w:top w:val="none" w:sz="0" w:space="0" w:color="auto"/>
            <w:left w:val="none" w:sz="0" w:space="0" w:color="auto"/>
            <w:bottom w:val="none" w:sz="0" w:space="0" w:color="auto"/>
            <w:right w:val="none" w:sz="0" w:space="0" w:color="auto"/>
          </w:divBdr>
        </w:div>
        <w:div w:id="546180898">
          <w:marLeft w:val="0"/>
          <w:marRight w:val="0"/>
          <w:marTop w:val="0"/>
          <w:marBottom w:val="0"/>
          <w:divBdr>
            <w:top w:val="none" w:sz="0" w:space="0" w:color="auto"/>
            <w:left w:val="none" w:sz="0" w:space="0" w:color="auto"/>
            <w:bottom w:val="none" w:sz="0" w:space="0" w:color="auto"/>
            <w:right w:val="none" w:sz="0" w:space="0" w:color="auto"/>
          </w:divBdr>
        </w:div>
        <w:div w:id="615989824">
          <w:marLeft w:val="0"/>
          <w:marRight w:val="0"/>
          <w:marTop w:val="0"/>
          <w:marBottom w:val="0"/>
          <w:divBdr>
            <w:top w:val="none" w:sz="0" w:space="0" w:color="auto"/>
            <w:left w:val="none" w:sz="0" w:space="0" w:color="auto"/>
            <w:bottom w:val="none" w:sz="0" w:space="0" w:color="auto"/>
            <w:right w:val="none" w:sz="0" w:space="0" w:color="auto"/>
          </w:divBdr>
        </w:div>
        <w:div w:id="640118248">
          <w:marLeft w:val="0"/>
          <w:marRight w:val="0"/>
          <w:marTop w:val="0"/>
          <w:marBottom w:val="0"/>
          <w:divBdr>
            <w:top w:val="none" w:sz="0" w:space="0" w:color="auto"/>
            <w:left w:val="none" w:sz="0" w:space="0" w:color="auto"/>
            <w:bottom w:val="none" w:sz="0" w:space="0" w:color="auto"/>
            <w:right w:val="none" w:sz="0" w:space="0" w:color="auto"/>
          </w:divBdr>
        </w:div>
        <w:div w:id="643974704">
          <w:marLeft w:val="0"/>
          <w:marRight w:val="0"/>
          <w:marTop w:val="0"/>
          <w:marBottom w:val="0"/>
          <w:divBdr>
            <w:top w:val="none" w:sz="0" w:space="0" w:color="auto"/>
            <w:left w:val="none" w:sz="0" w:space="0" w:color="auto"/>
            <w:bottom w:val="none" w:sz="0" w:space="0" w:color="auto"/>
            <w:right w:val="none" w:sz="0" w:space="0" w:color="auto"/>
          </w:divBdr>
        </w:div>
        <w:div w:id="854615785">
          <w:marLeft w:val="0"/>
          <w:marRight w:val="0"/>
          <w:marTop w:val="0"/>
          <w:marBottom w:val="0"/>
          <w:divBdr>
            <w:top w:val="none" w:sz="0" w:space="0" w:color="auto"/>
            <w:left w:val="none" w:sz="0" w:space="0" w:color="auto"/>
            <w:bottom w:val="none" w:sz="0" w:space="0" w:color="auto"/>
            <w:right w:val="none" w:sz="0" w:space="0" w:color="auto"/>
          </w:divBdr>
        </w:div>
        <w:div w:id="1020156645">
          <w:marLeft w:val="0"/>
          <w:marRight w:val="0"/>
          <w:marTop w:val="0"/>
          <w:marBottom w:val="0"/>
          <w:divBdr>
            <w:top w:val="none" w:sz="0" w:space="0" w:color="auto"/>
            <w:left w:val="none" w:sz="0" w:space="0" w:color="auto"/>
            <w:bottom w:val="none" w:sz="0" w:space="0" w:color="auto"/>
            <w:right w:val="none" w:sz="0" w:space="0" w:color="auto"/>
          </w:divBdr>
        </w:div>
        <w:div w:id="1045716680">
          <w:marLeft w:val="0"/>
          <w:marRight w:val="0"/>
          <w:marTop w:val="0"/>
          <w:marBottom w:val="0"/>
          <w:divBdr>
            <w:top w:val="none" w:sz="0" w:space="0" w:color="auto"/>
            <w:left w:val="none" w:sz="0" w:space="0" w:color="auto"/>
            <w:bottom w:val="none" w:sz="0" w:space="0" w:color="auto"/>
            <w:right w:val="none" w:sz="0" w:space="0" w:color="auto"/>
          </w:divBdr>
        </w:div>
        <w:div w:id="1087770180">
          <w:marLeft w:val="0"/>
          <w:marRight w:val="0"/>
          <w:marTop w:val="0"/>
          <w:marBottom w:val="0"/>
          <w:divBdr>
            <w:top w:val="none" w:sz="0" w:space="0" w:color="auto"/>
            <w:left w:val="none" w:sz="0" w:space="0" w:color="auto"/>
            <w:bottom w:val="none" w:sz="0" w:space="0" w:color="auto"/>
            <w:right w:val="none" w:sz="0" w:space="0" w:color="auto"/>
          </w:divBdr>
        </w:div>
        <w:div w:id="1181580368">
          <w:marLeft w:val="0"/>
          <w:marRight w:val="0"/>
          <w:marTop w:val="0"/>
          <w:marBottom w:val="0"/>
          <w:divBdr>
            <w:top w:val="none" w:sz="0" w:space="0" w:color="auto"/>
            <w:left w:val="none" w:sz="0" w:space="0" w:color="auto"/>
            <w:bottom w:val="none" w:sz="0" w:space="0" w:color="auto"/>
            <w:right w:val="none" w:sz="0" w:space="0" w:color="auto"/>
          </w:divBdr>
        </w:div>
        <w:div w:id="1291859157">
          <w:marLeft w:val="0"/>
          <w:marRight w:val="0"/>
          <w:marTop w:val="0"/>
          <w:marBottom w:val="0"/>
          <w:divBdr>
            <w:top w:val="none" w:sz="0" w:space="0" w:color="auto"/>
            <w:left w:val="none" w:sz="0" w:space="0" w:color="auto"/>
            <w:bottom w:val="none" w:sz="0" w:space="0" w:color="auto"/>
            <w:right w:val="none" w:sz="0" w:space="0" w:color="auto"/>
          </w:divBdr>
        </w:div>
        <w:div w:id="1373460129">
          <w:marLeft w:val="0"/>
          <w:marRight w:val="0"/>
          <w:marTop w:val="0"/>
          <w:marBottom w:val="0"/>
          <w:divBdr>
            <w:top w:val="none" w:sz="0" w:space="0" w:color="auto"/>
            <w:left w:val="none" w:sz="0" w:space="0" w:color="auto"/>
            <w:bottom w:val="none" w:sz="0" w:space="0" w:color="auto"/>
            <w:right w:val="none" w:sz="0" w:space="0" w:color="auto"/>
          </w:divBdr>
        </w:div>
        <w:div w:id="1444152606">
          <w:marLeft w:val="0"/>
          <w:marRight w:val="0"/>
          <w:marTop w:val="0"/>
          <w:marBottom w:val="0"/>
          <w:divBdr>
            <w:top w:val="none" w:sz="0" w:space="0" w:color="auto"/>
            <w:left w:val="none" w:sz="0" w:space="0" w:color="auto"/>
            <w:bottom w:val="none" w:sz="0" w:space="0" w:color="auto"/>
            <w:right w:val="none" w:sz="0" w:space="0" w:color="auto"/>
          </w:divBdr>
        </w:div>
        <w:div w:id="1452237315">
          <w:marLeft w:val="0"/>
          <w:marRight w:val="0"/>
          <w:marTop w:val="0"/>
          <w:marBottom w:val="0"/>
          <w:divBdr>
            <w:top w:val="none" w:sz="0" w:space="0" w:color="auto"/>
            <w:left w:val="none" w:sz="0" w:space="0" w:color="auto"/>
            <w:bottom w:val="none" w:sz="0" w:space="0" w:color="auto"/>
            <w:right w:val="none" w:sz="0" w:space="0" w:color="auto"/>
          </w:divBdr>
        </w:div>
        <w:div w:id="1515995259">
          <w:marLeft w:val="0"/>
          <w:marRight w:val="0"/>
          <w:marTop w:val="0"/>
          <w:marBottom w:val="0"/>
          <w:divBdr>
            <w:top w:val="none" w:sz="0" w:space="0" w:color="auto"/>
            <w:left w:val="none" w:sz="0" w:space="0" w:color="auto"/>
            <w:bottom w:val="none" w:sz="0" w:space="0" w:color="auto"/>
            <w:right w:val="none" w:sz="0" w:space="0" w:color="auto"/>
          </w:divBdr>
        </w:div>
        <w:div w:id="1527333077">
          <w:marLeft w:val="0"/>
          <w:marRight w:val="0"/>
          <w:marTop w:val="0"/>
          <w:marBottom w:val="0"/>
          <w:divBdr>
            <w:top w:val="none" w:sz="0" w:space="0" w:color="auto"/>
            <w:left w:val="none" w:sz="0" w:space="0" w:color="auto"/>
            <w:bottom w:val="none" w:sz="0" w:space="0" w:color="auto"/>
            <w:right w:val="none" w:sz="0" w:space="0" w:color="auto"/>
          </w:divBdr>
        </w:div>
        <w:div w:id="1603294086">
          <w:marLeft w:val="0"/>
          <w:marRight w:val="0"/>
          <w:marTop w:val="0"/>
          <w:marBottom w:val="0"/>
          <w:divBdr>
            <w:top w:val="none" w:sz="0" w:space="0" w:color="auto"/>
            <w:left w:val="none" w:sz="0" w:space="0" w:color="auto"/>
            <w:bottom w:val="none" w:sz="0" w:space="0" w:color="auto"/>
            <w:right w:val="none" w:sz="0" w:space="0" w:color="auto"/>
          </w:divBdr>
        </w:div>
        <w:div w:id="1629504459">
          <w:marLeft w:val="0"/>
          <w:marRight w:val="0"/>
          <w:marTop w:val="0"/>
          <w:marBottom w:val="0"/>
          <w:divBdr>
            <w:top w:val="none" w:sz="0" w:space="0" w:color="auto"/>
            <w:left w:val="none" w:sz="0" w:space="0" w:color="auto"/>
            <w:bottom w:val="none" w:sz="0" w:space="0" w:color="auto"/>
            <w:right w:val="none" w:sz="0" w:space="0" w:color="auto"/>
          </w:divBdr>
        </w:div>
        <w:div w:id="1770737034">
          <w:marLeft w:val="0"/>
          <w:marRight w:val="0"/>
          <w:marTop w:val="0"/>
          <w:marBottom w:val="0"/>
          <w:divBdr>
            <w:top w:val="none" w:sz="0" w:space="0" w:color="auto"/>
            <w:left w:val="none" w:sz="0" w:space="0" w:color="auto"/>
            <w:bottom w:val="none" w:sz="0" w:space="0" w:color="auto"/>
            <w:right w:val="none" w:sz="0" w:space="0" w:color="auto"/>
          </w:divBdr>
        </w:div>
        <w:div w:id="1805808751">
          <w:marLeft w:val="0"/>
          <w:marRight w:val="0"/>
          <w:marTop w:val="0"/>
          <w:marBottom w:val="0"/>
          <w:divBdr>
            <w:top w:val="none" w:sz="0" w:space="0" w:color="auto"/>
            <w:left w:val="none" w:sz="0" w:space="0" w:color="auto"/>
            <w:bottom w:val="none" w:sz="0" w:space="0" w:color="auto"/>
            <w:right w:val="none" w:sz="0" w:space="0" w:color="auto"/>
          </w:divBdr>
        </w:div>
      </w:divsChild>
    </w:div>
    <w:div w:id="1903713545">
      <w:bodyDiv w:val="1"/>
      <w:marLeft w:val="0"/>
      <w:marRight w:val="0"/>
      <w:marTop w:val="0"/>
      <w:marBottom w:val="0"/>
      <w:divBdr>
        <w:top w:val="none" w:sz="0" w:space="0" w:color="auto"/>
        <w:left w:val="none" w:sz="0" w:space="0" w:color="auto"/>
        <w:bottom w:val="none" w:sz="0" w:space="0" w:color="auto"/>
        <w:right w:val="none" w:sz="0" w:space="0" w:color="auto"/>
      </w:divBdr>
    </w:div>
    <w:div w:id="1926571645">
      <w:bodyDiv w:val="1"/>
      <w:marLeft w:val="0"/>
      <w:marRight w:val="0"/>
      <w:marTop w:val="0"/>
      <w:marBottom w:val="0"/>
      <w:divBdr>
        <w:top w:val="none" w:sz="0" w:space="0" w:color="auto"/>
        <w:left w:val="none" w:sz="0" w:space="0" w:color="auto"/>
        <w:bottom w:val="none" w:sz="0" w:space="0" w:color="auto"/>
        <w:right w:val="none" w:sz="0" w:space="0" w:color="auto"/>
      </w:divBdr>
    </w:div>
    <w:div w:id="1968925225">
      <w:bodyDiv w:val="1"/>
      <w:marLeft w:val="0"/>
      <w:marRight w:val="0"/>
      <w:marTop w:val="0"/>
      <w:marBottom w:val="0"/>
      <w:divBdr>
        <w:top w:val="none" w:sz="0" w:space="0" w:color="auto"/>
        <w:left w:val="none" w:sz="0" w:space="0" w:color="auto"/>
        <w:bottom w:val="none" w:sz="0" w:space="0" w:color="auto"/>
        <w:right w:val="none" w:sz="0" w:space="0" w:color="auto"/>
      </w:divBdr>
    </w:div>
    <w:div w:id="19706257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hlemann@fz-juelich.de" TargetMode="External"/><Relationship Id="rId13" Type="http://schemas.openxmlformats.org/officeDocument/2006/relationships/hyperlink" Target="https://doi.org:10.1016/0022-3115(77)90147-7" TargetMode="External"/><Relationship Id="rId18" Type="http://schemas.openxmlformats.org/officeDocument/2006/relationships/hyperlink" Target="https://doi.org:10.1016/j.jnucmat.2022.153904" TargetMode="External"/><Relationship Id="rId26" Type="http://schemas.openxmlformats.org/officeDocument/2006/relationships/hyperlink" Target="https://doi.org:10.1021/j100722a010" TargetMode="External"/><Relationship Id="rId3" Type="http://schemas.openxmlformats.org/officeDocument/2006/relationships/styles" Target="styles.xml"/><Relationship Id="rId21" Type="http://schemas.openxmlformats.org/officeDocument/2006/relationships/hyperlink" Target="https://doi.org:10.1021/j100820a041" TargetMode="External"/><Relationship Id="rId7" Type="http://schemas.openxmlformats.org/officeDocument/2006/relationships/endnotes" Target="endnotes.xml"/><Relationship Id="rId12" Type="http://schemas.openxmlformats.org/officeDocument/2006/relationships/hyperlink" Target="https://doi.org:10.1021/acs.inorgchem.1c02923" TargetMode="External"/><Relationship Id="rId17" Type="http://schemas.openxmlformats.org/officeDocument/2006/relationships/hyperlink" Target="https://doi.org:10.1006/jcht.1999.0614" TargetMode="External"/><Relationship Id="rId25" Type="http://schemas.openxmlformats.org/officeDocument/2006/relationships/hyperlink" Target="https://doi.org:10.1021/j100797a029" TargetMode="External"/><Relationship Id="rId2" Type="http://schemas.openxmlformats.org/officeDocument/2006/relationships/numbering" Target="numbering.xml"/><Relationship Id="rId16" Type="http://schemas.openxmlformats.org/officeDocument/2006/relationships/hyperlink" Target="https://doi.org:10.1557/proc-718-d7.17" TargetMode="External"/><Relationship Id="rId20" Type="http://schemas.openxmlformats.org/officeDocument/2006/relationships/hyperlink" Target="https://doi.org:10.1016/s0009-2541(98)00088-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7/s0021889813003531" TargetMode="External"/><Relationship Id="rId24" Type="http://schemas.openxmlformats.org/officeDocument/2006/relationships/hyperlink" Target="https://doi.org:10.1016/j.jct.2005.02.014" TargetMode="External"/><Relationship Id="rId5" Type="http://schemas.openxmlformats.org/officeDocument/2006/relationships/webSettings" Target="webSettings.xml"/><Relationship Id="rId15" Type="http://schemas.openxmlformats.org/officeDocument/2006/relationships/hyperlink" Target="https://doi.org:10.1557/jmr.2001.0361" TargetMode="External"/><Relationship Id="rId23" Type="http://schemas.openxmlformats.org/officeDocument/2006/relationships/hyperlink" Target="https://doi.org:10.1021/j100796a032" TargetMode="External"/><Relationship Id="rId28" Type="http://schemas.openxmlformats.org/officeDocument/2006/relationships/hyperlink" Target="https://doi.org:10.1039/tf9666201736" TargetMode="External"/><Relationship Id="rId10" Type="http://schemas.openxmlformats.org/officeDocument/2006/relationships/image" Target="media/image2.png"/><Relationship Id="rId19" Type="http://schemas.openxmlformats.org/officeDocument/2006/relationships/hyperlink" Target="https://doi.org:10.1021/j100796a03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s0040-6031(01)00510-x" TargetMode="External"/><Relationship Id="rId22" Type="http://schemas.openxmlformats.org/officeDocument/2006/relationships/hyperlink" Target="https://doi.org:10.1063/1.4825256" TargetMode="External"/><Relationship Id="rId27" Type="http://schemas.openxmlformats.org/officeDocument/2006/relationships/hyperlink" Target="https://doi.org:10.1007/bf01233156"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737F2-F62D-4C36-B6CF-8EC8AB382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896</Words>
  <Characters>79209</Characters>
  <Application>Microsoft Office Word</Application>
  <DocSecurity>0</DocSecurity>
  <Lines>660</Lines>
  <Paragraphs>185</Paragraphs>
  <ScaleCrop>false</ScaleCrop>
  <HeadingPairs>
    <vt:vector size="6" baseType="variant">
      <vt:variant>
        <vt:lpstr>Titel</vt:lpstr>
      </vt:variant>
      <vt:variant>
        <vt:i4>1</vt:i4>
      </vt:variant>
      <vt:variant>
        <vt:lpstr>Title</vt:lpstr>
      </vt:variant>
      <vt:variant>
        <vt:i4>1</vt:i4>
      </vt:variant>
      <vt:variant>
        <vt:lpstr>Название</vt:lpstr>
      </vt:variant>
      <vt:variant>
        <vt:i4>1</vt:i4>
      </vt:variant>
    </vt:vector>
  </HeadingPairs>
  <TitlesOfParts>
    <vt:vector size="3" baseType="lpstr">
      <vt:lpstr/>
      <vt:lpstr/>
      <vt:lpstr/>
    </vt:vector>
  </TitlesOfParts>
  <Company>University of Sydney</Company>
  <LinksUpToDate>false</LinksUpToDate>
  <CharactersWithSpaces>9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urphy, Gabriel</cp:lastModifiedBy>
  <cp:revision>4</cp:revision>
  <cp:lastPrinted>2026-05-19T12:27:00Z</cp:lastPrinted>
  <dcterms:created xsi:type="dcterms:W3CDTF">2026-04-16T10:31:00Z</dcterms:created>
  <dcterms:modified xsi:type="dcterms:W3CDTF">2026-05-19T12:27:00Z</dcterms:modified>
</cp:coreProperties>
</file>